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CCDB72" w14:textId="6F64BE06"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proofErr w:type="spellStart"/>
      <w:r w:rsidRPr="00150008">
        <w:rPr>
          <w:rFonts w:ascii="Times New Roman" w:hAnsi="Times New Roman" w:cs="Times New Roman"/>
          <w:sz w:val="28"/>
          <w:szCs w:val="24"/>
        </w:rPr>
        <w:t>Luyu</w:t>
      </w:r>
      <w:proofErr w:type="spellEnd"/>
      <w:r w:rsidRPr="00150008">
        <w:rPr>
          <w:rFonts w:ascii="Times New Roman" w:hAnsi="Times New Roman" w:cs="Times New Roman"/>
          <w:sz w:val="28"/>
          <w:szCs w:val="24"/>
        </w:rPr>
        <w:t xml:space="preserve"> </w:t>
      </w:r>
      <w:proofErr w:type="spellStart"/>
      <w:proofErr w:type="gram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 xml:space="preserve">hio, </w:t>
      </w:r>
      <w:proofErr w:type="gramStart"/>
      <w:r>
        <w:rPr>
          <w:rFonts w:ascii="Times New Roman" w:hAnsi="Times New Roman" w:cs="Times New Roman"/>
          <w:szCs w:val="20"/>
        </w:rPr>
        <w:t>USA</w:t>
      </w:r>
      <w:r w:rsidRPr="00351FFE">
        <w:rPr>
          <w:rFonts w:ascii="Times New Roman" w:hAnsi="Times New Roman" w:cs="Times New Roman"/>
          <w:szCs w:val="20"/>
        </w:rPr>
        <w:t>;</w:t>
      </w:r>
      <w:proofErr w:type="gramEnd"/>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3F376F14"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bookmarkStart w:id="6" w:name="_Hlk44427117"/>
      <w:commentRangeStart w:id="7"/>
      <w:r>
        <w:rPr>
          <w:rFonts w:ascii="Times New Roman" w:hAnsi="Times New Roman" w:cs="Times New Roman"/>
          <w:sz w:val="24"/>
          <w:szCs w:val="24"/>
        </w:rPr>
        <w:t xml:space="preserve">We </w:t>
      </w:r>
      <w:ins w:id="8" w:author="Miller, Harvey J." w:date="2020-06-30T16:13:00Z">
        <w:r w:rsidR="00A11A2D">
          <w:rPr>
            <w:rFonts w:ascii="Times New Roman" w:hAnsi="Times New Roman" w:cs="Times New Roman"/>
            <w:sz w:val="24"/>
            <w:szCs w:val="24"/>
          </w:rPr>
          <w:t xml:space="preserve">compare </w:t>
        </w:r>
      </w:ins>
      <w:ins w:id="9" w:author="Miller, Harvey J." w:date="2020-06-30T16:05:00Z">
        <w:r w:rsidR="00A629AD">
          <w:rPr>
            <w:rFonts w:ascii="Times New Roman" w:hAnsi="Times New Roman" w:cs="Times New Roman"/>
            <w:sz w:val="24"/>
            <w:szCs w:val="24"/>
          </w:rPr>
          <w:t xml:space="preserve">two RTI-based strategies – </w:t>
        </w:r>
      </w:ins>
      <w:ins w:id="10" w:author="Miller, Harvey J." w:date="2020-06-30T16:12:00Z">
        <w:r w:rsidR="00A11A2D">
          <w:rPr>
            <w:rFonts w:ascii="Times New Roman" w:hAnsi="Times New Roman" w:cs="Times New Roman"/>
            <w:sz w:val="24"/>
            <w:szCs w:val="24"/>
          </w:rPr>
          <w:t>the</w:t>
        </w:r>
      </w:ins>
      <w:ins w:id="11" w:author="Miller, Harvey J." w:date="2020-06-30T16:06:00Z">
        <w:r w:rsidR="00A629AD">
          <w:rPr>
            <w:rFonts w:ascii="Times New Roman" w:hAnsi="Times New Roman" w:cs="Times New Roman"/>
            <w:sz w:val="24"/>
            <w:szCs w:val="24"/>
          </w:rPr>
          <w:t xml:space="preserve"> </w:t>
        </w:r>
      </w:ins>
      <w:ins w:id="12" w:author="Miller, Harvey J." w:date="2020-06-30T16:05:00Z">
        <w:r w:rsidR="00A629AD">
          <w:rPr>
            <w:rFonts w:ascii="Times New Roman" w:hAnsi="Times New Roman" w:cs="Times New Roman"/>
            <w:sz w:val="24"/>
            <w:szCs w:val="24"/>
          </w:rPr>
          <w:t>greedy strategy</w:t>
        </w:r>
      </w:ins>
      <w:ins w:id="13" w:author="Miller, Harvey J." w:date="2020-06-30T16:06:00Z">
        <w:r w:rsidR="00A629AD">
          <w:rPr>
            <w:rFonts w:ascii="Times New Roman" w:hAnsi="Times New Roman" w:cs="Times New Roman"/>
            <w:sz w:val="24"/>
            <w:szCs w:val="24"/>
          </w:rPr>
          <w:t xml:space="preserve"> used by </w:t>
        </w:r>
      </w:ins>
      <w:ins w:id="14" w:author="Miller, Harvey J." w:date="2020-06-30T16:28:00Z">
        <w:r w:rsidR="0070335F">
          <w:rPr>
            <w:rFonts w:ascii="Times New Roman" w:hAnsi="Times New Roman" w:cs="Times New Roman"/>
            <w:sz w:val="24"/>
            <w:szCs w:val="24"/>
          </w:rPr>
          <w:t xml:space="preserve">popular </w:t>
        </w:r>
      </w:ins>
      <w:ins w:id="15" w:author="Miller, Harvey J." w:date="2020-06-30T16:06:00Z">
        <w:r w:rsidR="00A629AD">
          <w:rPr>
            <w:rFonts w:ascii="Times New Roman" w:hAnsi="Times New Roman" w:cs="Times New Roman"/>
            <w:sz w:val="24"/>
            <w:szCs w:val="24"/>
          </w:rPr>
          <w:t xml:space="preserve">trip planning apps </w:t>
        </w:r>
      </w:ins>
      <w:ins w:id="16" w:author="Miller, Harvey J." w:date="2020-06-30T16:07:00Z">
        <w:r w:rsidR="00A629AD">
          <w:rPr>
            <w:rFonts w:ascii="Times New Roman" w:hAnsi="Times New Roman" w:cs="Times New Roman"/>
            <w:sz w:val="24"/>
            <w:szCs w:val="24"/>
          </w:rPr>
          <w:t xml:space="preserve">and a </w:t>
        </w:r>
      </w:ins>
      <w:ins w:id="17" w:author="Miller, Harvey J." w:date="2020-06-30T16:06:00Z">
        <w:r w:rsidR="00A629AD">
          <w:rPr>
            <w:rFonts w:ascii="Times New Roman" w:hAnsi="Times New Roman" w:cs="Times New Roman"/>
            <w:sz w:val="24"/>
            <w:szCs w:val="24"/>
          </w:rPr>
          <w:t xml:space="preserve">prudent </w:t>
        </w:r>
      </w:ins>
      <w:ins w:id="18" w:author="Miller, Harvey J." w:date="2020-06-30T16:07:00Z">
        <w:r w:rsidR="00A629AD">
          <w:rPr>
            <w:rFonts w:ascii="Times New Roman" w:hAnsi="Times New Roman" w:cs="Times New Roman"/>
            <w:sz w:val="24"/>
            <w:szCs w:val="24"/>
          </w:rPr>
          <w:t xml:space="preserve">strategy </w:t>
        </w:r>
      </w:ins>
      <w:ins w:id="19" w:author="Miller, Harvey J." w:date="2020-06-30T16:09:00Z">
        <w:r w:rsidR="00A11A2D">
          <w:rPr>
            <w:rFonts w:ascii="Times New Roman" w:hAnsi="Times New Roman" w:cs="Times New Roman"/>
            <w:sz w:val="24"/>
            <w:szCs w:val="24"/>
          </w:rPr>
          <w:t xml:space="preserve">with an insurance buffer – </w:t>
        </w:r>
      </w:ins>
      <w:ins w:id="20" w:author="Miller, Harvey J." w:date="2020-06-30T16:13:00Z">
        <w:r w:rsidR="00A11A2D">
          <w:rPr>
            <w:rFonts w:ascii="Times New Roman" w:hAnsi="Times New Roman" w:cs="Times New Roman"/>
            <w:sz w:val="24"/>
            <w:szCs w:val="24"/>
          </w:rPr>
          <w:t xml:space="preserve">with </w:t>
        </w:r>
      </w:ins>
      <w:ins w:id="21" w:author="Miller, Harvey J." w:date="2020-06-30T16:11:00Z">
        <w:r w:rsidR="00A11A2D">
          <w:rPr>
            <w:rFonts w:ascii="Times New Roman" w:hAnsi="Times New Roman" w:cs="Times New Roman"/>
            <w:sz w:val="24"/>
            <w:szCs w:val="24"/>
          </w:rPr>
          <w:t>non-RTI benchmark</w:t>
        </w:r>
      </w:ins>
      <w:ins w:id="22" w:author="Miller, Harvey J." w:date="2020-06-30T16:13:00Z">
        <w:r w:rsidR="00A11A2D">
          <w:rPr>
            <w:rFonts w:ascii="Times New Roman" w:hAnsi="Times New Roman" w:cs="Times New Roman"/>
            <w:sz w:val="24"/>
            <w:szCs w:val="24"/>
          </w:rPr>
          <w:t xml:space="preserve">s </w:t>
        </w:r>
      </w:ins>
      <w:ins w:id="23" w:author="Miller, Harvey J." w:date="2020-06-30T16:11:00Z">
        <w:r w:rsidR="00A11A2D">
          <w:rPr>
            <w:rFonts w:ascii="Times New Roman" w:hAnsi="Times New Roman" w:cs="Times New Roman"/>
            <w:sz w:val="24"/>
            <w:szCs w:val="24"/>
          </w:rPr>
          <w:t xml:space="preserve">of </w:t>
        </w:r>
      </w:ins>
      <w:ins w:id="24" w:author="Miller, Harvey J." w:date="2020-06-30T16:12:00Z">
        <w:r w:rsidR="00A11A2D">
          <w:rPr>
            <w:rFonts w:ascii="Times New Roman" w:hAnsi="Times New Roman" w:cs="Times New Roman"/>
            <w:sz w:val="24"/>
            <w:szCs w:val="24"/>
          </w:rPr>
          <w:t xml:space="preserve">arbitrary arrival and following the schedule.  </w:t>
        </w:r>
      </w:ins>
      <w:commentRangeEnd w:id="7"/>
      <w:ins w:id="25" w:author="Miller, Harvey J." w:date="2020-06-30T16:14:00Z">
        <w:r w:rsidR="00A11A2D">
          <w:rPr>
            <w:rStyle w:val="CommentReference"/>
          </w:rPr>
          <w:commentReference w:id="7"/>
        </w:r>
      </w:ins>
      <w:bookmarkEnd w:id="6"/>
      <w:del w:id="26" w:author="Miller, Harvey J." w:date="2020-06-30T16:10:00Z">
        <w:r w:rsidDel="00A11A2D">
          <w:rPr>
            <w:rFonts w:ascii="Times New Roman" w:hAnsi="Times New Roman" w:cs="Times New Roman"/>
            <w:sz w:val="24"/>
            <w:szCs w:val="24"/>
          </w:rPr>
          <w:delText>introduce f</w:delText>
        </w:r>
      </w:del>
      <w:del w:id="27" w:author="Miller, Harvey J." w:date="2020-06-30T15:48:00Z">
        <w:r w:rsidDel="00994124">
          <w:rPr>
            <w:rFonts w:ascii="Times New Roman" w:hAnsi="Times New Roman" w:cs="Times New Roman"/>
            <w:sz w:val="24"/>
            <w:szCs w:val="24"/>
          </w:rPr>
          <w:delText>ive</w:delText>
        </w:r>
      </w:del>
      <w:del w:id="28" w:author="Miller, Harvey J." w:date="2020-06-30T16:10:00Z">
        <w:r w:rsidDel="00A11A2D">
          <w:rPr>
            <w:rFonts w:ascii="Times New Roman" w:hAnsi="Times New Roman" w:cs="Times New Roman"/>
            <w:sz w:val="24"/>
            <w:szCs w:val="24"/>
          </w:rPr>
          <w:delText xml:space="preserve"> trip planning strategies (TPSs) that </w:delText>
        </w:r>
      </w:del>
      <w:del w:id="29" w:author="Miller, Harvey J." w:date="2020-06-30T15:59:00Z">
        <w:r w:rsidDel="00A629AD">
          <w:rPr>
            <w:rFonts w:ascii="Times New Roman" w:hAnsi="Times New Roman" w:cs="Times New Roman"/>
            <w:sz w:val="24"/>
            <w:szCs w:val="24"/>
          </w:rPr>
          <w:delText xml:space="preserve">cover </w:delText>
        </w:r>
      </w:del>
      <w:del w:id="30" w:author="Miller, Harvey J." w:date="2020-06-30T16:10:00Z">
        <w:r w:rsidDel="00A11A2D">
          <w:rPr>
            <w:rFonts w:ascii="Times New Roman" w:hAnsi="Times New Roman" w:cs="Times New Roman"/>
            <w:sz w:val="24"/>
            <w:szCs w:val="24"/>
          </w:rPr>
          <w:delText>possible behaviors that ignore or use RTI in deciding when to depart home to arrive at a nearby transit stop</w:delText>
        </w:r>
      </w:del>
      <w:del w:id="31" w:author="Miller, Harvey J." w:date="2020-06-30T16:12:00Z">
        <w:r w:rsidDel="00A11A2D">
          <w:rPr>
            <w:rFonts w:ascii="Times New Roman" w:hAnsi="Times New Roman" w:cs="Times New Roman"/>
            <w:sz w:val="24"/>
            <w:szCs w:val="24"/>
          </w:rPr>
          <w:delText xml:space="preserve">.  </w:delText>
        </w:r>
      </w:del>
      <w:ins w:id="32" w:author="Liu, Luyu" w:date="2020-06-15T19:57:00Z">
        <w:del w:id="33" w:author="Miller, Harvey J." w:date="2020-06-30T16:12:00Z">
          <w:r w:rsidR="00A246E6" w:rsidDel="00A11A2D">
            <w:rPr>
              <w:rFonts w:ascii="Times New Roman" w:hAnsi="Times New Roman" w:cs="Times New Roman"/>
              <w:sz w:val="24"/>
              <w:szCs w:val="24"/>
            </w:rPr>
            <w:delText xml:space="preserve"> </w:delText>
          </w:r>
        </w:del>
      </w:ins>
      <w:r>
        <w:rPr>
          <w:rFonts w:ascii="Times New Roman" w:hAnsi="Times New Roman" w:cs="Times New Roman"/>
          <w:sz w:val="24"/>
          <w:szCs w:val="24"/>
        </w:rPr>
        <w:t xml:space="preserve">Using real-time bus location data from a medium-sized US city, we calculate the </w:t>
      </w:r>
      <w:ins w:id="34" w:author="Miller, Harvey J." w:date="2020-06-30T16:15:00Z">
        <w:r w:rsidR="00A11A2D">
          <w:rPr>
            <w:rFonts w:ascii="Times New Roman" w:hAnsi="Times New Roman" w:cs="Times New Roman"/>
            <w:sz w:val="24"/>
            <w:szCs w:val="24"/>
          </w:rPr>
          <w:t>empirical</w:t>
        </w:r>
      </w:ins>
      <w:del w:id="35" w:author="Miller, Harvey J." w:date="2020-06-30T16:15:00Z">
        <w:r w:rsidDel="00A11A2D">
          <w:rPr>
            <w:rFonts w:ascii="Times New Roman" w:hAnsi="Times New Roman" w:cs="Times New Roman"/>
            <w:sz w:val="24"/>
            <w:szCs w:val="24"/>
          </w:rPr>
          <w:delText>realized</w:delText>
        </w:r>
      </w:del>
      <w:r>
        <w:rPr>
          <w:rFonts w:ascii="Times New Roman" w:hAnsi="Times New Roman" w:cs="Times New Roman"/>
          <w:sz w:val="24"/>
          <w:szCs w:val="24"/>
        </w:rPr>
        <w:t xml:space="preserve"> waiting times and risk of missing a bus for each </w:t>
      </w:r>
      <w:del w:id="36" w:author="Liu, Luyu" w:date="2020-06-13T12:32:00Z">
        <w:r w:rsidDel="00D04CF8">
          <w:rPr>
            <w:rFonts w:ascii="Times New Roman" w:hAnsi="Times New Roman" w:cs="Times New Roman"/>
            <w:sz w:val="24"/>
            <w:szCs w:val="24"/>
          </w:rPr>
          <w:delText>TPS</w:delText>
        </w:r>
      </w:del>
      <w:ins w:id="37"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38" w:author="Liu, Luyu" w:date="2020-06-15T19:57:00Z">
        <w:r w:rsidDel="00A246E6">
          <w:rPr>
            <w:rFonts w:ascii="Times New Roman" w:hAnsi="Times New Roman" w:cs="Times New Roman"/>
            <w:sz w:val="24"/>
            <w:szCs w:val="24"/>
          </w:rPr>
          <w:delText xml:space="preserve">  </w:delText>
        </w:r>
      </w:del>
      <w:ins w:id="39"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performs roughly the same as </w:t>
      </w:r>
      <w:ins w:id="40" w:author="Miller, Harvey J." w:date="2020-06-30T16:15:00Z">
        <w:r w:rsidR="00A11A2D">
          <w:rPr>
            <w:rFonts w:ascii="Times New Roman" w:hAnsi="Times New Roman" w:cs="Times New Roman"/>
            <w:sz w:val="24"/>
            <w:szCs w:val="24"/>
          </w:rPr>
          <w:t xml:space="preserve">the </w:t>
        </w:r>
      </w:ins>
      <w:del w:id="41" w:author="Miller, Harvey J." w:date="2020-06-30T16:15:00Z">
        <w:r w:rsidRPr="003803CA" w:rsidDel="00A11A2D">
          <w:rPr>
            <w:rFonts w:ascii="Times New Roman" w:hAnsi="Times New Roman" w:cs="Times New Roman"/>
            <w:sz w:val="24"/>
            <w:szCs w:val="24"/>
          </w:rPr>
          <w:delText xml:space="preserve">a </w:delText>
        </w:r>
      </w:del>
      <w:r w:rsidRPr="003803CA">
        <w:rPr>
          <w:rFonts w:ascii="Times New Roman" w:hAnsi="Times New Roman" w:cs="Times New Roman"/>
          <w:sz w:val="24"/>
          <w:szCs w:val="24"/>
        </w:rPr>
        <w:t>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42" w:author="Liu, Luyu" w:date="2020-06-15T19:57:00Z">
        <w:r w:rsidDel="00A246E6">
          <w:rPr>
            <w:rFonts w:ascii="Times New Roman" w:hAnsi="Times New Roman" w:cs="Times New Roman"/>
            <w:sz w:val="24"/>
            <w:szCs w:val="24"/>
          </w:rPr>
          <w:delText xml:space="preserve">  </w:delText>
        </w:r>
      </w:del>
      <w:ins w:id="43"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Moreover, the greedy tactic </w:t>
      </w:r>
      <w:del w:id="44" w:author="Miller, Harvey J." w:date="2020-06-30T16:15:00Z">
        <w:r w:rsidRPr="003803CA" w:rsidDel="00A11A2D">
          <w:rPr>
            <w:rFonts w:ascii="Times New Roman" w:hAnsi="Times New Roman" w:cs="Times New Roman"/>
            <w:sz w:val="24"/>
            <w:szCs w:val="24"/>
          </w:rPr>
          <w:delText xml:space="preserve">of using RTI to achieve a waiting time of zero </w:delText>
        </w:r>
      </w:del>
      <w:ins w:id="45" w:author="Miller, Harvey J." w:date="2020-06-30T16:16:00Z">
        <w:r w:rsidR="00A11A2D">
          <w:rPr>
            <w:rFonts w:ascii="Times New Roman" w:hAnsi="Times New Roman" w:cs="Times New Roman"/>
            <w:sz w:val="24"/>
            <w:szCs w:val="24"/>
          </w:rPr>
          <w:t xml:space="preserve">in common transit apps </w:t>
        </w:r>
      </w:ins>
      <w:r w:rsidRPr="003803CA">
        <w:rPr>
          <w:rFonts w:ascii="Times New Roman" w:hAnsi="Times New Roman" w:cs="Times New Roman"/>
          <w:sz w:val="24"/>
          <w:szCs w:val="24"/>
        </w:rPr>
        <w:t>is the worst strategy, even worse than showing up at a bus stop arbitrarily.</w:t>
      </w:r>
      <w:del w:id="46" w:author="Liu, Luyu" w:date="2020-06-15T19:57:00Z">
        <w:r w:rsidRPr="003803CA" w:rsidDel="00A246E6">
          <w:rPr>
            <w:rFonts w:ascii="Times New Roman" w:hAnsi="Times New Roman" w:cs="Times New Roman"/>
            <w:sz w:val="24"/>
            <w:szCs w:val="24"/>
          </w:rPr>
          <w:delText xml:space="preserve">  </w:delText>
        </w:r>
      </w:del>
      <w:ins w:id="47"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48" w:author="Liu, Luyu" w:date="2020-06-15T19:57:00Z">
        <w:r w:rsidDel="00A246E6">
          <w:rPr>
            <w:rFonts w:ascii="Times New Roman" w:hAnsi="Times New Roman" w:cs="Times New Roman"/>
            <w:sz w:val="24"/>
            <w:szCs w:val="24"/>
          </w:rPr>
          <w:delText xml:space="preserve">  </w:delText>
        </w:r>
      </w:del>
      <w:ins w:id="49"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50" w:author="Liu, Luyu" w:date="2020-06-15T19:57:00Z">
        <w:r w:rsidDel="00A246E6">
          <w:rPr>
            <w:rFonts w:ascii="Times New Roman" w:hAnsi="Times New Roman" w:cs="Times New Roman"/>
            <w:sz w:val="24"/>
            <w:szCs w:val="24"/>
          </w:rPr>
          <w:delText xml:space="preserve">  </w:delText>
        </w:r>
      </w:del>
      <w:ins w:id="5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4DF218AB" w14:textId="4A77DDCE" w:rsidR="005A464A" w:rsidDel="0080699F" w:rsidRDefault="005A464A" w:rsidP="005A464A">
      <w:pPr>
        <w:ind w:firstLine="720"/>
        <w:jc w:val="both"/>
        <w:rPr>
          <w:del w:id="52" w:author="Liu, Luyu" w:date="2020-06-23T10:55:00Z"/>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53" w:author="Liu, Luyu" w:date="2020-06-15T19:57:00Z">
        <w:r w:rsidRPr="003E62F4" w:rsidDel="00A246E6">
          <w:rPr>
            <w:rFonts w:ascii="Times New Roman" w:hAnsi="Times New Roman" w:cs="Times New Roman"/>
            <w:sz w:val="24"/>
            <w:szCs w:val="24"/>
          </w:rPr>
          <w:delText xml:space="preserve">  </w:delText>
        </w:r>
      </w:del>
      <w:ins w:id="5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91427">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55" w:author="Liu, Luyu" w:date="2020-06-15T19:57:00Z">
        <w:r w:rsidRPr="003E62F4" w:rsidDel="00A246E6">
          <w:rPr>
            <w:rFonts w:ascii="Times New Roman" w:hAnsi="Times New Roman" w:cs="Times New Roman"/>
            <w:sz w:val="24"/>
            <w:szCs w:val="24"/>
          </w:rPr>
          <w:delText xml:space="preserve">   </w:delText>
        </w:r>
      </w:del>
      <w:ins w:id="56"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57" w:author="Liu, Luyu" w:date="2020-06-15T19:57:00Z">
        <w:r w:rsidDel="00A246E6">
          <w:rPr>
            <w:rFonts w:ascii="Times New Roman" w:hAnsi="Times New Roman" w:cs="Times New Roman"/>
            <w:sz w:val="24"/>
            <w:szCs w:val="24"/>
          </w:rPr>
          <w:delText xml:space="preserve">  </w:delText>
        </w:r>
      </w:del>
      <w:ins w:id="58" w:author="Liu, Luyu" w:date="2020-06-15T19:57:00Z">
        <w:r w:rsidR="00A246E6">
          <w:rPr>
            <w:rFonts w:ascii="Times New Roman" w:hAnsi="Times New Roman" w:cs="Times New Roman"/>
            <w:sz w:val="24"/>
            <w:szCs w:val="24"/>
          </w:rPr>
          <w:t xml:space="preserve"> </w:t>
        </w:r>
      </w:ins>
    </w:p>
    <w:p w14:paraId="5BA93D6C" w14:textId="05B95B2F" w:rsidR="005A464A" w:rsidRPr="008C77AC" w:rsidRDefault="005A464A" w:rsidP="005A464A">
      <w:pPr>
        <w:ind w:firstLine="720"/>
        <w:jc w:val="both"/>
        <w:rPr>
          <w:rFonts w:ascii="Times New Roman" w:hAnsi="Times New Roman" w:cs="Times New Roman"/>
          <w:sz w:val="24"/>
          <w:szCs w:val="24"/>
        </w:rPr>
      </w:pPr>
      <w:commentRangeStart w:id="59"/>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59"/>
      <w:del w:id="60" w:author="Liu, Luyu" w:date="2020-06-23T10:55:00Z">
        <w:r w:rsidDel="0080699F">
          <w:rPr>
            <w:rFonts w:ascii="Times New Roman" w:hAnsi="Times New Roman" w:cs="Times New Roman"/>
            <w:sz w:val="24"/>
            <w:szCs w:val="24"/>
          </w:rPr>
          <w:delText xml:space="preserve">As </w:delText>
        </w:r>
        <w:r w:rsidDel="0080699F">
          <w:rPr>
            <w:rStyle w:val="CommentReference"/>
          </w:rPr>
          <w:commentReference w:id="59"/>
        </w:r>
        <w:r w:rsidRPr="008C77AC" w:rsidDel="0080699F">
          <w:rPr>
            <w:rFonts w:ascii="Times New Roman" w:hAnsi="Times New Roman" w:cs="Times New Roman"/>
            <w:sz w:val="24"/>
            <w:szCs w:val="24"/>
          </w:rPr>
          <w:fldChar w:fldCharType="begin" w:fldLock="1"/>
        </w:r>
        <w:r w:rsidRPr="0080699F" w:rsidDel="0080699F">
          <w:rPr>
            <w:rFonts w:ascii="Times New Roman" w:hAnsi="Times New Roman" w:cs="Times New Roman"/>
            <w:sz w:val="24"/>
            <w:szCs w:val="24"/>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delInstrText>
        </w:r>
        <w:r w:rsidRPr="008C77AC" w:rsidDel="0080699F">
          <w:rPr>
            <w:rFonts w:ascii="Times New Roman" w:hAnsi="Times New Roman" w:cs="Times New Roman"/>
            <w:sz w:val="24"/>
            <w:szCs w:val="24"/>
          </w:rPr>
          <w:fldChar w:fldCharType="separate"/>
        </w:r>
        <w:r w:rsidRPr="00BA5D6F" w:rsidDel="0080699F">
          <w:rPr>
            <w:rFonts w:ascii="Times New Roman" w:hAnsi="Times New Roman" w:cs="Times New Roman"/>
            <w:noProof/>
            <w:sz w:val="24"/>
            <w:szCs w:val="24"/>
          </w:rPr>
          <w:delText>Walker (2012)</w:delText>
        </w:r>
        <w:r w:rsidRPr="008C77AC" w:rsidDel="0080699F">
          <w:rPr>
            <w:rFonts w:ascii="Times New Roman" w:hAnsi="Times New Roman" w:cs="Times New Roman"/>
            <w:sz w:val="24"/>
            <w:szCs w:val="24"/>
          </w:rPr>
          <w:fldChar w:fldCharType="end"/>
        </w:r>
        <w:r w:rsidRPr="008C77AC" w:rsidDel="0080699F">
          <w:rPr>
            <w:rFonts w:ascii="Times New Roman" w:hAnsi="Times New Roman" w:cs="Times New Roman"/>
            <w:sz w:val="24"/>
            <w:szCs w:val="24"/>
          </w:rPr>
          <w:delText xml:space="preserve"> argues, with publi</w:delText>
        </w:r>
        <w:r w:rsidDel="0080699F">
          <w:rPr>
            <w:rFonts w:ascii="Times New Roman" w:hAnsi="Times New Roman" w:cs="Times New Roman"/>
            <w:sz w:val="24"/>
            <w:szCs w:val="24"/>
          </w:rPr>
          <w:delText>c transit, frequency is freedom, but frequency is expensive.</w:delText>
        </w:r>
      </w:del>
      <w:del w:id="61"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commentRangeStart w:id="62"/>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63" w:author="Liu, Luyu" w:date="2020-06-16T19:27:00Z">
        <w:r w:rsidDel="00AB37CD">
          <w:rPr>
            <w:rFonts w:ascii="Times New Roman" w:hAnsi="Times New Roman" w:cs="Times New Roman"/>
            <w:sz w:val="24"/>
            <w:szCs w:val="24"/>
          </w:rPr>
          <w:delText xml:space="preserve">allow users to experience short </w:delText>
        </w:r>
      </w:del>
      <w:ins w:id="64"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r w:rsidR="00BD0837">
        <w:rPr>
          <w:rFonts w:ascii="Times New Roman" w:hAnsi="Times New Roman" w:cs="Times New Roman"/>
          <w:sz w:val="24"/>
          <w:szCs w:val="24"/>
        </w:rPr>
        <w:t xml:space="preserve"> </w:t>
      </w:r>
      <w:r w:rsidR="00BD0837">
        <w:rPr>
          <w:rFonts w:ascii="Times New Roman" w:hAnsi="Times New Roman" w:cs="Times New Roman"/>
          <w:sz w:val="24"/>
          <w:szCs w:val="24"/>
        </w:rPr>
        <w:fldChar w:fldCharType="begin" w:fldLock="1"/>
      </w:r>
      <w:r w:rsidR="0031367D">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D0837">
        <w:rPr>
          <w:rFonts w:ascii="Times New Roman" w:hAnsi="Times New Roman" w:cs="Times New Roman"/>
          <w:sz w:val="24"/>
          <w:szCs w:val="24"/>
        </w:rPr>
        <w:fldChar w:fldCharType="separate"/>
      </w:r>
      <w:r w:rsidR="00BD0837" w:rsidRPr="00BD0837">
        <w:rPr>
          <w:rFonts w:ascii="Times New Roman" w:hAnsi="Times New Roman" w:cs="Times New Roman"/>
          <w:noProof/>
          <w:sz w:val="24"/>
          <w:szCs w:val="24"/>
        </w:rPr>
        <w:t>(Cats and Loutos 2016a)</w:t>
      </w:r>
      <w:r w:rsidR="00BD0837">
        <w:rPr>
          <w:rFonts w:ascii="Times New Roman" w:hAnsi="Times New Roman" w:cs="Times New Roman"/>
          <w:sz w:val="24"/>
          <w:szCs w:val="24"/>
        </w:rPr>
        <w:fldChar w:fldCharType="end"/>
      </w:r>
      <w:del w:id="65"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66"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67"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62"/>
      <w:del w:id="68" w:author="Liu, Luyu" w:date="2020-06-22T15:06:00Z">
        <w:r w:rsidDel="00D172A4">
          <w:rPr>
            <w:rStyle w:val="CommentReference"/>
          </w:rPr>
          <w:commentReference w:id="62"/>
        </w:r>
      </w:del>
    </w:p>
    <w:p w14:paraId="06A64842" w14:textId="18E0F039" w:rsidR="005A464A" w:rsidRDefault="0070335F" w:rsidP="005A464A">
      <w:pPr>
        <w:ind w:firstLine="720"/>
        <w:jc w:val="both"/>
        <w:rPr>
          <w:rFonts w:ascii="Times New Roman" w:hAnsi="Times New Roman" w:cs="Times New Roman"/>
          <w:sz w:val="24"/>
          <w:szCs w:val="24"/>
        </w:rPr>
      </w:pPr>
      <w:ins w:id="69" w:author="Miller, Harvey J." w:date="2020-06-30T16:30:00Z">
        <w:r>
          <w:rPr>
            <w:rFonts w:ascii="Times New Roman" w:hAnsi="Times New Roman" w:cs="Times New Roman"/>
            <w:sz w:val="24"/>
            <w:szCs w:val="24"/>
          </w:rPr>
          <w:t xml:space="preserve">Popular </w:t>
        </w:r>
      </w:ins>
      <w:ins w:id="70" w:author="Liu, Luyu" w:date="2020-06-15T16:11:00Z">
        <w:del w:id="71" w:author="Miller, Harvey J." w:date="2020-06-30T16:30:00Z">
          <w:r w:rsidR="00270353" w:rsidDel="0070335F">
            <w:rPr>
              <w:rFonts w:ascii="Times New Roman" w:hAnsi="Times New Roman" w:cs="Times New Roman"/>
              <w:sz w:val="24"/>
              <w:szCs w:val="24"/>
            </w:rPr>
            <w:delText xml:space="preserve">Most </w:delText>
          </w:r>
        </w:del>
      </w:ins>
      <w:commentRangeStart w:id="72"/>
      <w:del w:id="73"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74" w:author="Miller, Harvey J." w:date="2020-06-30T16:30:00Z">
        <w:r>
          <w:rPr>
            <w:rFonts w:ascii="Times New Roman" w:hAnsi="Times New Roman" w:cs="Times New Roman"/>
            <w:sz w:val="24"/>
            <w:szCs w:val="24"/>
          </w:rPr>
          <w:t xml:space="preserve"> </w:t>
        </w:r>
      </w:ins>
      <w:ins w:id="75" w:author="Liu, Luyu" w:date="2020-06-15T16:11:00Z">
        <w:del w:id="76" w:author="Miller, Harvey J." w:date="2020-06-30T16:30:00Z">
          <w:r w:rsidR="00270353" w:rsidDel="0070335F">
            <w:rPr>
              <w:rFonts w:ascii="Times New Roman" w:hAnsi="Times New Roman" w:cs="Times New Roman"/>
              <w:sz w:val="24"/>
              <w:szCs w:val="24"/>
            </w:rPr>
            <w:delText xml:space="preserve">’ algorithms always </w:delText>
          </w:r>
        </w:del>
        <w:r w:rsidR="00270353">
          <w:rPr>
            <w:rFonts w:ascii="Times New Roman" w:hAnsi="Times New Roman" w:cs="Times New Roman"/>
            <w:sz w:val="24"/>
            <w:szCs w:val="24"/>
          </w:rPr>
          <w:t xml:space="preserve">aim to </w:t>
        </w:r>
      </w:ins>
      <w:del w:id="77"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78" w:author="Liu, Luyu" w:date="2020-06-15T16:24:00Z">
        <w:r w:rsidR="005A464A" w:rsidRPr="006E0EAE" w:rsidDel="00A163AB">
          <w:rPr>
            <w:rFonts w:ascii="Times New Roman" w:hAnsi="Times New Roman" w:cs="Times New Roman"/>
            <w:sz w:val="24"/>
            <w:szCs w:val="24"/>
          </w:rPr>
          <w:delText>, which means</w:delText>
        </w:r>
      </w:del>
      <w:ins w:id="79"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80" w:author="Liu, Luyu" w:date="2020-06-15T16:22:00Z">
        <w:r w:rsidR="005A464A" w:rsidRPr="006E0EAE" w:rsidDel="006A62A1">
          <w:rPr>
            <w:rFonts w:ascii="Times New Roman" w:hAnsi="Times New Roman" w:cs="Times New Roman"/>
            <w:sz w:val="24"/>
            <w:szCs w:val="24"/>
          </w:rPr>
          <w:delText xml:space="preserve">as soon as </w:delText>
        </w:r>
      </w:del>
      <w:del w:id="81"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82" w:author="Liu, Luyu" w:date="2020-06-15T16:24:00Z">
        <w:r w:rsidR="00A163AB">
          <w:rPr>
            <w:rFonts w:ascii="Times New Roman" w:hAnsi="Times New Roman" w:cs="Times New Roman"/>
            <w:sz w:val="24"/>
            <w:szCs w:val="24"/>
          </w:rPr>
          <w:t xml:space="preserve">arrival time </w:t>
        </w:r>
      </w:ins>
      <w:del w:id="83" w:author="Liu, Luyu" w:date="2020-06-15T16:24:00Z">
        <w:r w:rsidR="005A464A" w:rsidRPr="006E0EAE" w:rsidDel="00A163AB">
          <w:rPr>
            <w:rFonts w:ascii="Times New Roman" w:hAnsi="Times New Roman" w:cs="Times New Roman"/>
            <w:sz w:val="24"/>
            <w:szCs w:val="24"/>
          </w:rPr>
          <w:delText>arriv</w:delText>
        </w:r>
      </w:del>
      <w:del w:id="84"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85"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86" w:author="Liu, Luyu" w:date="2020-06-15T16:22:00Z">
        <w:r w:rsidR="006A62A1">
          <w:rPr>
            <w:rFonts w:ascii="Times New Roman" w:hAnsi="Times New Roman" w:cs="Times New Roman"/>
            <w:sz w:val="24"/>
            <w:szCs w:val="24"/>
          </w:rPr>
          <w:t xml:space="preserve"> is </w:t>
        </w:r>
      </w:ins>
      <w:ins w:id="87" w:author="Liu, Luyu" w:date="2020-06-15T16:24:00Z">
        <w:r w:rsidR="00A163AB">
          <w:rPr>
            <w:rFonts w:ascii="Times New Roman" w:hAnsi="Times New Roman" w:cs="Times New Roman"/>
            <w:sz w:val="24"/>
            <w:szCs w:val="24"/>
          </w:rPr>
          <w:t xml:space="preserve">always </w:t>
        </w:r>
      </w:ins>
      <w:ins w:id="88" w:author="Liu, Luyu" w:date="2020-06-15T16:25:00Z">
        <w:r w:rsidR="00E65DED">
          <w:rPr>
            <w:rFonts w:ascii="Times New Roman" w:hAnsi="Times New Roman" w:cs="Times New Roman"/>
            <w:sz w:val="24"/>
            <w:szCs w:val="24"/>
          </w:rPr>
          <w:t>exactly the</w:t>
        </w:r>
      </w:ins>
      <w:ins w:id="89" w:author="Liu, Luyu" w:date="2020-06-15T16:22:00Z">
        <w:r w:rsidR="006A62A1">
          <w:rPr>
            <w:rFonts w:ascii="Times New Roman" w:hAnsi="Times New Roman" w:cs="Times New Roman"/>
            <w:sz w:val="24"/>
            <w:szCs w:val="24"/>
          </w:rPr>
          <w:t xml:space="preserve"> same as</w:t>
        </w:r>
      </w:ins>
      <w:del w:id="90" w:author="Liu, Luyu" w:date="2020-06-15T16:22:00Z">
        <w:r w:rsidR="005A464A" w:rsidRPr="006E0EAE" w:rsidDel="006A62A1">
          <w:rPr>
            <w:rFonts w:ascii="Times New Roman" w:hAnsi="Times New Roman" w:cs="Times New Roman"/>
            <w:sz w:val="24"/>
            <w:szCs w:val="24"/>
          </w:rPr>
          <w:delText xml:space="preserve">, </w:delText>
        </w:r>
      </w:del>
      <w:ins w:id="91"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92" w:author="Liu, Luyu" w:date="2020-06-15T16:22:00Z">
        <w:r w:rsidR="006A62A1">
          <w:rPr>
            <w:rFonts w:ascii="Times New Roman" w:hAnsi="Times New Roman" w:cs="Times New Roman"/>
            <w:sz w:val="24"/>
            <w:szCs w:val="24"/>
          </w:rPr>
          <w:t>al time</w:t>
        </w:r>
      </w:ins>
      <w:ins w:id="93" w:author="Liu, Luyu" w:date="2020-06-15T16:24:00Z">
        <w:r w:rsidR="00A163AB">
          <w:rPr>
            <w:rFonts w:ascii="Times New Roman" w:hAnsi="Times New Roman" w:cs="Times New Roman"/>
            <w:sz w:val="24"/>
            <w:szCs w:val="24"/>
          </w:rPr>
          <w:t>,</w:t>
        </w:r>
      </w:ins>
      <w:ins w:id="94" w:author="Liu, Luyu" w:date="2020-06-15T16:22:00Z">
        <w:r w:rsidR="006A62A1">
          <w:rPr>
            <w:rFonts w:ascii="Times New Roman" w:hAnsi="Times New Roman" w:cs="Times New Roman"/>
            <w:sz w:val="24"/>
            <w:szCs w:val="24"/>
          </w:rPr>
          <w:t xml:space="preserve"> as shown in most </w:t>
        </w:r>
      </w:ins>
      <w:ins w:id="95" w:author="Liu, Luyu" w:date="2020-06-15T16:23:00Z">
        <w:r w:rsidR="006A62A1">
          <w:rPr>
            <w:rFonts w:ascii="Times New Roman" w:hAnsi="Times New Roman" w:cs="Times New Roman"/>
            <w:sz w:val="24"/>
            <w:szCs w:val="24"/>
          </w:rPr>
          <w:t>transit</w:t>
        </w:r>
      </w:ins>
      <w:ins w:id="96" w:author="Liu, Luyu" w:date="2020-06-15T16:22:00Z">
        <w:r w:rsidR="006A62A1">
          <w:rPr>
            <w:rFonts w:ascii="Times New Roman" w:hAnsi="Times New Roman" w:cs="Times New Roman"/>
            <w:sz w:val="24"/>
            <w:szCs w:val="24"/>
          </w:rPr>
          <w:t xml:space="preserve"> </w:t>
        </w:r>
      </w:ins>
      <w:ins w:id="97" w:author="Liu, Luyu" w:date="2020-06-15T16:23:00Z">
        <w:r w:rsidR="006A62A1">
          <w:rPr>
            <w:rFonts w:ascii="Times New Roman" w:hAnsi="Times New Roman" w:cs="Times New Roman"/>
            <w:sz w:val="24"/>
            <w:szCs w:val="24"/>
          </w:rPr>
          <w:t>planning apps’ suggested routes</w:t>
        </w:r>
      </w:ins>
      <w:del w:id="98"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99" w:author="Liu, Luyu" w:date="2020-06-15T16:22:00Z">
        <w:r w:rsidR="006A62A1">
          <w:rPr>
            <w:rFonts w:ascii="Times New Roman" w:hAnsi="Times New Roman" w:cs="Times New Roman"/>
            <w:sz w:val="24"/>
            <w:szCs w:val="24"/>
          </w:rPr>
          <w:t xml:space="preserve"> </w:t>
        </w:r>
      </w:ins>
      <w:del w:id="100"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101" w:author="Liu, Luyu" w:date="2020-06-15T16:12:00Z">
        <w:r w:rsidR="00E517A2">
          <w:rPr>
            <w:rFonts w:ascii="Times New Roman" w:hAnsi="Times New Roman" w:cs="Times New Roman"/>
            <w:sz w:val="24"/>
            <w:szCs w:val="24"/>
          </w:rPr>
          <w:t xml:space="preserve"> </w:t>
        </w:r>
      </w:ins>
      <w:del w:id="102"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103" w:author="Liu, Luyu" w:date="2020-06-15T17:15:00Z">
        <w:r w:rsidR="00543EE4">
          <w:rPr>
            <w:rFonts w:ascii="Times New Roman" w:hAnsi="Times New Roman" w:cs="Times New Roman"/>
            <w:sz w:val="24"/>
            <w:szCs w:val="24"/>
          </w:rPr>
          <w:t xml:space="preserve">For example, </w:t>
        </w:r>
      </w:ins>
      <w:del w:id="104" w:author="Liu, Luyu" w:date="2020-06-15T17:15:00Z">
        <w:r w:rsidR="005A464A" w:rsidDel="00543EE4">
          <w:rPr>
            <w:rFonts w:ascii="Times New Roman" w:hAnsi="Times New Roman" w:cs="Times New Roman"/>
            <w:sz w:val="24"/>
            <w:szCs w:val="24"/>
          </w:rPr>
          <w:delText>I</w:delText>
        </w:r>
      </w:del>
      <w:ins w:id="105"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106"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107"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108" w:author="Liu, Luyu" w:date="2020-06-15T19:57:00Z">
        <w:r w:rsidR="005A464A" w:rsidDel="00A246E6">
          <w:rPr>
            <w:rFonts w:ascii="Times New Roman" w:hAnsi="Times New Roman" w:cs="Times New Roman"/>
            <w:sz w:val="24"/>
            <w:szCs w:val="24"/>
          </w:rPr>
          <w:delText xml:space="preserve">  </w:delText>
        </w:r>
      </w:del>
      <w:ins w:id="109"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110"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111" w:author="Liu, Luyu" w:date="2020-06-16T19:30:00Z">
        <w:r w:rsidR="007F393A">
          <w:rPr>
            <w:rFonts w:ascii="Times New Roman" w:hAnsi="Times New Roman" w:cs="Times New Roman"/>
            <w:sz w:val="24"/>
            <w:szCs w:val="24"/>
          </w:rPr>
          <w:t xml:space="preserve">moreover make the user miss the bus thus incur </w:t>
        </w:r>
      </w:ins>
      <w:del w:id="112"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113"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114"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115"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116" w:author="Liu, Luyu" w:date="2020-06-15T16:14:00Z">
        <w:r w:rsidR="00E360ED" w:rsidRPr="00DC1984" w:rsidDel="00E360ED">
          <w:rPr>
            <w:rFonts w:ascii="Times New Roman" w:hAnsi="Times New Roman" w:cs="Times New Roman"/>
            <w:sz w:val="24"/>
            <w:szCs w:val="24"/>
          </w:rPr>
          <w:t xml:space="preserve"> </w:t>
        </w:r>
      </w:ins>
      <w:del w:id="117" w:author="Liu, Luyu" w:date="2020-06-15T16:14:00Z">
        <w:r w:rsidR="005A464A" w:rsidRPr="00DC1984" w:rsidDel="00E360ED">
          <w:rPr>
            <w:rFonts w:ascii="Times New Roman" w:hAnsi="Times New Roman" w:cs="Times New Roman"/>
            <w:sz w:val="24"/>
            <w:szCs w:val="24"/>
          </w:rPr>
          <w:delText xml:space="preserve"> </w:delText>
        </w:r>
        <w:commentRangeEnd w:id="72"/>
        <w:r w:rsidR="005A464A" w:rsidDel="00E360ED">
          <w:rPr>
            <w:rStyle w:val="CommentReference"/>
          </w:rPr>
          <w:commentReference w:id="72"/>
        </w:r>
      </w:del>
    </w:p>
    <w:p w14:paraId="342EAE4B" w14:textId="4EDCE4EE"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ins w:id="118" w:author="Miller, Harvey J." w:date="2020-06-30T16:31:00Z">
        <w:r w:rsidR="0070335F" w:rsidRPr="0070335F">
          <w:rPr>
            <w:rFonts w:ascii="Times New Roman" w:hAnsi="Times New Roman" w:cs="Times New Roman"/>
            <w:sz w:val="24"/>
            <w:szCs w:val="24"/>
          </w:rPr>
          <w:t xml:space="preserve">We compare two RTI-based strategies – the greedy strategy used by popular trip planning apps and a prudent strategy with an insurance buffer – with non-RTI benchmarks of arbitrary arrival and following the schedule.  </w:t>
        </w:r>
      </w:ins>
      <w:del w:id="119" w:author="Miller, Harvey J." w:date="2020-06-30T16:32:00Z">
        <w:r w:rsidRPr="006E12CF" w:rsidDel="0070335F">
          <w:rPr>
            <w:rFonts w:ascii="Times New Roman" w:hAnsi="Times New Roman" w:cs="Times New Roman"/>
            <w:sz w:val="24"/>
            <w:szCs w:val="24"/>
          </w:rPr>
          <w:delText>We</w:delText>
        </w:r>
        <w:r w:rsidDel="0070335F">
          <w:rPr>
            <w:rFonts w:ascii="Times New Roman" w:hAnsi="Times New Roman" w:cs="Times New Roman"/>
            <w:sz w:val="24"/>
            <w:szCs w:val="24"/>
          </w:rPr>
          <w:delText xml:space="preserve"> </w:delText>
        </w:r>
        <w:r w:rsidRPr="006E12CF" w:rsidDel="0070335F">
          <w:rPr>
            <w:rFonts w:ascii="Times New Roman" w:hAnsi="Times New Roman" w:cs="Times New Roman"/>
            <w:sz w:val="24"/>
            <w:szCs w:val="24"/>
          </w:rPr>
          <w:delText xml:space="preserve">compare several </w:delText>
        </w:r>
        <w:r w:rsidDel="0070335F">
          <w:rPr>
            <w:rFonts w:ascii="Times New Roman" w:hAnsi="Times New Roman" w:cs="Times New Roman"/>
            <w:sz w:val="24"/>
            <w:szCs w:val="24"/>
          </w:rPr>
          <w:delText xml:space="preserve">trip planning </w:delText>
        </w:r>
        <w:r w:rsidRPr="006E12CF" w:rsidDel="0070335F">
          <w:rPr>
            <w:rFonts w:ascii="Times New Roman" w:hAnsi="Times New Roman" w:cs="Times New Roman"/>
            <w:sz w:val="24"/>
            <w:szCs w:val="24"/>
          </w:rPr>
          <w:delText xml:space="preserve">strategies for deciding when to leave home to travel to the designated stop, including strategies that </w:delText>
        </w:r>
        <w:r w:rsidDel="0070335F">
          <w:rPr>
            <w:rFonts w:ascii="Times New Roman" w:hAnsi="Times New Roman" w:cs="Times New Roman"/>
            <w:sz w:val="24"/>
            <w:szCs w:val="24"/>
          </w:rPr>
          <w:delText>ignore</w:delText>
        </w:r>
        <w:r w:rsidRPr="006E12CF" w:rsidDel="0070335F">
          <w:rPr>
            <w:rFonts w:ascii="Times New Roman" w:hAnsi="Times New Roman" w:cs="Times New Roman"/>
            <w:sz w:val="24"/>
            <w:szCs w:val="24"/>
          </w:rPr>
          <w:delText xml:space="preserve"> </w:delText>
        </w:r>
        <w:r w:rsidDel="0070335F">
          <w:rPr>
            <w:rFonts w:ascii="Times New Roman" w:hAnsi="Times New Roman" w:cs="Times New Roman"/>
            <w:sz w:val="24"/>
            <w:szCs w:val="24"/>
          </w:rPr>
          <w:delText>and exploit RTI</w:delText>
        </w:r>
        <w:r w:rsidRPr="006E12CF" w:rsidDel="0070335F">
          <w:rPr>
            <w:rFonts w:ascii="Times New Roman" w:hAnsi="Times New Roman" w:cs="Times New Roman"/>
            <w:sz w:val="24"/>
            <w:szCs w:val="24"/>
          </w:rPr>
          <w:delText>.</w:delText>
        </w:r>
        <w:r w:rsidDel="0070335F">
          <w:rPr>
            <w:rFonts w:ascii="Times New Roman" w:hAnsi="Times New Roman" w:cs="Times New Roman"/>
            <w:sz w:val="24"/>
            <w:szCs w:val="24"/>
          </w:rPr>
          <w:delText xml:space="preserve"> </w:delText>
        </w:r>
      </w:del>
      <w:r>
        <w:rPr>
          <w:rFonts w:ascii="Times New Roman" w:hAnsi="Times New Roman" w:cs="Times New Roman"/>
          <w:sz w:val="24"/>
          <w:szCs w:val="24"/>
        </w:rPr>
        <w:t xml:space="preserve">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ins w:id="120" w:author="Liu, Luyu" w:date="2020-06-22T15:08:00Z">
        <w:r w:rsidR="000B6A91">
          <w:rPr>
            <w:rFonts w:ascii="Times New Roman" w:hAnsi="Times New Roman" w:cs="Times New Roman"/>
            <w:sz w:val="24"/>
            <w:szCs w:val="24"/>
          </w:rPr>
          <w:t>the</w:t>
        </w:r>
      </w:ins>
      <w:ins w:id="121" w:author="Liu, Luyu" w:date="2020-06-22T15:09:00Z">
        <w:r w:rsidR="000B6A91">
          <w:rPr>
            <w:rFonts w:ascii="Times New Roman" w:hAnsi="Times New Roman" w:cs="Times New Roman"/>
            <w:sz w:val="24"/>
            <w:szCs w:val="24"/>
          </w:rPr>
          <w:t xml:space="preserve"> </w:t>
        </w:r>
        <w:del w:id="122" w:author="Miller, Harvey J." w:date="2020-06-30T16:32:00Z">
          <w:r w:rsidR="000B6A91" w:rsidDel="0070335F">
            <w:rPr>
              <w:rFonts w:ascii="Times New Roman" w:hAnsi="Times New Roman" w:cs="Times New Roman"/>
              <w:sz w:val="24"/>
              <w:szCs w:val="24"/>
            </w:rPr>
            <w:delText>most</w:delText>
          </w:r>
        </w:del>
      </w:ins>
      <w:ins w:id="123" w:author="Liu, Luyu" w:date="2020-06-22T15:08:00Z">
        <w:del w:id="124" w:author="Miller, Harvey J." w:date="2020-06-30T16:32:00Z">
          <w:r w:rsidR="000B6A91" w:rsidDel="0070335F">
            <w:rPr>
              <w:rFonts w:ascii="Times New Roman" w:hAnsi="Times New Roman" w:cs="Times New Roman"/>
              <w:sz w:val="24"/>
              <w:szCs w:val="24"/>
            </w:rPr>
            <w:delText xml:space="preserve"> </w:delText>
          </w:r>
        </w:del>
      </w:ins>
      <w:ins w:id="125" w:author="Miller, Harvey J." w:date="2020-06-30T16:32:00Z">
        <w:r w:rsidR="0070335F">
          <w:rPr>
            <w:rFonts w:ascii="Times New Roman" w:hAnsi="Times New Roman" w:cs="Times New Roman"/>
            <w:sz w:val="24"/>
            <w:szCs w:val="24"/>
          </w:rPr>
          <w:t xml:space="preserve">greedy </w:t>
        </w:r>
      </w:ins>
      <w:ins w:id="126" w:author="Liu, Luyu" w:date="2020-06-22T15:07:00Z">
        <w:del w:id="127" w:author="Miller, Harvey J." w:date="2020-06-30T16:32:00Z">
          <w:r w:rsidR="000B6A91" w:rsidDel="0070335F">
            <w:rPr>
              <w:rFonts w:ascii="Times New Roman" w:hAnsi="Times New Roman" w:cs="Times New Roman"/>
              <w:sz w:val="24"/>
              <w:szCs w:val="24"/>
            </w:rPr>
            <w:delText xml:space="preserve">common RTI </w:delText>
          </w:r>
        </w:del>
        <w:r w:rsidR="000B6A91">
          <w:rPr>
            <w:rFonts w:ascii="Times New Roman" w:hAnsi="Times New Roman" w:cs="Times New Roman"/>
            <w:sz w:val="24"/>
            <w:szCs w:val="24"/>
          </w:rPr>
          <w:t xml:space="preserve">strategy </w:t>
        </w:r>
        <w:del w:id="128" w:author="Miller, Harvey J." w:date="2020-06-30T16:32:00Z">
          <w:r w:rsidR="000B6A91" w:rsidDel="0070335F">
            <w:rPr>
              <w:rFonts w:ascii="Times New Roman" w:hAnsi="Times New Roman" w:cs="Times New Roman"/>
              <w:sz w:val="24"/>
              <w:szCs w:val="24"/>
            </w:rPr>
            <w:delText xml:space="preserve">that always expect the user to arrive </w:delText>
          </w:r>
        </w:del>
      </w:ins>
      <w:ins w:id="129" w:author="Liu, Luyu" w:date="2020-06-22T15:08:00Z">
        <w:del w:id="130" w:author="Miller, Harvey J." w:date="2020-06-30T16:32:00Z">
          <w:r w:rsidR="000B6A91" w:rsidDel="0070335F">
            <w:rPr>
              <w:rFonts w:ascii="Times New Roman" w:hAnsi="Times New Roman" w:cs="Times New Roman"/>
              <w:sz w:val="24"/>
              <w:szCs w:val="24"/>
            </w:rPr>
            <w:delText xml:space="preserve">at the same time when the bus arrives </w:delText>
          </w:r>
        </w:del>
        <w:r w:rsidR="000B6A91">
          <w:rPr>
            <w:rFonts w:ascii="Times New Roman" w:hAnsi="Times New Roman" w:cs="Times New Roman"/>
            <w:sz w:val="24"/>
            <w:szCs w:val="24"/>
          </w:rPr>
          <w:t xml:space="preserve">has the worst waiting time. </w:t>
        </w:r>
      </w:ins>
      <w:del w:id="131" w:author="Liu, Luyu" w:date="2020-06-22T15:08:00Z">
        <w:r w:rsidRPr="003803CA" w:rsidDel="000B6A91">
          <w:rPr>
            <w:rFonts w:ascii="Times New Roman" w:hAnsi="Times New Roman" w:cs="Times New Roman"/>
            <w:sz w:val="24"/>
            <w:szCs w:val="24"/>
          </w:rPr>
          <w:delText>t</w:delText>
        </w:r>
      </w:del>
      <w:ins w:id="132" w:author="Liu, Luyu" w:date="2020-06-22T15:08:00Z">
        <w:r w:rsidR="000B6A91">
          <w:rPr>
            <w:rFonts w:ascii="Times New Roman" w:hAnsi="Times New Roman" w:cs="Times New Roman"/>
            <w:sz w:val="24"/>
            <w:szCs w:val="24"/>
          </w:rPr>
          <w:t>T</w:t>
        </w:r>
      </w:ins>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w:t>
      </w:r>
      <w:ins w:id="133" w:author="Miller, Harvey J." w:date="2020-06-30T16:33:00Z">
        <w:r w:rsidR="0070335F">
          <w:rPr>
            <w:rFonts w:ascii="Times New Roman" w:hAnsi="Times New Roman" w:cs="Times New Roman"/>
            <w:sz w:val="24"/>
            <w:szCs w:val="24"/>
          </w:rPr>
          <w:t xml:space="preserve">only </w:t>
        </w:r>
      </w:ins>
      <w:r w:rsidRPr="003803CA">
        <w:rPr>
          <w:rFonts w:ascii="Times New Roman" w:hAnsi="Times New Roman" w:cs="Times New Roman"/>
          <w:sz w:val="24"/>
          <w:szCs w:val="24"/>
        </w:rPr>
        <w:t>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134"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13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136" w:author="Liu, Luyu" w:date="2020-06-15T19:57:00Z">
        <w:r w:rsidDel="00A246E6">
          <w:rPr>
            <w:rFonts w:ascii="Times New Roman" w:hAnsi="Times New Roman" w:cs="Times New Roman"/>
            <w:sz w:val="24"/>
            <w:szCs w:val="24"/>
          </w:rPr>
          <w:delText xml:space="preserve">  </w:delText>
        </w:r>
      </w:del>
      <w:ins w:id="13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w:t>
      </w:r>
      <w:ins w:id="138" w:author="Liu, Luyu" w:date="2020-06-21T14:19:00Z">
        <w:r w:rsidR="00E476E4">
          <w:rPr>
            <w:rFonts w:ascii="Times New Roman" w:hAnsi="Times New Roman" w:cs="Times New Roman"/>
            <w:sz w:val="24"/>
            <w:szCs w:val="24"/>
          </w:rPr>
          <w:t xml:space="preserve">current </w:t>
        </w:r>
      </w:ins>
      <w:r>
        <w:rPr>
          <w:rFonts w:ascii="Times New Roman" w:hAnsi="Times New Roman" w:cs="Times New Roman"/>
          <w:sz w:val="24"/>
          <w:szCs w:val="24"/>
        </w:rPr>
        <w:t xml:space="preserve">RTI </w:t>
      </w:r>
      <w:ins w:id="139" w:author="Liu, Luyu" w:date="2020-06-21T14:19:00Z">
        <w:r w:rsidR="00507BCC">
          <w:rPr>
            <w:rFonts w:ascii="Times New Roman" w:hAnsi="Times New Roman" w:cs="Times New Roman"/>
            <w:sz w:val="24"/>
            <w:szCs w:val="24"/>
          </w:rPr>
          <w:t>prediction scheme</w:t>
        </w:r>
        <w:r w:rsidR="00E476E4">
          <w:rPr>
            <w:rFonts w:ascii="Times New Roman" w:hAnsi="Times New Roman" w:cs="Times New Roman"/>
            <w:sz w:val="24"/>
            <w:szCs w:val="24"/>
          </w:rPr>
          <w:t xml:space="preserve"> </w:t>
        </w:r>
      </w:ins>
      <w:r>
        <w:rPr>
          <w:rFonts w:ascii="Times New Roman" w:hAnsi="Times New Roman" w:cs="Times New Roman"/>
          <w:sz w:val="24"/>
          <w:szCs w:val="24"/>
        </w:rPr>
        <w:t>in reducing user wait time</w:t>
      </w:r>
      <w:ins w:id="140" w:author="Liu, Luyu" w:date="2020-06-15T19:57:00Z">
        <w:r w:rsidR="00565924">
          <w:rPr>
            <w:rFonts w:ascii="Times New Roman" w:hAnsi="Times New Roman" w:cs="Times New Roman"/>
            <w:sz w:val="24"/>
            <w:szCs w:val="24"/>
          </w:rPr>
          <w:t>.</w:t>
        </w:r>
      </w:ins>
      <w:del w:id="141"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142"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143"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144"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145"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 xml:space="preserve">in </w:t>
        </w:r>
        <w:r w:rsidR="00D34301">
          <w:rPr>
            <w:rFonts w:ascii="Times New Roman" w:hAnsi="Times New Roman" w:cs="Times New Roman"/>
            <w:sz w:val="24"/>
            <w:szCs w:val="24"/>
          </w:rPr>
          <w:lastRenderedPageBreak/>
          <w:t>trip planning</w:t>
        </w:r>
        <w:r w:rsidR="0026052E">
          <w:rPr>
            <w:rFonts w:ascii="Times New Roman" w:hAnsi="Times New Roman" w:cs="Times New Roman"/>
            <w:sz w:val="24"/>
            <w:szCs w:val="24"/>
          </w:rPr>
          <w:t xml:space="preserve"> </w:t>
        </w:r>
      </w:ins>
      <w:del w:id="146"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147" w:author="Liu, Luyu" w:date="2020-06-15T19:57:00Z">
        <w:r w:rsidDel="00A246E6">
          <w:rPr>
            <w:rFonts w:ascii="Times New Roman" w:hAnsi="Times New Roman" w:cs="Times New Roman"/>
            <w:sz w:val="24"/>
            <w:szCs w:val="24"/>
          </w:rPr>
          <w:delText xml:space="preserve">  </w:delText>
        </w:r>
      </w:del>
      <w:ins w:id="14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149" w:author="Liu, Luyu" w:date="2020-06-13T12:32:00Z">
        <w:r w:rsidDel="007B3239">
          <w:rPr>
            <w:rFonts w:ascii="Times New Roman" w:hAnsi="Times New Roman" w:cs="Times New Roman"/>
            <w:sz w:val="24"/>
            <w:szCs w:val="24"/>
          </w:rPr>
          <w:delText xml:space="preserve">TPS’ </w:delText>
        </w:r>
      </w:del>
      <w:ins w:id="150"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overall performance and performance with respect to time, distance to bus stop, and location of the bus stop within the route.</w:t>
      </w:r>
      <w:del w:id="151" w:author="Liu, Luyu" w:date="2020-06-15T19:57:00Z">
        <w:r w:rsidDel="00A246E6">
          <w:rPr>
            <w:rFonts w:ascii="Times New Roman" w:hAnsi="Times New Roman" w:cs="Times New Roman"/>
            <w:sz w:val="24"/>
            <w:szCs w:val="24"/>
          </w:rPr>
          <w:delText xml:space="preserve">  </w:delText>
        </w:r>
      </w:del>
      <w:ins w:id="152" w:author="Liu, Luyu" w:date="2020-06-15T19:57:00Z">
        <w:r w:rsidR="00A246E6">
          <w:rPr>
            <w:rFonts w:ascii="Times New Roman" w:hAnsi="Times New Roman" w:cs="Times New Roman"/>
            <w:sz w:val="24"/>
            <w:szCs w:val="24"/>
          </w:rPr>
          <w:t xml:space="preserve"> </w:t>
        </w:r>
      </w:ins>
      <w:del w:id="153"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54"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55" w:author="Liu, Luyu" w:date="2020-06-15T19:57:00Z">
        <w:r w:rsidDel="00A246E6">
          <w:rPr>
            <w:rFonts w:ascii="Times New Roman" w:hAnsi="Times New Roman" w:cs="Times New Roman"/>
            <w:sz w:val="24"/>
            <w:szCs w:val="24"/>
          </w:rPr>
          <w:delText xml:space="preserve">  </w:delText>
        </w:r>
      </w:del>
      <w:ins w:id="156"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14B8C01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57"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58"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59"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w:t>
      </w:r>
      <w:del w:id="160" w:author="Liu, Luyu" w:date="2020-06-21T14:47:00Z">
        <w:r w:rsidDel="00A966F8">
          <w:rPr>
            <w:rFonts w:ascii="Times New Roman" w:hAnsi="Times New Roman" w:cs="Times New Roman"/>
            <w:sz w:val="24"/>
            <w:szCs w:val="24"/>
          </w:rPr>
          <w:delText xml:space="preserve"> by transit authorities</w:delText>
        </w:r>
      </w:del>
      <w:r>
        <w:rPr>
          <w:rFonts w:ascii="Times New Roman" w:hAnsi="Times New Roman" w:cs="Times New Roman"/>
          <w:sz w:val="24"/>
          <w:szCs w:val="24"/>
        </w:rPr>
        <w:t xml:space="preserve">, and the widespread adoption of the </w:t>
      </w:r>
      <w:del w:id="161"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62"/>
      <w:r>
        <w:rPr>
          <w:rFonts w:ascii="Times New Roman" w:hAnsi="Times New Roman" w:cs="Times New Roman"/>
          <w:sz w:val="24"/>
          <w:szCs w:val="24"/>
        </w:rPr>
        <w:t>telephony</w:t>
      </w:r>
      <w:commentRangeEnd w:id="162"/>
      <w:r>
        <w:rPr>
          <w:rStyle w:val="CommentReference"/>
        </w:rPr>
        <w:commentReference w:id="162"/>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63"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64"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65"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66"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402F230A" w:rsidR="00126F71" w:rsidDel="003876C4" w:rsidRDefault="005A464A" w:rsidP="00126F71">
      <w:pPr>
        <w:jc w:val="both"/>
        <w:rPr>
          <w:del w:id="167" w:author="Liu, Luyu" w:date="2020-06-21T14:56:00Z"/>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del w:id="168" w:author="Liu, Luyu" w:date="2020-06-21T14:55:00Z">
        <w:r w:rsidRPr="00C965F1" w:rsidDel="00B118C8">
          <w:rPr>
            <w:rFonts w:ascii="Times New Roman" w:hAnsi="Times New Roman" w:cs="Times New Roman"/>
            <w:sz w:val="24"/>
            <w:szCs w:val="24"/>
          </w:rPr>
          <w:delText xml:space="preserve">include </w:delText>
        </w:r>
      </w:del>
      <w:del w:id="169" w:author="Liu, Luyu" w:date="2020-06-21T14:53:00Z">
        <w:r w:rsidRPr="00C965F1" w:rsidDel="00B118C8">
          <w:rPr>
            <w:rFonts w:ascii="Times New Roman" w:hAnsi="Times New Roman" w:cs="Times New Roman"/>
            <w:sz w:val="24"/>
            <w:szCs w:val="24"/>
          </w:rPr>
          <w:delText>on-boar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RPr="00B118C8" w:rsidDel="00B118C8">
          <w:rPr>
            <w:rFonts w:ascii="Times New Roman" w:hAnsi="Times New Roman" w:cs="Times New Roman"/>
            <w:sz w:val="24"/>
            <w:szCs w:val="24"/>
          </w:rPr>
          <w:del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B118C8" w:rsidDel="00B118C8">
          <w:rPr>
            <w:rFonts w:ascii="Times New Roman" w:hAnsi="Times New Roman" w:cs="Times New Roman"/>
            <w:noProof/>
            <w:sz w:val="24"/>
            <w:szCs w:val="24"/>
          </w:rPr>
          <w:delText>(Fan, Guthrie, and Levinson 2016)</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70" w:author="Liu, Luyu" w:date="2020-06-21T14:55:00Z">
        <w:r w:rsidRPr="00C965F1" w:rsidDel="00B118C8">
          <w:rPr>
            <w:rFonts w:ascii="Times New Roman" w:hAnsi="Times New Roman" w:cs="Times New Roman"/>
            <w:sz w:val="24"/>
            <w:szCs w:val="24"/>
          </w:rPr>
          <w:delText>before-after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Chow, Block-Schachter, and Hickey 2014)</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web-base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Ferris, Watkins, and Borning 2010)</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in-person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Watkins et al. 2011)</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71" w:author="Liu, Luyu" w:date="2020-06-16T19:36:00Z">
        <w:r w:rsidRPr="00C965F1" w:rsidDel="00374DFB">
          <w:rPr>
            <w:rFonts w:ascii="Times New Roman" w:hAnsi="Times New Roman" w:cs="Times New Roman"/>
            <w:sz w:val="24"/>
            <w:szCs w:val="24"/>
          </w:rPr>
          <w:delText xml:space="preserve">interviews and </w:delText>
        </w:r>
      </w:del>
      <w:del w:id="172" w:author="Liu, Luyu" w:date="2020-06-21T14:55:00Z">
        <w:r w:rsidRPr="00C965F1" w:rsidDel="00B118C8">
          <w:rPr>
            <w:rFonts w:ascii="Times New Roman" w:hAnsi="Times New Roman" w:cs="Times New Roman"/>
            <w:sz w:val="24"/>
            <w:szCs w:val="24"/>
          </w:rPr>
          <w:delText>observation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Papangelis et al. 2016)</w:delText>
        </w:r>
        <w:r w:rsidDel="00B118C8">
          <w:rPr>
            <w:rFonts w:ascii="Times New Roman" w:hAnsi="Times New Roman" w:cs="Times New Roman"/>
            <w:sz w:val="24"/>
            <w:szCs w:val="24"/>
          </w:rPr>
          <w:fldChar w:fldCharType="end"/>
        </w:r>
      </w:del>
      <w:del w:id="173"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del w:id="174" w:author="Liu, Luyu" w:date="2020-06-21T14:55:00Z">
        <w:r w:rsidRPr="00C965F1" w:rsidDel="00B118C8">
          <w:rPr>
            <w:rFonts w:ascii="Times New Roman" w:hAnsi="Times New Roman" w:cs="Times New Roman"/>
            <w:sz w:val="24"/>
            <w:szCs w:val="24"/>
          </w:rPr>
          <w:delText>.</w:delText>
        </w:r>
        <w:r w:rsidDel="00B118C8">
          <w:rPr>
            <w:rFonts w:ascii="Times New Roman" w:hAnsi="Times New Roman" w:cs="Times New Roman"/>
            <w:sz w:val="24"/>
            <w:szCs w:val="24"/>
          </w:rPr>
          <w:delText xml:space="preserve"> </w:delText>
        </w:r>
        <w:r w:rsidR="00BC5F47" w:rsidDel="00B118C8">
          <w:rPr>
            <w:rFonts w:ascii="Times New Roman" w:hAnsi="Times New Roman" w:cs="Times New Roman"/>
            <w:sz w:val="24"/>
            <w:szCs w:val="24"/>
          </w:rPr>
          <w:delText xml:space="preserve">These methods </w:delText>
        </w:r>
      </w:del>
      <w:r w:rsidR="00BC5F47">
        <w:rPr>
          <w:rFonts w:ascii="Times New Roman" w:hAnsi="Times New Roman" w:cs="Times New Roman"/>
          <w:sz w:val="24"/>
          <w:szCs w:val="24"/>
        </w:rPr>
        <w:t xml:space="preserve">can moreover be classified into two categories: self-reported survey </w:t>
      </w:r>
      <w:ins w:id="175" w:author="Liu, Luyu" w:date="2020-06-21T14:54:00Z">
        <w:r w:rsidR="00B118C8">
          <w:rPr>
            <w:rFonts w:ascii="Times New Roman" w:hAnsi="Times New Roman" w:cs="Times New Roman"/>
            <w:sz w:val="24"/>
            <w:szCs w:val="24"/>
          </w:rPr>
          <w:fldChar w:fldCharType="begin" w:fldLock="1"/>
        </w:r>
      </w:ins>
      <w:r w:rsidR="00B118C8">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Chow, Block-Schachter, and Hickey 2014; Ferris, Watkins, and Borning 2010; Watkins et al. 2011)</w:t>
      </w:r>
      <w:ins w:id="176" w:author="Liu, Luyu" w:date="2020-06-21T14:54:00Z">
        <w:r w:rsidR="00B118C8">
          <w:rPr>
            <w:rFonts w:ascii="Times New Roman" w:hAnsi="Times New Roman" w:cs="Times New Roman"/>
            <w:sz w:val="24"/>
            <w:szCs w:val="24"/>
          </w:rPr>
          <w:fldChar w:fldCharType="end"/>
        </w:r>
      </w:ins>
      <w:ins w:id="177" w:author="Liu, Luyu" w:date="2020-06-21T14:55:00Z">
        <w:r w:rsidR="00B118C8">
          <w:rPr>
            <w:rFonts w:ascii="Times New Roman" w:hAnsi="Times New Roman" w:cs="Times New Roman"/>
            <w:sz w:val="24"/>
            <w:szCs w:val="24"/>
          </w:rPr>
          <w:t xml:space="preserve"> </w:t>
        </w:r>
      </w:ins>
      <w:r w:rsidR="00BC5F47">
        <w:rPr>
          <w:rFonts w:ascii="Times New Roman" w:hAnsi="Times New Roman" w:cs="Times New Roman"/>
          <w:sz w:val="24"/>
          <w:szCs w:val="24"/>
        </w:rPr>
        <w:t>and observation</w:t>
      </w:r>
      <w:ins w:id="178" w:author="Liu, Luyu" w:date="2020-06-21T14:55:00Z">
        <w:r w:rsidR="00B118C8">
          <w:rPr>
            <w:rFonts w:ascii="Times New Roman" w:hAnsi="Times New Roman" w:cs="Times New Roman"/>
            <w:sz w:val="24"/>
            <w:szCs w:val="24"/>
          </w:rPr>
          <w:t xml:space="preserve"> </w:t>
        </w:r>
        <w:r w:rsidR="00B118C8">
          <w:rPr>
            <w:rFonts w:ascii="Times New Roman" w:hAnsi="Times New Roman" w:cs="Times New Roman"/>
            <w:sz w:val="24"/>
            <w:szCs w:val="24"/>
          </w:rPr>
          <w:fldChar w:fldCharType="begin" w:fldLock="1"/>
        </w:r>
      </w:ins>
      <w:r w:rsidR="00FB0E4C">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Papangelis et al. 2016)</w:t>
      </w:r>
      <w:ins w:id="179" w:author="Liu, Luyu" w:date="2020-06-21T14:55:00Z">
        <w:r w:rsidR="00B118C8">
          <w:rPr>
            <w:rFonts w:ascii="Times New Roman" w:hAnsi="Times New Roman" w:cs="Times New Roman"/>
            <w:sz w:val="24"/>
            <w:szCs w:val="24"/>
          </w:rPr>
          <w:fldChar w:fldCharType="end"/>
        </w:r>
      </w:ins>
      <w:r w:rsidR="00BC5F47">
        <w:rPr>
          <w:rFonts w:ascii="Times New Roman" w:hAnsi="Times New Roman" w:cs="Times New Roman"/>
          <w:sz w:val="24"/>
          <w:szCs w:val="24"/>
        </w:rPr>
        <w:t>.</w:t>
      </w:r>
      <w:del w:id="180" w:author="Liu, Luyu" w:date="2020-06-15T19:57:00Z">
        <w:r w:rsidR="00BC5F47" w:rsidDel="00A246E6">
          <w:rPr>
            <w:rFonts w:ascii="Times New Roman" w:hAnsi="Times New Roman" w:cs="Times New Roman"/>
            <w:sz w:val="24"/>
            <w:szCs w:val="24"/>
          </w:rPr>
          <w:delText xml:space="preserve">  </w:delText>
        </w:r>
      </w:del>
      <w:ins w:id="181"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26E9B354" w:rsidR="005A464A" w:rsidRDefault="005A464A">
      <w:pPr>
        <w:jc w:val="both"/>
        <w:rPr>
          <w:rFonts w:ascii="Times New Roman" w:hAnsi="Times New Roman" w:cs="Times New Roman"/>
          <w:sz w:val="24"/>
          <w:szCs w:val="24"/>
        </w:rPr>
        <w:pPrChange w:id="182" w:author="Liu, Luyu" w:date="2020-06-21T14:56:00Z">
          <w:pPr>
            <w:ind w:firstLine="720"/>
            <w:jc w:val="both"/>
          </w:pPr>
        </w:pPrChange>
      </w:pPr>
      <w:r>
        <w:rPr>
          <w:rFonts w:ascii="Times New Roman" w:hAnsi="Times New Roman" w:cs="Times New Roman"/>
          <w:sz w:val="24"/>
          <w:szCs w:val="24"/>
        </w:rPr>
        <w:t xml:space="preserve">However, despite extremely useful under the mentioned circumstances, </w:t>
      </w:r>
      <w:ins w:id="183" w:author="Liu, Luyu" w:date="2020-06-23T10:58:00Z">
        <w:r w:rsidR="007572F1">
          <w:rPr>
            <w:rFonts w:ascii="Times New Roman" w:hAnsi="Times New Roman" w:cs="Times New Roman"/>
            <w:sz w:val="24"/>
            <w:szCs w:val="24"/>
          </w:rPr>
          <w:t xml:space="preserve">the results of </w:t>
        </w:r>
      </w:ins>
      <w:r w:rsidR="00126F71">
        <w:rPr>
          <w:rFonts w:ascii="Times New Roman" w:hAnsi="Times New Roman" w:cs="Times New Roman"/>
          <w:sz w:val="24"/>
          <w:szCs w:val="24"/>
        </w:rPr>
        <w:t xml:space="preserve">self-reported </w:t>
      </w:r>
      <w:r>
        <w:rPr>
          <w:rFonts w:ascii="Times New Roman" w:hAnsi="Times New Roman" w:cs="Times New Roman"/>
          <w:sz w:val="24"/>
          <w:szCs w:val="24"/>
        </w:rPr>
        <w:t>survey</w:t>
      </w:r>
      <w:ins w:id="184" w:author="Liu, Luyu" w:date="2020-06-23T11:01:00Z">
        <w:r w:rsidR="007C20F4">
          <w:rPr>
            <w:rFonts w:ascii="Times New Roman" w:hAnsi="Times New Roman" w:cs="Times New Roman"/>
            <w:sz w:val="24"/>
            <w:szCs w:val="24"/>
          </w:rPr>
          <w:t>s</w:t>
        </w:r>
      </w:ins>
      <w:r>
        <w:rPr>
          <w:rFonts w:ascii="Times New Roman" w:hAnsi="Times New Roman" w:cs="Times New Roman"/>
          <w:sz w:val="24"/>
          <w:szCs w:val="24"/>
        </w:rPr>
        <w:t xml:space="preserve"> </w:t>
      </w:r>
      <w:del w:id="185" w:author="Liu, Luyu" w:date="2020-06-23T11:01:00Z">
        <w:r w:rsidDel="00B735E6">
          <w:rPr>
            <w:rFonts w:ascii="Times New Roman" w:hAnsi="Times New Roman" w:cs="Times New Roman"/>
            <w:sz w:val="24"/>
            <w:szCs w:val="24"/>
          </w:rPr>
          <w:delText xml:space="preserve">can </w:delText>
        </w:r>
      </w:del>
      <w:ins w:id="186" w:author="Liu, Luyu" w:date="2020-06-23T11:01:00Z">
        <w:r w:rsidR="00B735E6">
          <w:rPr>
            <w:rFonts w:ascii="Times New Roman" w:hAnsi="Times New Roman" w:cs="Times New Roman"/>
            <w:sz w:val="24"/>
            <w:szCs w:val="24"/>
          </w:rPr>
          <w:t xml:space="preserve">could </w:t>
        </w:r>
      </w:ins>
      <w:r>
        <w:rPr>
          <w:rFonts w:ascii="Times New Roman" w:hAnsi="Times New Roman" w:cs="Times New Roman"/>
          <w:sz w:val="24"/>
          <w:szCs w:val="24"/>
        </w:rPr>
        <w:t xml:space="preserve">be </w:t>
      </w:r>
      <w:del w:id="187" w:author="Liu, Luyu" w:date="2020-06-23T10:58:00Z">
        <w:r w:rsidDel="007572F1">
          <w:rPr>
            <w:rFonts w:ascii="Times New Roman" w:hAnsi="Times New Roman" w:cs="Times New Roman"/>
            <w:sz w:val="24"/>
            <w:szCs w:val="24"/>
          </w:rPr>
          <w:delText xml:space="preserve">inaccurate </w:delText>
        </w:r>
      </w:del>
      <w:ins w:id="188" w:author="Liu, Luyu" w:date="2020-06-23T10:58:00Z">
        <w:r w:rsidR="007572F1">
          <w:rPr>
            <w:rFonts w:ascii="Times New Roman" w:hAnsi="Times New Roman" w:cs="Times New Roman"/>
            <w:sz w:val="24"/>
            <w:szCs w:val="24"/>
          </w:rPr>
          <w:t xml:space="preserve">inconsistent with </w:t>
        </w:r>
        <w:r w:rsidR="007572F1" w:rsidRPr="00F10406">
          <w:rPr>
            <w:rFonts w:ascii="Times New Roman" w:hAnsi="Times New Roman" w:cs="Times New Roman"/>
            <w:i/>
            <w:sz w:val="24"/>
            <w:szCs w:val="24"/>
          </w:rPr>
          <w:t>actual waiting time</w:t>
        </w:r>
      </w:ins>
      <w:ins w:id="189" w:author="Liu, Luyu" w:date="2020-06-23T11:01:00Z">
        <w:r w:rsidR="008F0E2A">
          <w:rPr>
            <w:rFonts w:ascii="Times New Roman" w:hAnsi="Times New Roman" w:cs="Times New Roman"/>
            <w:i/>
            <w:sz w:val="24"/>
            <w:szCs w:val="24"/>
          </w:rPr>
          <w:t>,</w:t>
        </w:r>
      </w:ins>
      <w:ins w:id="190" w:author="Liu, Luyu" w:date="2020-06-23T10:58:00Z">
        <w:r w:rsidR="007572F1">
          <w:rPr>
            <w:rFonts w:ascii="Times New Roman" w:hAnsi="Times New Roman" w:cs="Times New Roman"/>
            <w:sz w:val="24"/>
            <w:szCs w:val="24"/>
          </w:rPr>
          <w:t xml:space="preserve"> </w:t>
        </w:r>
      </w:ins>
      <w:r>
        <w:rPr>
          <w:rFonts w:ascii="Times New Roman" w:hAnsi="Times New Roman" w:cs="Times New Roman"/>
          <w:sz w:val="24"/>
          <w:szCs w:val="24"/>
        </w:rPr>
        <w:t xml:space="preserve">since </w:t>
      </w:r>
      <w:ins w:id="191" w:author="Liu, Luyu" w:date="2020-06-23T11:01:00Z">
        <w:r w:rsidR="00B735E6">
          <w:rPr>
            <w:rFonts w:ascii="Times New Roman" w:hAnsi="Times New Roman" w:cs="Times New Roman"/>
            <w:sz w:val="24"/>
            <w:szCs w:val="24"/>
          </w:rPr>
          <w:t xml:space="preserve">they </w:t>
        </w:r>
      </w:ins>
      <w:del w:id="192" w:author="Liu, Luyu" w:date="2020-06-23T10:58:00Z">
        <w:r w:rsidDel="008A1E07">
          <w:rPr>
            <w:rFonts w:ascii="Times New Roman" w:hAnsi="Times New Roman" w:cs="Times New Roman"/>
            <w:sz w:val="24"/>
            <w:szCs w:val="24"/>
          </w:rPr>
          <w:delText xml:space="preserve">they </w:delText>
        </w:r>
      </w:del>
      <w:del w:id="193" w:author="Liu, Luyu" w:date="2020-06-23T10:57:00Z">
        <w:r w:rsidDel="003A2A32">
          <w:rPr>
            <w:rFonts w:ascii="Times New Roman" w:hAnsi="Times New Roman" w:cs="Times New Roman"/>
            <w:sz w:val="24"/>
            <w:szCs w:val="24"/>
          </w:rPr>
          <w:delText>are based on</w:delText>
        </w:r>
      </w:del>
      <w:ins w:id="194" w:author="Liu, Luyu" w:date="2020-06-23T10:57:00Z">
        <w:r w:rsidR="003A2A32">
          <w:rPr>
            <w:rFonts w:ascii="Times New Roman" w:hAnsi="Times New Roman" w:cs="Times New Roman"/>
            <w:sz w:val="24"/>
            <w:szCs w:val="24"/>
          </w:rPr>
          <w:t>measure</w:t>
        </w:r>
      </w:ins>
      <w:r>
        <w:rPr>
          <w:rFonts w:ascii="Times New Roman" w:hAnsi="Times New Roman" w:cs="Times New Roman"/>
          <w:sz w:val="24"/>
          <w:szCs w:val="24"/>
        </w:rPr>
        <w:t xml:space="preserve"> </w:t>
      </w:r>
      <w:r w:rsidRPr="00A56DD0">
        <w:rPr>
          <w:rFonts w:ascii="Times New Roman" w:hAnsi="Times New Roman" w:cs="Times New Roman"/>
          <w:i/>
          <w:sz w:val="24"/>
          <w:szCs w:val="24"/>
          <w:rPrChange w:id="195" w:author="Liu, Luyu" w:date="2020-06-16T19:38:00Z">
            <w:rPr>
              <w:rFonts w:ascii="Times New Roman" w:hAnsi="Times New Roman" w:cs="Times New Roman"/>
              <w:sz w:val="24"/>
              <w:szCs w:val="24"/>
            </w:rPr>
          </w:rPrChange>
        </w:rPr>
        <w:t xml:space="preserve">perceived </w:t>
      </w:r>
      <w:del w:id="196" w:author="Liu, Luyu" w:date="2020-06-16T19:38:00Z">
        <w:r w:rsidRPr="00A56DD0" w:rsidDel="00A56DD0">
          <w:rPr>
            <w:rFonts w:ascii="Times New Roman" w:hAnsi="Times New Roman" w:cs="Times New Roman"/>
            <w:i/>
            <w:sz w:val="24"/>
            <w:szCs w:val="24"/>
            <w:rPrChange w:id="197"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98" w:author="Liu, Luyu" w:date="2020-06-16T19:38:00Z">
            <w:rPr>
              <w:rFonts w:ascii="Times New Roman" w:hAnsi="Times New Roman" w:cs="Times New Roman"/>
              <w:sz w:val="24"/>
              <w:szCs w:val="24"/>
            </w:rPr>
          </w:rPrChange>
        </w:rPr>
        <w:t>waiting time</w:t>
      </w:r>
      <w:ins w:id="199" w:author="Liu, Luyu" w:date="2020-06-23T10:59:00Z">
        <w:r w:rsidR="007572F1">
          <w:rPr>
            <w:rFonts w:ascii="Times New Roman" w:hAnsi="Times New Roman" w:cs="Times New Roman"/>
            <w:sz w:val="24"/>
            <w:szCs w:val="24"/>
          </w:rPr>
          <w:t xml:space="preserve"> </w:t>
        </w:r>
      </w:ins>
      <w:del w:id="200" w:author="Liu, Luyu" w:date="2020-06-23T10:59:00Z">
        <w:r w:rsidDel="007572F1">
          <w:rPr>
            <w:rFonts w:ascii="Times New Roman" w:hAnsi="Times New Roman" w:cs="Times New Roman"/>
            <w:sz w:val="24"/>
            <w:szCs w:val="24"/>
          </w:rPr>
          <w:delText xml:space="preserve"> </w:delText>
        </w:r>
      </w:del>
      <w:del w:id="201" w:author="Liu, Luyu" w:date="2020-06-23T10:58:00Z">
        <w:r w:rsidDel="007572F1">
          <w:rPr>
            <w:rFonts w:ascii="Times New Roman" w:hAnsi="Times New Roman" w:cs="Times New Roman"/>
            <w:sz w:val="24"/>
            <w:szCs w:val="24"/>
          </w:rPr>
          <w:delText xml:space="preserve">instead of </w:delText>
        </w:r>
        <w:r w:rsidRPr="00A56DD0" w:rsidDel="007572F1">
          <w:rPr>
            <w:rFonts w:ascii="Times New Roman" w:hAnsi="Times New Roman" w:cs="Times New Roman"/>
            <w:i/>
            <w:sz w:val="24"/>
            <w:szCs w:val="24"/>
            <w:rPrChange w:id="202" w:author="Liu, Luyu" w:date="2020-06-16T19:38:00Z">
              <w:rPr>
                <w:rFonts w:ascii="Times New Roman" w:hAnsi="Times New Roman" w:cs="Times New Roman"/>
                <w:sz w:val="24"/>
                <w:szCs w:val="24"/>
              </w:rPr>
            </w:rPrChange>
          </w:rPr>
          <w:delText>actual waiting time</w:delText>
        </w:r>
        <w:r w:rsidR="00126F71" w:rsidDel="007572F1">
          <w:rPr>
            <w:rFonts w:ascii="Times New Roman" w:hAnsi="Times New Roman" w:cs="Times New Roman"/>
            <w:sz w:val="24"/>
            <w:szCs w:val="24"/>
          </w:rPr>
          <w:delText xml:space="preserve"> </w:delText>
        </w:r>
      </w:del>
      <w:r w:rsidR="00126F71">
        <w:rPr>
          <w:rFonts w:ascii="Times New Roman" w:hAnsi="Times New Roman" w:cs="Times New Roman"/>
          <w:sz w:val="24"/>
          <w:szCs w:val="24"/>
        </w:rPr>
        <w:fldChar w:fldCharType="begin" w:fldLock="1"/>
      </w:r>
      <w:r w:rsidR="00FB0E4C">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Brakewood, Barbeau, and Watkins 2014)</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ECDBDA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203" w:author="Liu, Luyu" w:date="2020-06-15T19:57:00Z">
        <w:r w:rsidDel="00A246E6">
          <w:rPr>
            <w:rFonts w:ascii="Times New Roman" w:hAnsi="Times New Roman" w:cs="Times New Roman"/>
            <w:sz w:val="24"/>
            <w:szCs w:val="24"/>
          </w:rPr>
          <w:delText xml:space="preserve">  </w:delText>
        </w:r>
      </w:del>
      <w:ins w:id="204"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205" w:author="Liu, Luyu" w:date="2020-06-21T09:55:00Z">
        <w:r w:rsidR="00623A6B">
          <w:rPr>
            <w:rFonts w:ascii="Times New Roman" w:hAnsi="Times New Roman" w:cs="Times New Roman"/>
            <w:sz w:val="24"/>
            <w:szCs w:val="24"/>
          </w:rPr>
          <w:t xml:space="preserve">With </w:t>
        </w:r>
      </w:ins>
      <w:ins w:id="206" w:author="Liu, Luyu" w:date="2020-06-21T09:58:00Z">
        <w:r w:rsidR="00623A6B">
          <w:rPr>
            <w:rFonts w:ascii="Times New Roman" w:hAnsi="Times New Roman" w:cs="Times New Roman"/>
            <w:sz w:val="24"/>
            <w:szCs w:val="24"/>
          </w:rPr>
          <w:t xml:space="preserve">more abundant and accurate </w:t>
        </w:r>
      </w:ins>
      <w:ins w:id="207" w:author="Liu, Luyu" w:date="2020-06-21T09:57:00Z">
        <w:r w:rsidR="00623A6B">
          <w:rPr>
            <w:rFonts w:ascii="Times New Roman" w:hAnsi="Times New Roman" w:cs="Times New Roman"/>
            <w:sz w:val="24"/>
            <w:szCs w:val="24"/>
          </w:rPr>
          <w:t>real-time data,</w:t>
        </w:r>
      </w:ins>
      <w:ins w:id="208" w:author="Liu, Luyu" w:date="2020-06-21T09:58:00Z">
        <w:r w:rsidR="00623A6B">
          <w:rPr>
            <w:rFonts w:ascii="Times New Roman" w:hAnsi="Times New Roman" w:cs="Times New Roman"/>
            <w:sz w:val="24"/>
            <w:szCs w:val="24"/>
          </w:rPr>
          <w:t xml:space="preserve"> many studies</w:t>
        </w:r>
      </w:ins>
      <w:ins w:id="209" w:author="Liu, Luyu" w:date="2020-06-21T14:01:00Z">
        <w:r w:rsidR="00AA310D">
          <w:rPr>
            <w:rFonts w:ascii="Times New Roman" w:hAnsi="Times New Roman" w:cs="Times New Roman"/>
            <w:sz w:val="24"/>
            <w:szCs w:val="24"/>
          </w:rPr>
          <w:t xml:space="preserve"> also</w:t>
        </w:r>
      </w:ins>
      <w:ins w:id="210"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211" w:author="Liu, Luyu" w:date="2020-06-21T10:00:00Z">
        <w:r w:rsidR="001B0999">
          <w:rPr>
            <w:rFonts w:ascii="Times New Roman" w:hAnsi="Times New Roman" w:cs="Times New Roman"/>
            <w:sz w:val="24"/>
            <w:szCs w:val="24"/>
          </w:rPr>
          <w:t>arrival time</w:t>
        </w:r>
      </w:ins>
      <w:ins w:id="212" w:author="Liu, Luyu" w:date="2020-06-21T09:59:00Z">
        <w:r w:rsidR="001B0999">
          <w:rPr>
            <w:rFonts w:ascii="Times New Roman" w:hAnsi="Times New Roman" w:cs="Times New Roman"/>
            <w:sz w:val="24"/>
            <w:szCs w:val="24"/>
          </w:rPr>
          <w:t xml:space="preserve"> prediction scheme</w:t>
        </w:r>
      </w:ins>
      <w:ins w:id="213" w:author="Liu, Luyu" w:date="2020-06-21T12:19:00Z">
        <w:r w:rsidR="00BB08EC">
          <w:rPr>
            <w:rFonts w:ascii="Times New Roman" w:hAnsi="Times New Roman" w:cs="Times New Roman"/>
            <w:sz w:val="24"/>
            <w:szCs w:val="24"/>
          </w:rPr>
          <w:t>s</w:t>
        </w:r>
      </w:ins>
      <w:ins w:id="214" w:author="Liu, Luyu" w:date="2020-06-21T10:00:00Z">
        <w:r w:rsidR="001B0999">
          <w:rPr>
            <w:rFonts w:ascii="Times New Roman" w:hAnsi="Times New Roman" w:cs="Times New Roman"/>
            <w:sz w:val="24"/>
            <w:szCs w:val="24"/>
          </w:rPr>
          <w:t xml:space="preserve"> and investigated the added-value of RTI on real-time users. </w:t>
        </w:r>
      </w:ins>
      <w:ins w:id="215" w:author="Liu, Luyu" w:date="2020-06-21T10:01:00Z">
        <w:r w:rsidR="001B0999">
          <w:rPr>
            <w:rFonts w:ascii="Times New Roman" w:hAnsi="Times New Roman" w:cs="Times New Roman"/>
            <w:sz w:val="24"/>
            <w:szCs w:val="24"/>
          </w:rPr>
          <w:t xml:space="preserve">For example, </w:t>
        </w:r>
      </w:ins>
      <w:ins w:id="216" w:author="Liu, Luyu" w:date="2020-06-21T10:06:00Z">
        <w:r w:rsidR="001B0999">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ins w:id="217" w:author="Liu, Luyu" w:date="2020-06-21T10:06:00Z">
        <w:r w:rsidR="001B0999">
          <w:rPr>
            <w:rFonts w:ascii="Times New Roman" w:hAnsi="Times New Roman" w:cs="Times New Roman"/>
            <w:sz w:val="24"/>
            <w:szCs w:val="24"/>
          </w:rPr>
          <w:fldChar w:fldCharType="separate"/>
        </w:r>
      </w:ins>
      <w:del w:id="218"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219"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220" w:author="Liu, Luyu" w:date="2020-06-21T10:06:00Z">
        <w:r w:rsidR="001B0999">
          <w:rPr>
            <w:rFonts w:ascii="Times New Roman" w:hAnsi="Times New Roman" w:cs="Times New Roman"/>
            <w:sz w:val="24"/>
            <w:szCs w:val="24"/>
          </w:rPr>
          <w:fldChar w:fldCharType="end"/>
        </w:r>
      </w:ins>
      <w:ins w:id="221" w:author="Liu, Luyu" w:date="2020-06-21T10:07:00Z">
        <w:r w:rsidR="001B0999">
          <w:rPr>
            <w:rFonts w:ascii="Times New Roman" w:hAnsi="Times New Roman" w:cs="Times New Roman"/>
            <w:sz w:val="24"/>
            <w:szCs w:val="24"/>
          </w:rPr>
          <w:t xml:space="preserve"> </w:t>
        </w:r>
      </w:ins>
      <w:ins w:id="222" w:author="Liu, Luyu" w:date="2020-06-21T12:39:00Z">
        <w:r w:rsidR="00B326A9">
          <w:rPr>
            <w:rFonts w:ascii="Times New Roman" w:hAnsi="Times New Roman" w:cs="Times New Roman"/>
            <w:sz w:val="24"/>
            <w:szCs w:val="24"/>
          </w:rPr>
          <w:t>introduced</w:t>
        </w:r>
      </w:ins>
      <w:ins w:id="223" w:author="Liu, Luyu" w:date="2020-06-21T12:19:00Z">
        <w:r w:rsidR="00BB08EC">
          <w:rPr>
            <w:rFonts w:ascii="Times New Roman" w:hAnsi="Times New Roman" w:cs="Times New Roman"/>
            <w:sz w:val="24"/>
            <w:szCs w:val="24"/>
          </w:rPr>
          <w:t xml:space="preserve"> </w:t>
        </w:r>
      </w:ins>
      <w:ins w:id="224" w:author="Liu, Luyu" w:date="2020-06-21T12:20:00Z">
        <w:r w:rsidR="00BB08EC">
          <w:rPr>
            <w:rFonts w:ascii="Times New Roman" w:hAnsi="Times New Roman" w:cs="Times New Roman"/>
            <w:sz w:val="24"/>
            <w:szCs w:val="24"/>
          </w:rPr>
          <w:t xml:space="preserve">a </w:t>
        </w:r>
      </w:ins>
      <w:ins w:id="225" w:author="Liu, Luyu" w:date="2020-06-21T15:00:00Z">
        <w:r w:rsidR="0034420C">
          <w:rPr>
            <w:rFonts w:ascii="Times New Roman" w:hAnsi="Times New Roman" w:cs="Times New Roman"/>
            <w:sz w:val="24"/>
            <w:szCs w:val="24"/>
          </w:rPr>
          <w:t xml:space="preserve">new </w:t>
        </w:r>
      </w:ins>
      <w:ins w:id="226" w:author="Liu, Luyu" w:date="2020-06-21T12:20:00Z">
        <w:r w:rsidR="00BB08EC">
          <w:rPr>
            <w:rFonts w:ascii="Times New Roman" w:hAnsi="Times New Roman" w:cs="Times New Roman"/>
            <w:sz w:val="24"/>
            <w:szCs w:val="24"/>
          </w:rPr>
          <w:t xml:space="preserve">bus arrival prediction scheme and compared its performance with </w:t>
        </w:r>
      </w:ins>
      <w:ins w:id="227" w:author="Liu, Luyu" w:date="2020-06-21T12:21:00Z">
        <w:r w:rsidR="00BB08EC">
          <w:rPr>
            <w:rFonts w:ascii="Times New Roman" w:hAnsi="Times New Roman" w:cs="Times New Roman"/>
            <w:sz w:val="24"/>
            <w:szCs w:val="24"/>
          </w:rPr>
          <w:t>the schedule and a common prediction scheme</w:t>
        </w:r>
      </w:ins>
      <w:ins w:id="228" w:author="Liu, Luyu" w:date="2020-06-21T12:55:00Z">
        <w:r w:rsidR="00762413">
          <w:rPr>
            <w:rFonts w:ascii="Times New Roman" w:hAnsi="Times New Roman" w:cs="Times New Roman"/>
            <w:sz w:val="24"/>
            <w:szCs w:val="24"/>
          </w:rPr>
          <w:t>.</w:t>
        </w:r>
      </w:ins>
      <w:ins w:id="229" w:author="Liu, Luyu" w:date="2020-06-21T12:21:00Z">
        <w:r w:rsidR="00BB08EC">
          <w:rPr>
            <w:rFonts w:ascii="Times New Roman" w:hAnsi="Times New Roman" w:cs="Times New Roman"/>
            <w:sz w:val="24"/>
            <w:szCs w:val="24"/>
          </w:rPr>
          <w:t xml:space="preserve"> </w:t>
        </w:r>
      </w:ins>
    </w:p>
    <w:p w14:paraId="7BFCC772" w14:textId="48CB434A" w:rsidR="005A464A" w:rsidRDefault="00A55901">
      <w:pPr>
        <w:tabs>
          <w:tab w:val="left" w:pos="7540"/>
        </w:tabs>
        <w:jc w:val="both"/>
        <w:rPr>
          <w:rFonts w:ascii="Times New Roman" w:hAnsi="Times New Roman" w:cs="Times New Roman"/>
          <w:sz w:val="24"/>
          <w:szCs w:val="24"/>
        </w:rPr>
        <w:pPrChange w:id="230" w:author="Liu, Luyu" w:date="2020-06-21T13:21:00Z">
          <w:pPr>
            <w:jc w:val="both"/>
          </w:pPr>
        </w:pPrChange>
      </w:pPr>
      <w:ins w:id="231" w:author="Liu, Luyu" w:date="2020-06-21T13:21:00Z">
        <w:r>
          <w:rPr>
            <w:rFonts w:ascii="Times New Roman" w:hAnsi="Times New Roman" w:cs="Times New Roman"/>
            <w:sz w:val="24"/>
            <w:szCs w:val="24"/>
          </w:rPr>
          <w:tab/>
        </w:r>
      </w:ins>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pPr>
        <w:jc w:val="both"/>
        <w:rPr>
          <w:rFonts w:ascii="Times New Roman" w:hAnsi="Times New Roman" w:cs="Times New Roman"/>
          <w:bCs/>
          <w:sz w:val="24"/>
          <w:szCs w:val="24"/>
        </w:rPr>
        <w:pPrChange w:id="232" w:author="Miller, Harvey J." w:date="2020-06-30T16:17:00Z">
          <w:pPr/>
        </w:pPrChange>
      </w:pPr>
      <w:r>
        <w:rPr>
          <w:rFonts w:ascii="Times New Roman" w:hAnsi="Times New Roman" w:cs="Times New Roman"/>
          <w:bCs/>
          <w:sz w:val="24"/>
          <w:szCs w:val="24"/>
        </w:rPr>
        <w:lastRenderedPageBreak/>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175CB5A3" w:rsidR="00004CCF" w:rsidRDefault="004D2FE2">
      <w:pPr>
        <w:ind w:firstLine="720"/>
        <w:jc w:val="both"/>
        <w:rPr>
          <w:rFonts w:ascii="Times New Roman" w:hAnsi="Times New Roman" w:cs="Times New Roman"/>
          <w:bCs/>
          <w:sz w:val="24"/>
          <w:szCs w:val="24"/>
        </w:rPr>
        <w:pPrChange w:id="233" w:author="Miller, Harvey J." w:date="2020-06-30T16:17:00Z">
          <w:pPr>
            <w:ind w:firstLine="720"/>
          </w:pPr>
        </w:pPrChange>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w:t>
      </w:r>
      <w:del w:id="234" w:author="Liu, Luyu" w:date="2020-06-21T14:50:00Z">
        <w:r w:rsidR="00BC361F" w:rsidDel="00634C59">
          <w:rPr>
            <w:rFonts w:ascii="Times New Roman" w:hAnsi="Times New Roman" w:cs="Times New Roman"/>
            <w:bCs/>
            <w:sz w:val="24"/>
            <w:szCs w:val="24"/>
          </w:rPr>
          <w:delText xml:space="preserve"> </w:delText>
        </w:r>
        <w:r w:rsidR="00BB650A" w:rsidDel="00634C59">
          <w:rPr>
            <w:rFonts w:ascii="Times New Roman" w:hAnsi="Times New Roman" w:cs="Times New Roman"/>
            <w:bCs/>
            <w:sz w:val="24"/>
            <w:szCs w:val="24"/>
          </w:rPr>
          <w:fldChar w:fldCharType="begin" w:fldLock="1"/>
        </w:r>
        <w:r w:rsidR="0096682B" w:rsidRPr="00634C59" w:rsidDel="00634C59">
          <w:rPr>
            <w:rFonts w:ascii="Times New Roman" w:hAnsi="Times New Roman" w:cs="Times New Roman"/>
            <w:bCs/>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delInstrText>
        </w:r>
        <w:r w:rsidR="00BB650A" w:rsidDel="00634C59">
          <w:rPr>
            <w:rFonts w:ascii="Times New Roman" w:hAnsi="Times New Roman" w:cs="Times New Roman"/>
            <w:bCs/>
            <w:sz w:val="24"/>
            <w:szCs w:val="24"/>
          </w:rPr>
          <w:fldChar w:fldCharType="separate"/>
        </w:r>
        <w:r w:rsidR="00BB650A" w:rsidRPr="008D6C9E" w:rsidDel="00634C59">
          <w:rPr>
            <w:rFonts w:ascii="Times New Roman" w:hAnsi="Times New Roman" w:cs="Times New Roman"/>
            <w:bCs/>
            <w:noProof/>
            <w:sz w:val="24"/>
            <w:szCs w:val="24"/>
          </w:rPr>
          <w:delText>Y. Liu, Shi, and</w:delText>
        </w:r>
        <w:r w:rsidR="00BB650A" w:rsidRPr="00B118C8" w:rsidDel="00634C59">
          <w:rPr>
            <w:rFonts w:ascii="Times New Roman" w:hAnsi="Times New Roman" w:cs="Times New Roman"/>
            <w:bCs/>
            <w:noProof/>
            <w:sz w:val="24"/>
            <w:szCs w:val="24"/>
          </w:rPr>
          <w:delText xml:space="preserve"> Jian (2017)</w:delText>
        </w:r>
        <w:r w:rsidR="00BB650A" w:rsidDel="00634C59">
          <w:rPr>
            <w:rFonts w:ascii="Times New Roman" w:hAnsi="Times New Roman" w:cs="Times New Roman"/>
            <w:bCs/>
            <w:sz w:val="24"/>
            <w:szCs w:val="24"/>
          </w:rPr>
          <w:fldChar w:fldCharType="end"/>
        </w:r>
        <w:r w:rsidR="00BB650A" w:rsidDel="00634C59">
          <w:rPr>
            <w:rFonts w:ascii="Times New Roman" w:hAnsi="Times New Roman" w:cs="Times New Roman"/>
            <w:bCs/>
            <w:sz w:val="24"/>
            <w:szCs w:val="24"/>
          </w:rPr>
          <w:delText xml:space="preserve"> presented that tourists’ perceived waiting time became longer without RTI.</w:delText>
        </w:r>
      </w:del>
      <w:del w:id="235" w:author="Liu, Luyu" w:date="2020-06-15T19:57:00Z">
        <w:r w:rsidR="00004CCF" w:rsidDel="00A246E6">
          <w:rPr>
            <w:rFonts w:ascii="Times New Roman" w:hAnsi="Times New Roman" w:cs="Times New Roman"/>
            <w:bCs/>
            <w:sz w:val="24"/>
            <w:szCs w:val="24"/>
          </w:rPr>
          <w:delText xml:space="preserve">  </w:delText>
        </w:r>
      </w:del>
      <w:ins w:id="236"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ins w:id="237" w:author="Liu, Luyu" w:date="2020-06-21T14:26:00Z">
        <w:r w:rsidR="009F1D92">
          <w:rPr>
            <w:rFonts w:ascii="Times New Roman" w:hAnsi="Times New Roman" w:cs="Times New Roman"/>
            <w:bCs/>
            <w:sz w:val="24"/>
            <w:szCs w:val="24"/>
          </w:rPr>
          <w:t xml:space="preserve"> and simulation</w:t>
        </w:r>
      </w:ins>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w:t>
      </w:r>
      <w:ins w:id="238" w:author="Liu, Luyu" w:date="2020-06-21T14:04:00Z">
        <w:r w:rsidR="00196B01">
          <w:rPr>
            <w:rFonts w:ascii="Times New Roman" w:hAnsi="Times New Roman" w:cs="Times New Roman"/>
            <w:bCs/>
            <w:sz w:val="24"/>
            <w:szCs w:val="24"/>
          </w:rPr>
          <w:t xml:space="preserve">could </w:t>
        </w:r>
      </w:ins>
      <w:del w:id="239" w:author="Liu, Luyu" w:date="2020-06-21T14:04:00Z">
        <w:r w:rsidR="00BC361F" w:rsidDel="00196B01">
          <w:rPr>
            <w:rFonts w:ascii="Times New Roman" w:hAnsi="Times New Roman" w:cs="Times New Roman"/>
            <w:bCs/>
            <w:sz w:val="24"/>
            <w:szCs w:val="24"/>
          </w:rPr>
          <w:delText xml:space="preserve">can </w:delText>
        </w:r>
      </w:del>
      <w:r w:rsidR="00BC361F">
        <w:rPr>
          <w:rFonts w:ascii="Times New Roman" w:hAnsi="Times New Roman" w:cs="Times New Roman"/>
          <w:bCs/>
          <w:sz w:val="24"/>
          <w:szCs w:val="24"/>
        </w:rPr>
        <w:t>save 2 minutes than non-RTI users</w:t>
      </w:r>
      <w:ins w:id="240" w:author="Liu, Luyu" w:date="2020-06-21T14:27:00Z">
        <w:r w:rsidR="000A4C95">
          <w:rPr>
            <w:rFonts w:ascii="Times New Roman" w:hAnsi="Times New Roman" w:cs="Times New Roman"/>
            <w:bCs/>
            <w:sz w:val="24"/>
            <w:szCs w:val="24"/>
          </w:rPr>
          <w:t xml:space="preserve"> by observation</w:t>
        </w:r>
      </w:ins>
      <w:del w:id="241" w:author="Liu, Luyu" w:date="2020-06-21T14:27:00Z">
        <w:r w:rsidR="00BC361F" w:rsidDel="000A4C95">
          <w:rPr>
            <w:rFonts w:ascii="Times New Roman" w:hAnsi="Times New Roman" w:cs="Times New Roman"/>
            <w:bCs/>
            <w:sz w:val="24"/>
            <w:szCs w:val="24"/>
          </w:rPr>
          <w:delText xml:space="preserve"> while the perceived waiting time reduced 2.4 minutes in Seattle</w:delText>
        </w:r>
      </w:del>
      <w:r w:rsidR="00BC361F">
        <w:rPr>
          <w:rFonts w:ascii="Times New Roman" w:hAnsi="Times New Roman" w:cs="Times New Roman"/>
          <w:bCs/>
          <w:sz w:val="24"/>
          <w:szCs w:val="24"/>
        </w:rPr>
        <w:t xml:space="preserve">. </w:t>
      </w:r>
      <w:ins w:id="242" w:author="Liu, Luyu" w:date="2020-06-21T14:05:00Z">
        <w:r w:rsidR="0070034D">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70034D">
        <w:rPr>
          <w:rFonts w:ascii="Times New Roman" w:hAnsi="Times New Roman" w:cs="Times New Roman"/>
          <w:bCs/>
          <w:sz w:val="24"/>
          <w:szCs w:val="24"/>
        </w:rPr>
        <w:fldChar w:fldCharType="separate"/>
      </w:r>
      <w:del w:id="243" w:author="Liu, Luyu" w:date="2020-06-21T14:05:00Z">
        <w:r w:rsidR="0070034D" w:rsidRPr="0070034D" w:rsidDel="0070034D">
          <w:rPr>
            <w:rFonts w:ascii="Times New Roman" w:hAnsi="Times New Roman" w:cs="Times New Roman"/>
            <w:bCs/>
            <w:noProof/>
            <w:sz w:val="24"/>
            <w:szCs w:val="24"/>
          </w:rPr>
          <w:delText>(</w:delText>
        </w:r>
      </w:del>
      <w:r w:rsidR="0070034D" w:rsidRPr="0070034D">
        <w:rPr>
          <w:rFonts w:ascii="Times New Roman" w:hAnsi="Times New Roman" w:cs="Times New Roman"/>
          <w:bCs/>
          <w:noProof/>
          <w:sz w:val="24"/>
          <w:szCs w:val="24"/>
        </w:rPr>
        <w:t xml:space="preserve">Cats and Loutos </w:t>
      </w:r>
      <w:ins w:id="244" w:author="Liu, Luyu" w:date="2020-06-21T14:05:00Z">
        <w:r w:rsidR="0070034D">
          <w:rPr>
            <w:rFonts w:ascii="Times New Roman" w:hAnsi="Times New Roman" w:cs="Times New Roman"/>
            <w:bCs/>
            <w:noProof/>
            <w:sz w:val="24"/>
            <w:szCs w:val="24"/>
          </w:rPr>
          <w:t>(</w:t>
        </w:r>
      </w:ins>
      <w:r w:rsidR="0070034D" w:rsidRPr="0070034D">
        <w:rPr>
          <w:rFonts w:ascii="Times New Roman" w:hAnsi="Times New Roman" w:cs="Times New Roman"/>
          <w:bCs/>
          <w:noProof/>
          <w:sz w:val="24"/>
          <w:szCs w:val="24"/>
        </w:rPr>
        <w:t>2016)</w:t>
      </w:r>
      <w:ins w:id="245" w:author="Liu, Luyu" w:date="2020-06-21T14:05:00Z">
        <w:r w:rsidR="0070034D">
          <w:rPr>
            <w:rFonts w:ascii="Times New Roman" w:hAnsi="Times New Roman" w:cs="Times New Roman"/>
            <w:bCs/>
            <w:sz w:val="24"/>
            <w:szCs w:val="24"/>
          </w:rPr>
          <w:fldChar w:fldCharType="end"/>
        </w:r>
        <w:r w:rsidR="0070034D">
          <w:rPr>
            <w:rFonts w:ascii="Times New Roman" w:hAnsi="Times New Roman" w:cs="Times New Roman"/>
            <w:bCs/>
            <w:sz w:val="24"/>
            <w:szCs w:val="24"/>
          </w:rPr>
          <w:t xml:space="preserve"> </w:t>
        </w:r>
      </w:ins>
      <w:ins w:id="246" w:author="Liu, Luyu" w:date="2020-06-21T14:27:00Z">
        <w:r w:rsidR="00341E5C">
          <w:rPr>
            <w:rFonts w:ascii="Times New Roman" w:hAnsi="Times New Roman" w:cs="Times New Roman"/>
            <w:bCs/>
            <w:sz w:val="24"/>
            <w:szCs w:val="24"/>
          </w:rPr>
          <w:t xml:space="preserve">introduced </w:t>
        </w:r>
      </w:ins>
      <w:ins w:id="247" w:author="Liu, Luyu" w:date="2020-06-21T14:06:00Z">
        <w:r w:rsidR="0070034D">
          <w:rPr>
            <w:rFonts w:ascii="Times New Roman" w:hAnsi="Times New Roman" w:cs="Times New Roman"/>
            <w:bCs/>
            <w:sz w:val="24"/>
            <w:szCs w:val="24"/>
          </w:rPr>
          <w:t xml:space="preserve">a better </w:t>
        </w:r>
      </w:ins>
      <w:ins w:id="248" w:author="Liu, Luyu" w:date="2020-06-21T14:07:00Z">
        <w:r w:rsidR="0070034D">
          <w:rPr>
            <w:rFonts w:ascii="Times New Roman" w:hAnsi="Times New Roman" w:cs="Times New Roman"/>
            <w:bCs/>
            <w:sz w:val="24"/>
            <w:szCs w:val="24"/>
          </w:rPr>
          <w:t xml:space="preserve">RTI </w:t>
        </w:r>
      </w:ins>
      <w:ins w:id="249" w:author="Liu, Luyu" w:date="2020-06-21T14:06:00Z">
        <w:r w:rsidR="0070034D">
          <w:rPr>
            <w:rFonts w:ascii="Times New Roman" w:hAnsi="Times New Roman" w:cs="Times New Roman"/>
            <w:bCs/>
            <w:sz w:val="24"/>
            <w:szCs w:val="24"/>
          </w:rPr>
          <w:t xml:space="preserve">prediction scheme </w:t>
        </w:r>
      </w:ins>
      <w:ins w:id="250" w:author="Liu, Luyu" w:date="2020-06-21T14:27:00Z">
        <w:r w:rsidR="006E2F89">
          <w:rPr>
            <w:rFonts w:ascii="Times New Roman" w:hAnsi="Times New Roman" w:cs="Times New Roman"/>
            <w:bCs/>
            <w:sz w:val="24"/>
            <w:szCs w:val="24"/>
          </w:rPr>
          <w:t xml:space="preserve">that </w:t>
        </w:r>
      </w:ins>
      <w:ins w:id="251" w:author="Liu, Luyu" w:date="2020-06-21T14:06:00Z">
        <w:r w:rsidR="0070034D">
          <w:rPr>
            <w:rFonts w:ascii="Times New Roman" w:hAnsi="Times New Roman" w:cs="Times New Roman"/>
            <w:bCs/>
            <w:sz w:val="24"/>
            <w:szCs w:val="24"/>
          </w:rPr>
          <w:t xml:space="preserve">can </w:t>
        </w:r>
      </w:ins>
      <w:ins w:id="252" w:author="Liu, Luyu" w:date="2020-06-21T14:08:00Z">
        <w:r w:rsidR="00094EDC">
          <w:rPr>
            <w:rFonts w:ascii="Times New Roman" w:hAnsi="Times New Roman" w:cs="Times New Roman"/>
            <w:bCs/>
            <w:sz w:val="24"/>
            <w:szCs w:val="24"/>
          </w:rPr>
          <w:t>save</w:t>
        </w:r>
      </w:ins>
      <w:ins w:id="253" w:author="Liu, Luyu" w:date="2020-06-21T14:07:00Z">
        <w:r w:rsidR="0070034D">
          <w:rPr>
            <w:rFonts w:ascii="Times New Roman" w:hAnsi="Times New Roman" w:cs="Times New Roman"/>
            <w:bCs/>
            <w:sz w:val="24"/>
            <w:szCs w:val="24"/>
          </w:rPr>
          <w:t xml:space="preserve"> waiting time equivalent to introducing a 60% increase in service frequency</w:t>
        </w:r>
      </w:ins>
      <w:ins w:id="254" w:author="Liu, Luyu" w:date="2020-06-21T14:09:00Z">
        <w:r w:rsidR="006967A9">
          <w:rPr>
            <w:rFonts w:ascii="Times New Roman" w:hAnsi="Times New Roman" w:cs="Times New Roman"/>
            <w:bCs/>
            <w:sz w:val="24"/>
            <w:szCs w:val="24"/>
          </w:rPr>
          <w:t xml:space="preserve"> in Stockholm</w:t>
        </w:r>
      </w:ins>
      <w:ins w:id="255" w:author="Liu, Luyu" w:date="2020-06-21T14:07:00Z">
        <w:r w:rsidR="0070034D">
          <w:rPr>
            <w:rFonts w:ascii="Times New Roman" w:hAnsi="Times New Roman" w:cs="Times New Roman"/>
            <w:bCs/>
            <w:sz w:val="24"/>
            <w:szCs w:val="24"/>
          </w:rPr>
          <w:t>.</w:t>
        </w:r>
      </w:ins>
      <w:ins w:id="256" w:author="Liu, Luyu" w:date="2020-06-21T14:09:00Z">
        <w:r w:rsidR="00CA3E89">
          <w:rPr>
            <w:rFonts w:ascii="Times New Roman" w:hAnsi="Times New Roman" w:cs="Times New Roman"/>
            <w:bCs/>
            <w:sz w:val="24"/>
            <w:szCs w:val="24"/>
          </w:rPr>
          <w:t xml:space="preserve"> </w:t>
        </w:r>
        <w:r w:rsidR="00CA3E89">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sidR="00CA3E89">
        <w:rPr>
          <w:rFonts w:ascii="Times New Roman" w:hAnsi="Times New Roman" w:cs="Times New Roman"/>
          <w:bCs/>
          <w:sz w:val="24"/>
          <w:szCs w:val="24"/>
        </w:rPr>
        <w:fldChar w:fldCharType="separate"/>
      </w:r>
      <w:del w:id="257" w:author="Liu, Luyu" w:date="2020-06-21T14:10:00Z">
        <w:r w:rsidR="00CA3E89" w:rsidRPr="00CA3E89" w:rsidDel="00CA3E89">
          <w:rPr>
            <w:rFonts w:ascii="Times New Roman" w:hAnsi="Times New Roman" w:cs="Times New Roman"/>
            <w:bCs/>
            <w:noProof/>
            <w:sz w:val="24"/>
            <w:szCs w:val="24"/>
          </w:rPr>
          <w:delText>(</w:delText>
        </w:r>
      </w:del>
      <w:r w:rsidR="00CA3E89" w:rsidRPr="00CA3E89">
        <w:rPr>
          <w:rFonts w:ascii="Times New Roman" w:hAnsi="Times New Roman" w:cs="Times New Roman"/>
          <w:bCs/>
          <w:noProof/>
          <w:sz w:val="24"/>
          <w:szCs w:val="24"/>
        </w:rPr>
        <w:t xml:space="preserve">Cats and Loutos </w:t>
      </w:r>
      <w:ins w:id="258" w:author="Liu, Luyu" w:date="2020-06-21T14:10:00Z">
        <w:r w:rsidR="00CA3E89">
          <w:rPr>
            <w:rFonts w:ascii="Times New Roman" w:hAnsi="Times New Roman" w:cs="Times New Roman"/>
            <w:bCs/>
            <w:noProof/>
            <w:sz w:val="24"/>
            <w:szCs w:val="24"/>
          </w:rPr>
          <w:t>(</w:t>
        </w:r>
      </w:ins>
      <w:r w:rsidR="00CA3E89" w:rsidRPr="00CA3E89">
        <w:rPr>
          <w:rFonts w:ascii="Times New Roman" w:hAnsi="Times New Roman" w:cs="Times New Roman"/>
          <w:bCs/>
          <w:noProof/>
          <w:sz w:val="24"/>
          <w:szCs w:val="24"/>
        </w:rPr>
        <w:t>2016b)</w:t>
      </w:r>
      <w:ins w:id="259" w:author="Liu, Luyu" w:date="2020-06-21T14:09:00Z">
        <w:r w:rsidR="00CA3E89">
          <w:rPr>
            <w:rFonts w:ascii="Times New Roman" w:hAnsi="Times New Roman" w:cs="Times New Roman"/>
            <w:bCs/>
            <w:sz w:val="24"/>
            <w:szCs w:val="24"/>
          </w:rPr>
          <w:fldChar w:fldCharType="end"/>
        </w:r>
      </w:ins>
      <w:ins w:id="260" w:author="Liu, Luyu" w:date="2020-06-21T14:10:00Z">
        <w:r w:rsidR="00CA3E89">
          <w:rPr>
            <w:rFonts w:ascii="Times New Roman" w:hAnsi="Times New Roman" w:cs="Times New Roman"/>
            <w:bCs/>
            <w:sz w:val="24"/>
            <w:szCs w:val="24"/>
          </w:rPr>
          <w:t xml:space="preserve"> also concluded that RTI </w:t>
        </w:r>
      </w:ins>
      <w:ins w:id="261" w:author="Liu, Luyu" w:date="2020-06-21T14:50:00Z">
        <w:r w:rsidR="008D6C9E">
          <w:rPr>
            <w:rFonts w:ascii="Times New Roman" w:hAnsi="Times New Roman" w:cs="Times New Roman"/>
            <w:bCs/>
            <w:sz w:val="24"/>
            <w:szCs w:val="24"/>
          </w:rPr>
          <w:t>could</w:t>
        </w:r>
      </w:ins>
      <w:ins w:id="262" w:author="Liu, Luyu" w:date="2020-06-21T14:27:00Z">
        <w:r w:rsidR="007B23C6">
          <w:rPr>
            <w:rFonts w:ascii="Times New Roman" w:hAnsi="Times New Roman" w:cs="Times New Roman"/>
            <w:bCs/>
            <w:sz w:val="24"/>
            <w:szCs w:val="24"/>
          </w:rPr>
          <w:t xml:space="preserve"> </w:t>
        </w:r>
      </w:ins>
      <w:ins w:id="263" w:author="Liu, Luyu" w:date="2020-06-21T14:17:00Z">
        <w:r w:rsidR="007B23C6">
          <w:rPr>
            <w:rFonts w:ascii="Times New Roman" w:hAnsi="Times New Roman" w:cs="Times New Roman"/>
            <w:bCs/>
            <w:sz w:val="24"/>
            <w:szCs w:val="24"/>
          </w:rPr>
          <w:t>make</w:t>
        </w:r>
        <w:r w:rsidR="00CA3E89">
          <w:rPr>
            <w:rFonts w:ascii="Times New Roman" w:hAnsi="Times New Roman" w:cs="Times New Roman"/>
            <w:bCs/>
            <w:sz w:val="24"/>
            <w:szCs w:val="24"/>
          </w:rPr>
          <w:t xml:space="preserve"> waiting time estimate twice as close </w:t>
        </w:r>
      </w:ins>
      <w:ins w:id="264" w:author="Liu, Luyu" w:date="2020-06-21T14:18:00Z">
        <w:r w:rsidR="00CA3E89">
          <w:rPr>
            <w:rFonts w:ascii="Times New Roman" w:hAnsi="Times New Roman" w:cs="Times New Roman"/>
            <w:bCs/>
            <w:sz w:val="24"/>
            <w:szCs w:val="24"/>
          </w:rPr>
          <w:t>to the actual time than the schedule.</w:t>
        </w:r>
      </w:ins>
    </w:p>
    <w:p w14:paraId="46BB9317" w14:textId="2B2C3407" w:rsidR="005A464A" w:rsidDel="007C4469" w:rsidRDefault="00004CCF">
      <w:pPr>
        <w:jc w:val="both"/>
        <w:rPr>
          <w:del w:id="265" w:author="Liu, Luyu" w:date="2020-06-15T20:48:00Z"/>
          <w:rFonts w:ascii="Times New Roman" w:hAnsi="Times New Roman" w:cs="Times New Roman"/>
          <w:bCs/>
          <w:sz w:val="24"/>
          <w:szCs w:val="24"/>
        </w:rPr>
        <w:pPrChange w:id="266" w:author="Miller, Harvey J." w:date="2020-06-30T16:17:00Z">
          <w:pPr/>
        </w:pPrChange>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del w:id="267" w:author="Liu, Luyu" w:date="2020-06-21T15:01:00Z">
        <w:r w:rsidR="00A56386" w:rsidDel="00B46C8A">
          <w:rPr>
            <w:rFonts w:ascii="Times New Roman" w:hAnsi="Times New Roman" w:cs="Times New Roman"/>
            <w:bCs/>
            <w:sz w:val="24"/>
            <w:szCs w:val="24"/>
          </w:rPr>
          <w:delText xml:space="preserve">also </w:delText>
        </w:r>
      </w:del>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pPr>
        <w:jc w:val="both"/>
        <w:rPr>
          <w:ins w:id="268" w:author="Liu, Luyu" w:date="2020-06-15T20:48:00Z"/>
          <w:rFonts w:ascii="Times New Roman" w:hAnsi="Times New Roman" w:cs="Times New Roman"/>
          <w:bCs/>
          <w:sz w:val="24"/>
          <w:szCs w:val="24"/>
        </w:rPr>
        <w:pPrChange w:id="269" w:author="Miller, Harvey J." w:date="2020-06-30T16:17:00Z">
          <w:pPr/>
        </w:pPrChange>
      </w:pPr>
    </w:p>
    <w:p w14:paraId="7DC39110" w14:textId="2F6AE1DD" w:rsidR="00066124" w:rsidRPr="00E5767D" w:rsidDel="007D4253" w:rsidRDefault="00066124">
      <w:pPr>
        <w:jc w:val="both"/>
        <w:rPr>
          <w:del w:id="270" w:author="Miller, Harvey J." w:date="2020-06-30T16:38:00Z"/>
          <w:rFonts w:ascii="Times New Roman" w:hAnsi="Times New Roman" w:cs="Times New Roman"/>
          <w:bCs/>
          <w:sz w:val="24"/>
          <w:szCs w:val="24"/>
        </w:rPr>
        <w:pPrChange w:id="271" w:author="Miller, Harvey J." w:date="2020-06-30T16:17:00Z">
          <w:pPr/>
        </w:pPrChange>
      </w:pPr>
    </w:p>
    <w:p w14:paraId="2506B2F9" w14:textId="63B04A77" w:rsidR="005A464A" w:rsidRDefault="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w:t>
      </w:r>
      <w:ins w:id="272" w:author="Liu, Luyu" w:date="2020-06-21T15:01:00Z">
        <w:r w:rsidR="00A539B2">
          <w:rPr>
            <w:rFonts w:ascii="Times New Roman" w:hAnsi="Times New Roman" w:cs="Times New Roman"/>
            <w:sz w:val="24"/>
            <w:szCs w:val="24"/>
          </w:rPr>
          <w:t xml:space="preserve">, </w:t>
        </w:r>
      </w:ins>
      <w:del w:id="273" w:author="Liu, Luyu" w:date="2020-06-21T15:01:00Z">
        <w:r w:rsidDel="00A539B2">
          <w:rPr>
            <w:rFonts w:ascii="Times New Roman" w:hAnsi="Times New Roman" w:cs="Times New Roman"/>
            <w:sz w:val="24"/>
            <w:szCs w:val="24"/>
          </w:rPr>
          <w:delText xml:space="preserve"> or </w:delText>
        </w:r>
      </w:del>
      <w:r>
        <w:rPr>
          <w:rFonts w:ascii="Times New Roman" w:hAnsi="Times New Roman" w:cs="Times New Roman"/>
          <w:sz w:val="24"/>
          <w:szCs w:val="24"/>
        </w:rPr>
        <w:t>perceived waiting time</w:t>
      </w:r>
      <w:ins w:id="274" w:author="Liu, Luyu" w:date="2020-06-21T15:02:00Z">
        <w:r w:rsidR="00A539B2">
          <w:rPr>
            <w:rFonts w:ascii="Times New Roman" w:hAnsi="Times New Roman" w:cs="Times New Roman"/>
            <w:sz w:val="24"/>
            <w:szCs w:val="24"/>
          </w:rPr>
          <w:t>,</w:t>
        </w:r>
      </w:ins>
      <w:ins w:id="275" w:author="Liu, Luyu" w:date="2020-06-21T15:01:00Z">
        <w:r w:rsidR="000C432A">
          <w:rPr>
            <w:rFonts w:ascii="Times New Roman" w:hAnsi="Times New Roman" w:cs="Times New Roman"/>
            <w:sz w:val="24"/>
            <w:szCs w:val="24"/>
          </w:rPr>
          <w:t xml:space="preserve"> or predicted time deviation</w:t>
        </w:r>
      </w:ins>
      <w:r>
        <w:rPr>
          <w:rFonts w:ascii="Times New Roman" w:hAnsi="Times New Roman" w:cs="Times New Roman"/>
          <w:sz w:val="24"/>
          <w:szCs w:val="24"/>
        </w:rPr>
        <w:t xml:space="preserve">; however, </w:t>
      </w:r>
      <w:del w:id="276" w:author="Liu, Luyu" w:date="2020-06-20T22:01:00Z">
        <w:r w:rsidDel="00633412">
          <w:rPr>
            <w:rFonts w:ascii="Times New Roman" w:hAnsi="Times New Roman" w:cs="Times New Roman"/>
            <w:sz w:val="24"/>
            <w:szCs w:val="24"/>
          </w:rPr>
          <w:delText>no one</w:delText>
        </w:r>
      </w:del>
      <w:ins w:id="277"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278"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w:t>
      </w:r>
      <w:ins w:id="279" w:author="Liu, Luyu" w:date="2020-06-21T15:02:00Z">
        <w:r w:rsidR="00064D29">
          <w:rPr>
            <w:rFonts w:ascii="Times New Roman" w:hAnsi="Times New Roman" w:cs="Times New Roman"/>
            <w:sz w:val="24"/>
            <w:szCs w:val="24"/>
          </w:rPr>
          <w:t xml:space="preserve"> on </w:t>
        </w:r>
      </w:ins>
      <w:ins w:id="280" w:author="Liu, Luyu" w:date="2020-06-21T15:08:00Z">
        <w:r w:rsidR="002A300E">
          <w:rPr>
            <w:rFonts w:ascii="Times New Roman" w:hAnsi="Times New Roman" w:cs="Times New Roman"/>
            <w:sz w:val="24"/>
            <w:szCs w:val="24"/>
          </w:rPr>
          <w:t xml:space="preserve">actual </w:t>
        </w:r>
      </w:ins>
      <w:ins w:id="281" w:author="Liu, Luyu" w:date="2020-06-21T15:02:00Z">
        <w:r w:rsidR="00064D29">
          <w:rPr>
            <w:rFonts w:ascii="Times New Roman" w:hAnsi="Times New Roman" w:cs="Times New Roman"/>
            <w:sz w:val="24"/>
            <w:szCs w:val="24"/>
          </w:rPr>
          <w:t>waiting time</w:t>
        </w:r>
      </w:ins>
      <w:r>
        <w:rPr>
          <w:rFonts w:ascii="Times New Roman" w:hAnsi="Times New Roman" w:cs="Times New Roman"/>
          <w:sz w:val="24"/>
          <w:szCs w:val="24"/>
        </w:rPr>
        <w:t xml:space="preserve"> relative to transit system’s actual on-time performance.</w:t>
      </w:r>
      <w:del w:id="282" w:author="Liu, Luyu" w:date="2020-06-15T19:57:00Z">
        <w:r w:rsidDel="00A246E6">
          <w:rPr>
            <w:rFonts w:ascii="Times New Roman" w:hAnsi="Times New Roman" w:cs="Times New Roman"/>
            <w:sz w:val="24"/>
            <w:szCs w:val="24"/>
          </w:rPr>
          <w:delText xml:space="preserve">  </w:delText>
        </w:r>
      </w:del>
      <w:ins w:id="2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284" w:author="Liu, Luyu" w:date="2020-06-15T19:57:00Z">
        <w:r w:rsidDel="00A246E6">
          <w:rPr>
            <w:rFonts w:ascii="Times New Roman" w:hAnsi="Times New Roman" w:cs="Times New Roman"/>
            <w:sz w:val="24"/>
            <w:szCs w:val="24"/>
          </w:rPr>
          <w:delText xml:space="preserve">  </w:delText>
        </w:r>
      </w:del>
      <w:ins w:id="28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addition, a key decision of public transit users is when to leave </w:t>
      </w:r>
      <w:del w:id="286" w:author="Liu, Luyu" w:date="2020-06-21T15:07:00Z">
        <w:r w:rsidDel="00942A6C">
          <w:rPr>
            <w:rFonts w:ascii="Times New Roman" w:hAnsi="Times New Roman" w:cs="Times New Roman"/>
            <w:sz w:val="24"/>
            <w:szCs w:val="24"/>
          </w:rPr>
          <w:delText xml:space="preserve">their </w:delText>
        </w:r>
      </w:del>
      <w:r>
        <w:rPr>
          <w:rFonts w:ascii="Times New Roman" w:hAnsi="Times New Roman" w:cs="Times New Roman"/>
          <w:sz w:val="24"/>
          <w:szCs w:val="24"/>
        </w:rPr>
        <w:t>home (or other origin) to travel to a stop; therefore, the impact of RTI on waiting times may vary with walking time to the stop</w:t>
      </w:r>
      <w:ins w:id="287" w:author="Liu, Luyu" w:date="2020-06-21T15:03:00Z">
        <w:r w:rsidR="00E91427">
          <w:rPr>
            <w:rFonts w:ascii="Times New Roman" w:hAnsi="Times New Roman" w:cs="Times New Roman"/>
            <w:sz w:val="24"/>
            <w:szCs w:val="24"/>
          </w:rPr>
          <w:t xml:space="preserve"> </w:t>
        </w:r>
        <w:r w:rsidR="00E91427">
          <w:rPr>
            <w:rFonts w:ascii="Times New Roman" w:hAnsi="Times New Roman" w:cs="Times New Roman"/>
            <w:sz w:val="24"/>
            <w:szCs w:val="24"/>
          </w:rPr>
          <w:fldChar w:fldCharType="begin" w:fldLock="1"/>
        </w:r>
      </w:ins>
      <w:r w:rsidR="00BD083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E91427">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Cats and Loutos 2016a)</w:t>
      </w:r>
      <w:ins w:id="288" w:author="Liu, Luyu" w:date="2020-06-21T15:03:00Z">
        <w:r w:rsidR="00E91427">
          <w:rPr>
            <w:rFonts w:ascii="Times New Roman" w:hAnsi="Times New Roman" w:cs="Times New Roman"/>
            <w:sz w:val="24"/>
            <w:szCs w:val="24"/>
          </w:rPr>
          <w:fldChar w:fldCharType="end"/>
        </w:r>
      </w:ins>
      <w:r>
        <w:rPr>
          <w:rFonts w:ascii="Times New Roman" w:hAnsi="Times New Roman" w:cs="Times New Roman"/>
          <w:sz w:val="24"/>
          <w:szCs w:val="24"/>
        </w:rPr>
        <w:t>.</w:t>
      </w:r>
      <w:del w:id="289" w:author="Liu, Luyu" w:date="2020-06-15T19:57:00Z">
        <w:r w:rsidDel="00A246E6">
          <w:rPr>
            <w:rFonts w:ascii="Times New Roman" w:hAnsi="Times New Roman" w:cs="Times New Roman"/>
            <w:sz w:val="24"/>
            <w:szCs w:val="24"/>
          </w:rPr>
          <w:delText xml:space="preserve">  </w:delText>
        </w:r>
      </w:del>
      <w:ins w:id="29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291" w:author="Liu, Luyu" w:date="2020-06-15T19:57:00Z">
        <w:r w:rsidDel="00A246E6">
          <w:rPr>
            <w:rFonts w:ascii="Times New Roman" w:hAnsi="Times New Roman" w:cs="Times New Roman"/>
            <w:sz w:val="24"/>
            <w:szCs w:val="24"/>
          </w:rPr>
          <w:delText xml:space="preserve">  </w:delText>
        </w:r>
      </w:del>
      <w:ins w:id="2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6FCA2921" w:rsidR="005A464A" w:rsidRDefault="005A464A" w:rsidP="005A464A">
      <w:pPr>
        <w:spacing w:line="256" w:lineRule="auto"/>
        <w:jc w:val="both"/>
        <w:rPr>
          <w:ins w:id="293" w:author="Miller, Harvey J." w:date="2020-07-01T09:31:00Z"/>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294"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w:t>
      </w:r>
      <w:del w:id="295" w:author="Liu, Luyu" w:date="2020-06-15T19:57:00Z">
        <w:r w:rsidDel="00A246E6">
          <w:rPr>
            <w:rFonts w:ascii="Times New Roman" w:hAnsi="Times New Roman" w:cs="Times New Roman"/>
            <w:sz w:val="24"/>
            <w:szCs w:val="24"/>
          </w:rPr>
          <w:delText xml:space="preserve">  </w:delText>
        </w:r>
      </w:del>
      <w:ins w:id="2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Based on the synchronization theory, we propose </w:t>
      </w:r>
      <w:r>
        <w:rPr>
          <w:rFonts w:ascii="Times New Roman" w:hAnsi="Times New Roman" w:cs="Times New Roman"/>
          <w:sz w:val="24"/>
          <w:szCs w:val="24"/>
        </w:rPr>
        <w:lastRenderedPageBreak/>
        <w:t>and model several trip planning strategies</w:t>
      </w:r>
      <w:del w:id="297"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298" w:author="Liu, Luyu" w:date="2020-06-15T19:57:00Z">
        <w:r w:rsidDel="00A246E6">
          <w:rPr>
            <w:rFonts w:ascii="Times New Roman" w:hAnsi="Times New Roman" w:cs="Times New Roman"/>
            <w:sz w:val="24"/>
            <w:szCs w:val="24"/>
          </w:rPr>
          <w:delText xml:space="preserve">  </w:delText>
        </w:r>
      </w:del>
      <w:ins w:id="29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3998CB5A" w14:textId="2E2C5ADE" w:rsidR="0058164C" w:rsidRDefault="0058164C" w:rsidP="0058164C">
      <w:pPr>
        <w:spacing w:line="256" w:lineRule="auto"/>
        <w:ind w:firstLine="432"/>
        <w:jc w:val="both"/>
        <w:rPr>
          <w:rFonts w:ascii="Times New Roman" w:hAnsi="Times New Roman" w:cs="Times New Roman"/>
          <w:sz w:val="24"/>
          <w:szCs w:val="24"/>
        </w:rPr>
        <w:pPrChange w:id="300" w:author="Miller, Harvey J." w:date="2020-07-01T09:31:00Z">
          <w:pPr>
            <w:spacing w:line="256" w:lineRule="auto"/>
            <w:jc w:val="both"/>
          </w:pPr>
        </w:pPrChange>
      </w:pPr>
      <w:ins w:id="301" w:author="Miller, Harvey J." w:date="2020-07-01T09:31:00Z">
        <w:r>
          <w:rPr>
            <w:rFonts w:ascii="Times New Roman" w:hAnsi="Times New Roman" w:cs="Times New Roman"/>
            <w:sz w:val="24"/>
            <w:szCs w:val="24"/>
          </w:rPr>
          <w:t xml:space="preserve">Our study site is </w:t>
        </w:r>
        <w:r w:rsidRPr="005062FD">
          <w:rPr>
            <w:rFonts w:ascii="Times New Roman" w:hAnsi="Times New Roman" w:cs="Times New Roman"/>
            <w:sz w:val="24"/>
            <w:szCs w:val="24"/>
          </w:rPr>
          <w:t xml:space="preserve">Columbus, </w:t>
        </w:r>
        <w:proofErr w:type="gramStart"/>
        <w:r w:rsidRPr="005062FD">
          <w:rPr>
            <w:rFonts w:ascii="Times New Roman" w:hAnsi="Times New Roman" w:cs="Times New Roman"/>
            <w:sz w:val="24"/>
            <w:szCs w:val="24"/>
          </w:rPr>
          <w:t>Ohio</w:t>
        </w:r>
        <w:proofErr w:type="gramEnd"/>
        <w:r w:rsidRPr="005062FD">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Central Ohio Transit Authority (COTA). </w:t>
        </w:r>
        <w:r>
          <w:rPr>
            <w:rFonts w:ascii="Times New Roman" w:hAnsi="Times New Roman" w:cs="Times New Roman"/>
            <w:sz w:val="24"/>
            <w:szCs w:val="24"/>
          </w:rPr>
          <w:t xml:space="preserve"> </w:t>
        </w:r>
        <w:r w:rsidRPr="005062FD">
          <w:rPr>
            <w:rFonts w:ascii="Times New Roman" w:hAnsi="Times New Roman" w:cs="Times New Roman"/>
            <w:sz w:val="24"/>
            <w:szCs w:val="24"/>
          </w:rPr>
          <w:t xml:space="preserve">COTA bus system’s average headways are considerably large, </w:t>
        </w:r>
        <w:r>
          <w:rPr>
            <w:rFonts w:ascii="Times New Roman" w:hAnsi="Times New Roman" w:cs="Times New Roman"/>
            <w:sz w:val="24"/>
            <w:szCs w:val="24"/>
          </w:rPr>
          <w:t xml:space="preserve">meaning that public transit </w:t>
        </w:r>
        <w:r w:rsidRPr="005062FD">
          <w:rPr>
            <w:rFonts w:ascii="Times New Roman" w:hAnsi="Times New Roman" w:cs="Times New Roman"/>
            <w:sz w:val="24"/>
            <w:szCs w:val="24"/>
          </w:rPr>
          <w:t xml:space="preserve">waiting time </w:t>
        </w:r>
        <w:r>
          <w:rPr>
            <w:rFonts w:ascii="Times New Roman" w:hAnsi="Times New Roman" w:cs="Times New Roman"/>
            <w:sz w:val="24"/>
            <w:szCs w:val="24"/>
          </w:rPr>
          <w:t xml:space="preserve">is </w:t>
        </w:r>
        <w:r w:rsidRPr="005062FD">
          <w:rPr>
            <w:rFonts w:ascii="Times New Roman" w:hAnsi="Times New Roman" w:cs="Times New Roman"/>
            <w:sz w:val="24"/>
            <w:szCs w:val="24"/>
          </w:rPr>
          <w:t>a significant factor</w:t>
        </w:r>
        <w:r>
          <w:rPr>
            <w:rFonts w:ascii="Times New Roman" w:hAnsi="Times New Roman" w:cs="Times New Roman"/>
            <w:sz w:val="24"/>
            <w:szCs w:val="24"/>
          </w:rPr>
          <w:t xml:space="preserve"> in this system.  Also, </w:t>
        </w:r>
        <w:r w:rsidRPr="005062FD">
          <w:rPr>
            <w:rFonts w:ascii="Times New Roman" w:hAnsi="Times New Roman" w:cs="Times New Roman"/>
            <w:sz w:val="24"/>
            <w:szCs w:val="24"/>
          </w:rPr>
          <w:t xml:space="preserve">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city, the case study can be easily expanded to other cities and larger scales with same data support and methodologies.</w:t>
        </w:r>
      </w:ins>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012D7F2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302"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62F82879" w14:textId="77777777" w:rsidR="0058164C" w:rsidRDefault="0058164C" w:rsidP="0058164C">
      <w:pPr>
        <w:pStyle w:val="xmsonormal"/>
        <w:jc w:val="both"/>
        <w:rPr>
          <w:ins w:id="303" w:author="Miller, Harvey J." w:date="2020-07-01T09:38:00Z"/>
        </w:rPr>
      </w:pPr>
      <w:ins w:id="304" w:author="Miller, Harvey J." w:date="2020-07-01T09:33:00Z">
        <w:r>
          <w:tab/>
        </w:r>
      </w:ins>
      <w:del w:id="305" w:author="Miller, Harvey J." w:date="2020-07-01T09:32:00Z">
        <w:r w:rsidR="005A464A" w:rsidDel="0058164C">
          <w:tab/>
        </w:r>
      </w:del>
      <w:r w:rsidR="005A464A">
        <w:t>General Transit Feed Specification (GTFS) real-time provides a</w:t>
      </w:r>
      <w:ins w:id="306" w:author="Miller, Harvey J." w:date="2020-07-01T09:33:00Z">
        <w:r>
          <w:t xml:space="preserve"> standard</w:t>
        </w:r>
      </w:ins>
      <w:del w:id="307" w:author="Miller, Harvey J." w:date="2020-07-01T09:33:00Z">
        <w:r w:rsidR="005A464A" w:rsidDel="0058164C">
          <w:delText xml:space="preserve"> homog</w:delText>
        </w:r>
      </w:del>
      <w:del w:id="308" w:author="Miller, Harvey J." w:date="2020-07-01T09:32:00Z">
        <w:r w:rsidR="005A464A" w:rsidDel="0058164C">
          <w:delText>eneous</w:delText>
        </w:r>
      </w:del>
      <w:r w:rsidR="005A464A">
        <w:t xml:space="preserve"> protocol to effectively transmit transit real-time information with normalized standard. </w:t>
      </w:r>
      <w:del w:id="309" w:author="Liu, Luyu" w:date="2020-06-15T22:58:00Z">
        <w:r w:rsidR="005A464A" w:rsidDel="00960871">
          <w:delText>As a result, m</w:delText>
        </w:r>
      </w:del>
      <w:ins w:id="310" w:author="Liu, Luyu" w:date="2020-06-15T22:58:00Z">
        <w:r w:rsidR="00960871">
          <w:t>M</w:t>
        </w:r>
      </w:ins>
      <w:r w:rsidR="005A464A">
        <w:t>ost RTI apps</w:t>
      </w:r>
      <w:r w:rsidR="005A464A" w:rsidRPr="000D420D">
        <w:t xml:space="preserve"> </w:t>
      </w:r>
      <w:del w:id="311" w:author="Liu, Luyu" w:date="2020-06-15T22:58:00Z">
        <w:r w:rsidR="005A464A" w:rsidRPr="000D420D" w:rsidDel="00F322BB">
          <w:delText xml:space="preserve">will </w:delText>
        </w:r>
      </w:del>
      <w:r w:rsidR="005A464A" w:rsidRPr="000D420D">
        <w:t xml:space="preserve">use the </w:t>
      </w:r>
      <w:r w:rsidR="005A464A">
        <w:t>estimated arrival time</w:t>
      </w:r>
      <w:r w:rsidR="005A464A" w:rsidRPr="000D420D">
        <w:t xml:space="preserve"> provided by GTFS trip update for the buses’ real-time information </w:t>
      </w:r>
      <w:r w:rsidR="005A464A" w:rsidRPr="000D420D">
        <w:fldChar w:fldCharType="begin" w:fldLock="1"/>
      </w:r>
      <w:r w:rsidR="005A464A">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5A464A" w:rsidRPr="000D420D">
        <w:fldChar w:fldCharType="separate"/>
      </w:r>
      <w:r w:rsidR="005A464A" w:rsidRPr="005A464A">
        <w:rPr>
          <w:noProof/>
        </w:rPr>
        <w:t>(Google Developers 2018; Transit app 2019)</w:t>
      </w:r>
      <w:r w:rsidR="005A464A" w:rsidRPr="000D420D">
        <w:fldChar w:fldCharType="end"/>
      </w:r>
      <w:r w:rsidR="005A464A" w:rsidRPr="000D420D">
        <w:t>.</w:t>
      </w:r>
      <w:r w:rsidR="005A464A">
        <w:t xml:space="preserve"> Therefore, </w:t>
      </w:r>
      <w:del w:id="312" w:author="Miller, Harvey J." w:date="2020-07-01T09:29:00Z">
        <w:r w:rsidR="005A464A" w:rsidDel="0058164C">
          <w:delText xml:space="preserve">we can </w:delText>
        </w:r>
      </w:del>
      <w:r w:rsidR="005A464A">
        <w:t>simulate RTI users’ behavior from the GTFS trip update data.</w:t>
      </w:r>
      <w:r w:rsidR="00984CCF">
        <w:t xml:space="preserve"> </w:t>
      </w:r>
      <w:ins w:id="313" w:author="Miller, Harvey J." w:date="2020-07-01T09:29:00Z">
        <w:r w:rsidRPr="005062FD">
          <w:t xml:space="preserve">We collected </w:t>
        </w:r>
        <w:r>
          <w:t xml:space="preserve">the COTA </w:t>
        </w:r>
        <w:r w:rsidRPr="005062FD">
          <w:t xml:space="preserve">GTFS </w:t>
        </w:r>
        <w:r>
          <w:t>data</w:t>
        </w:r>
        <w:r w:rsidRPr="005062FD">
          <w:t xml:space="preserve"> in MongoDB and Python environment from May 2018 to May 2019; for GTFS real-time, we archived the streamed data with frequency of </w:t>
        </w:r>
      </w:ins>
      <w:ins w:id="314" w:author="Miller, Harvey J." w:date="2020-07-01T09:34:00Z">
        <w:r>
          <w:t>one</w:t>
        </w:r>
      </w:ins>
      <w:ins w:id="315" w:author="Miller, Harvey J." w:date="2020-07-01T09:29:00Z">
        <w:r w:rsidRPr="005062FD">
          <w:t xml:space="preserve"> minute for the same </w:t>
        </w:r>
        <w:proofErr w:type="gramStart"/>
        <w:r w:rsidRPr="005062FD">
          <w:t>time period</w:t>
        </w:r>
        <w:proofErr w:type="gramEnd"/>
        <w:r w:rsidRPr="005062FD">
          <w:t xml:space="preserve">. </w:t>
        </w:r>
      </w:ins>
    </w:p>
    <w:p w14:paraId="38B4A085" w14:textId="6E15ABC7" w:rsidR="0058164C" w:rsidRDefault="0058164C" w:rsidP="0058164C">
      <w:pPr>
        <w:pStyle w:val="xmsonormal"/>
        <w:ind w:firstLine="720"/>
        <w:jc w:val="both"/>
        <w:rPr>
          <w:ins w:id="316" w:author="Miller, Harvey J." w:date="2020-07-01T09:35:00Z"/>
        </w:rPr>
        <w:pPrChange w:id="317" w:author="Miller, Harvey J." w:date="2020-07-01T09:38:00Z">
          <w:pPr>
            <w:pStyle w:val="xmsonormal"/>
          </w:pPr>
        </w:pPrChange>
      </w:pPr>
      <w:ins w:id="318" w:author="Miller, Harvey J." w:date="2020-07-01T09:38:00Z">
        <w:r>
          <w:t xml:space="preserve">A </w:t>
        </w:r>
      </w:ins>
      <w:proofErr w:type="gramStart"/>
      <w:ins w:id="319" w:author="Miller, Harvey J." w:date="2020-07-01T09:34:00Z">
        <w:r>
          <w:t>one minute</w:t>
        </w:r>
        <w:proofErr w:type="gramEnd"/>
        <w:r>
          <w:t xml:space="preserve"> update </w:t>
        </w:r>
      </w:ins>
      <w:ins w:id="320" w:author="Miller, Harvey J." w:date="2020-07-01T09:39:00Z">
        <w:r w:rsidR="00F47251">
          <w:t>interval</w:t>
        </w:r>
      </w:ins>
      <w:ins w:id="321" w:author="Miller, Harvey J." w:date="2020-07-01T09:34:00Z">
        <w:r>
          <w:t xml:space="preserve"> </w:t>
        </w:r>
      </w:ins>
      <w:ins w:id="322" w:author="Miller, Harvey J." w:date="2020-07-01T09:38:00Z">
        <w:r>
          <w:t xml:space="preserve">in our study </w:t>
        </w:r>
      </w:ins>
      <w:ins w:id="323" w:author="Miller, Harvey J." w:date="2020-07-01T09:35:00Z">
        <w:r>
          <w:t>represents a typical trip planning app update frequency.</w:t>
        </w:r>
      </w:ins>
      <w:ins w:id="324" w:author="Miller, Harvey J." w:date="2020-07-01T09:38:00Z">
        <w:r>
          <w:t xml:space="preserve">  </w:t>
        </w:r>
        <w:r w:rsidR="00F47251">
          <w:t xml:space="preserve">Table 1 </w:t>
        </w:r>
      </w:ins>
      <w:ins w:id="325" w:author="Miller, Harvey J." w:date="2020-07-01T09:35:00Z">
        <w:r>
          <w:t xml:space="preserve">shows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 as of May 2020.</w:t>
        </w:r>
      </w:ins>
      <w:ins w:id="326" w:author="Miller, Harvey J." w:date="2020-07-01T09:38:00Z">
        <w:r>
          <w:t xml:space="preserve">  </w:t>
        </w:r>
      </w:ins>
      <w:ins w:id="327" w:author="Miller, Harvey J." w:date="2020-07-01T09:39:00Z">
        <w:r w:rsidR="00F47251">
          <w:t xml:space="preserve">We </w:t>
        </w:r>
      </w:ins>
      <w:ins w:id="328" w:author="Miller, Harvey J." w:date="2020-07-01T09:40:00Z">
        <w:r w:rsidR="00F47251">
          <w:t xml:space="preserve">further verified the update interval in our study using </w:t>
        </w:r>
      </w:ins>
      <w:ins w:id="329" w:author="Miller, Harvey J." w:date="2020-07-01T09:39:00Z">
        <w:r w:rsidR="00F47251">
          <w:t>used a regular Android phone and an iOS tablet to randomly select several routes and time</w:t>
        </w:r>
      </w:ins>
      <w:ins w:id="330" w:author="Miller, Harvey J." w:date="2020-07-01T09:43:00Z">
        <w:r w:rsidR="00F47251">
          <w:t>s</w:t>
        </w:r>
      </w:ins>
      <w:ins w:id="331" w:author="Miller, Harvey J." w:date="2020-07-01T09:39:00Z">
        <w:r w:rsidR="00F47251">
          <w:t xml:space="preserve"> in a day for </w:t>
        </w:r>
      </w:ins>
      <w:ins w:id="332" w:author="Miller, Harvey J." w:date="2020-07-01T09:43:00Z">
        <w:r w:rsidR="00F47251">
          <w:t>evaluation</w:t>
        </w:r>
      </w:ins>
      <w:ins w:id="333" w:author="Miller, Harvey J." w:date="2020-07-01T09:39:00Z">
        <w:r w:rsidR="00F47251">
          <w:t xml:space="preserve">. We observed the information update frequency </w:t>
        </w:r>
      </w:ins>
      <w:ins w:id="334" w:author="Miller, Harvey J." w:date="2020-07-01T09:40:00Z">
        <w:r w:rsidR="00F47251">
          <w:t>in consumer apps</w:t>
        </w:r>
      </w:ins>
      <w:ins w:id="335" w:author="Miller, Harvey J." w:date="2020-07-01T09:41:00Z">
        <w:r w:rsidR="00F47251">
          <w:t xml:space="preserve"> </w:t>
        </w:r>
      </w:ins>
      <w:ins w:id="336" w:author="Miller, Harvey J." w:date="2020-07-01T09:39:00Z">
        <w:r w:rsidR="00F47251">
          <w:t xml:space="preserve">is lower than the </w:t>
        </w:r>
      </w:ins>
      <w:ins w:id="337" w:author="Miller, Harvey J." w:date="2020-07-01T09:41:00Z">
        <w:r w:rsidR="00F47251">
          <w:t>GTFS update frequency</w:t>
        </w:r>
      </w:ins>
      <w:ins w:id="338" w:author="Miller, Harvey J." w:date="2020-07-01T09:39:00Z">
        <w:r w:rsidR="00F47251">
          <w:t xml:space="preserve">. For example, </w:t>
        </w:r>
      </w:ins>
      <w:ins w:id="339" w:author="Miller, Harvey J." w:date="2020-07-01T09:44:00Z">
        <w:r w:rsidR="00F47251">
          <w:t xml:space="preserve">the client app update frequency </w:t>
        </w:r>
      </w:ins>
      <w:ins w:id="340" w:author="Miller, Harvey J." w:date="2020-07-01T09:41:00Z">
        <w:r w:rsidR="00F47251">
          <w:t xml:space="preserve">for </w:t>
        </w:r>
      </w:ins>
      <w:ins w:id="341" w:author="Miller, Harvey J." w:date="2020-07-01T09:39:00Z">
        <w:r w:rsidR="00F47251">
          <w:t xml:space="preserve">MBTA, the transit systems with the highest update frequency, </w:t>
        </w:r>
      </w:ins>
      <w:ins w:id="342" w:author="Miller, Harvey J." w:date="2020-07-01T09:44:00Z">
        <w:r w:rsidR="00F47251">
          <w:t xml:space="preserve">ranged </w:t>
        </w:r>
      </w:ins>
      <w:ins w:id="343" w:author="Miller, Harvey J." w:date="2020-07-01T09:39:00Z">
        <w:r w:rsidR="00F47251">
          <w:t xml:space="preserve">from 15 seconds to 1 minute for most routes, despite the </w:t>
        </w:r>
      </w:ins>
      <w:ins w:id="344" w:author="Miller, Harvey J." w:date="2020-07-01T09:44:00Z">
        <w:r w:rsidR="00F47251">
          <w:t xml:space="preserve">GTFS feed </w:t>
        </w:r>
      </w:ins>
      <w:ins w:id="345" w:author="Miller, Harvey J." w:date="2020-07-01T09:39:00Z">
        <w:r w:rsidR="00F47251">
          <w:t xml:space="preserve">data </w:t>
        </w:r>
      </w:ins>
      <w:ins w:id="346" w:author="Miller, Harvey J." w:date="2020-07-01T09:44:00Z">
        <w:r w:rsidR="00F47251">
          <w:t xml:space="preserve">update </w:t>
        </w:r>
      </w:ins>
      <w:ins w:id="347" w:author="Miller, Harvey J." w:date="2020-07-01T10:35:00Z">
        <w:r w:rsidR="0091606F">
          <w:t xml:space="preserve">interval of </w:t>
        </w:r>
      </w:ins>
      <w:ins w:id="348" w:author="Miller, Harvey J." w:date="2020-07-01T09:39:00Z">
        <w:r w:rsidR="00F47251">
          <w:t xml:space="preserve">5 seconds. We also witnessed similar </w:t>
        </w:r>
      </w:ins>
      <w:ins w:id="349" w:author="Miller, Harvey J." w:date="2020-07-01T10:36:00Z">
        <w:r w:rsidR="0091606F">
          <w:t>results</w:t>
        </w:r>
      </w:ins>
      <w:ins w:id="350" w:author="Miller, Harvey J." w:date="2020-07-01T09:39:00Z">
        <w:r w:rsidR="00F47251">
          <w:t xml:space="preserve"> in</w:t>
        </w:r>
        <w:r w:rsidR="00F47251" w:rsidRPr="00AB53B9">
          <w:t xml:space="preserve"> </w:t>
        </w:r>
        <w:r w:rsidR="00F47251" w:rsidRPr="006009A5">
          <w:t>Capital Area Transportation Authority</w:t>
        </w:r>
        <w:r w:rsidR="00F47251">
          <w:t xml:space="preserve"> (CATA) in Lansing MI and </w:t>
        </w:r>
        <w:r w:rsidR="00F47251" w:rsidRPr="006009A5">
          <w:t>Monterey–Salinas Transit</w:t>
        </w:r>
        <w:r w:rsidR="00F47251">
          <w:t xml:space="preserve"> (MST) in Monterey, California. </w:t>
        </w:r>
      </w:ins>
    </w:p>
    <w:tbl>
      <w:tblPr>
        <w:tblStyle w:val="TableGrid"/>
        <w:tblW w:w="0" w:type="auto"/>
        <w:tblLook w:val="04A0" w:firstRow="1" w:lastRow="0" w:firstColumn="1" w:lastColumn="0" w:noHBand="0" w:noVBand="1"/>
      </w:tblPr>
      <w:tblGrid>
        <w:gridCol w:w="2336"/>
        <w:gridCol w:w="2338"/>
        <w:gridCol w:w="2338"/>
        <w:gridCol w:w="2338"/>
      </w:tblGrid>
      <w:tr w:rsidR="0058164C" w14:paraId="618F65C0" w14:textId="77777777" w:rsidTr="0058164C">
        <w:trPr>
          <w:ins w:id="351" w:author="Miller, Harvey J." w:date="2020-07-01T09:35:00Z"/>
        </w:trPr>
        <w:tc>
          <w:tcPr>
            <w:tcW w:w="2336" w:type="dxa"/>
          </w:tcPr>
          <w:p w14:paraId="047EF2CD" w14:textId="77777777" w:rsidR="0058164C" w:rsidRDefault="0058164C" w:rsidP="0058164C">
            <w:pPr>
              <w:pStyle w:val="xmsonormal"/>
              <w:rPr>
                <w:ins w:id="352" w:author="Miller, Harvey J." w:date="2020-07-01T09:35:00Z"/>
              </w:rPr>
            </w:pPr>
            <w:ins w:id="353" w:author="Miller, Harvey J." w:date="2020-07-01T09:35:00Z">
              <w:r>
                <w:t>Transit system</w:t>
              </w:r>
            </w:ins>
          </w:p>
        </w:tc>
        <w:tc>
          <w:tcPr>
            <w:tcW w:w="2338" w:type="dxa"/>
          </w:tcPr>
          <w:p w14:paraId="153545D7" w14:textId="50C06730" w:rsidR="0058164C" w:rsidRDefault="0058164C" w:rsidP="0058164C">
            <w:pPr>
              <w:pStyle w:val="xmsonormal"/>
              <w:rPr>
                <w:ins w:id="354" w:author="Miller, Harvey J." w:date="2020-07-01T09:35:00Z"/>
              </w:rPr>
            </w:pPr>
            <w:ins w:id="355" w:author="Miller, Harvey J." w:date="2020-07-01T09:36:00Z">
              <w:r>
                <w:t>GTFS u</w:t>
              </w:r>
            </w:ins>
            <w:ins w:id="356" w:author="Miller, Harvey J." w:date="2020-07-01T09:35:00Z">
              <w:r>
                <w:t>pdate interval (secs)</w:t>
              </w:r>
            </w:ins>
          </w:p>
        </w:tc>
        <w:tc>
          <w:tcPr>
            <w:tcW w:w="2338" w:type="dxa"/>
          </w:tcPr>
          <w:p w14:paraId="37C518C1" w14:textId="77777777" w:rsidR="0058164C" w:rsidRDefault="0058164C" w:rsidP="0058164C">
            <w:pPr>
              <w:pStyle w:val="xmsonormal"/>
              <w:rPr>
                <w:ins w:id="357" w:author="Miller, Harvey J." w:date="2020-07-01T09:35:00Z"/>
              </w:rPr>
            </w:pPr>
            <w:ins w:id="358" w:author="Miller, Harvey J." w:date="2020-07-01T09:35:00Z">
              <w:r>
                <w:t>Transit system</w:t>
              </w:r>
            </w:ins>
          </w:p>
        </w:tc>
        <w:tc>
          <w:tcPr>
            <w:tcW w:w="2338" w:type="dxa"/>
          </w:tcPr>
          <w:p w14:paraId="1F53812D" w14:textId="0AE6C970" w:rsidR="0058164C" w:rsidRDefault="0058164C" w:rsidP="0058164C">
            <w:pPr>
              <w:pStyle w:val="xmsonormal"/>
              <w:rPr>
                <w:ins w:id="359" w:author="Miller, Harvey J." w:date="2020-07-01T09:35:00Z"/>
              </w:rPr>
            </w:pPr>
            <w:ins w:id="360" w:author="Miller, Harvey J." w:date="2020-07-01T09:36:00Z">
              <w:r>
                <w:t xml:space="preserve">GTFS </w:t>
              </w:r>
            </w:ins>
            <w:ins w:id="361" w:author="Miller, Harvey J." w:date="2020-07-01T09:37:00Z">
              <w:r>
                <w:t>u</w:t>
              </w:r>
            </w:ins>
            <w:ins w:id="362" w:author="Miller, Harvey J." w:date="2020-07-01T09:35:00Z">
              <w:r>
                <w:t>pdate interval (secs)</w:t>
              </w:r>
            </w:ins>
          </w:p>
        </w:tc>
      </w:tr>
      <w:tr w:rsidR="0058164C" w14:paraId="1D969B76" w14:textId="77777777" w:rsidTr="0058164C">
        <w:trPr>
          <w:ins w:id="363" w:author="Miller, Harvey J." w:date="2020-07-01T09:35:00Z"/>
        </w:trPr>
        <w:tc>
          <w:tcPr>
            <w:tcW w:w="2336" w:type="dxa"/>
          </w:tcPr>
          <w:p w14:paraId="553F5EC0" w14:textId="68311389" w:rsidR="0058164C" w:rsidRDefault="0058164C" w:rsidP="0058164C">
            <w:pPr>
              <w:pStyle w:val="xmsonormal"/>
              <w:rPr>
                <w:ins w:id="364" w:author="Miller, Harvey J." w:date="2020-07-01T09:35:00Z"/>
              </w:rPr>
            </w:pPr>
            <w:ins w:id="365" w:author="Miller, Harvey J." w:date="2020-07-01T09:35:00Z">
              <w:r>
                <w:t>MBTA</w:t>
              </w:r>
            </w:ins>
            <w:ins w:id="366" w:author="Miller, Harvey J." w:date="2020-07-01T09:42:00Z">
              <w:r w:rsidR="00F47251">
                <w:t>, Boston, MA</w:t>
              </w:r>
            </w:ins>
          </w:p>
        </w:tc>
        <w:tc>
          <w:tcPr>
            <w:tcW w:w="2338" w:type="dxa"/>
          </w:tcPr>
          <w:p w14:paraId="7B22CA15" w14:textId="77777777" w:rsidR="0058164C" w:rsidRDefault="0058164C" w:rsidP="0058164C">
            <w:pPr>
              <w:pStyle w:val="xmsonormal"/>
              <w:rPr>
                <w:ins w:id="367" w:author="Miller, Harvey J." w:date="2020-07-01T09:35:00Z"/>
              </w:rPr>
            </w:pPr>
            <w:ins w:id="368" w:author="Miller, Harvey J." w:date="2020-07-01T09:35:00Z">
              <w:r>
                <w:t>~5</w:t>
              </w:r>
            </w:ins>
          </w:p>
        </w:tc>
        <w:tc>
          <w:tcPr>
            <w:tcW w:w="2338" w:type="dxa"/>
          </w:tcPr>
          <w:p w14:paraId="00AF7BC6" w14:textId="77777777" w:rsidR="0058164C" w:rsidRPr="00F47AF7" w:rsidRDefault="0058164C" w:rsidP="0058164C">
            <w:pPr>
              <w:pStyle w:val="xmsonormal"/>
              <w:rPr>
                <w:ins w:id="369" w:author="Miller, Harvey J." w:date="2020-07-01T09:35:00Z"/>
              </w:rPr>
            </w:pPr>
            <w:ins w:id="370" w:author="Miller, Harvey J." w:date="2020-07-01T09:35:00Z">
              <w:r>
                <w:t xml:space="preserve">Go Metro, </w:t>
              </w:r>
              <w:r w:rsidRPr="002D4586">
                <w:t>Cincinnati</w:t>
              </w:r>
            </w:ins>
          </w:p>
        </w:tc>
        <w:tc>
          <w:tcPr>
            <w:tcW w:w="2338" w:type="dxa"/>
          </w:tcPr>
          <w:p w14:paraId="672BFD05" w14:textId="77777777" w:rsidR="0058164C" w:rsidRDefault="0058164C" w:rsidP="0058164C">
            <w:pPr>
              <w:pStyle w:val="xmsonormal"/>
              <w:rPr>
                <w:ins w:id="371" w:author="Miller, Harvey J." w:date="2020-07-01T09:35:00Z"/>
              </w:rPr>
            </w:pPr>
            <w:ins w:id="372" w:author="Miller, Harvey J." w:date="2020-07-01T09:35:00Z">
              <w:r>
                <w:t>~30</w:t>
              </w:r>
            </w:ins>
          </w:p>
        </w:tc>
      </w:tr>
      <w:tr w:rsidR="0058164C" w14:paraId="522F8406" w14:textId="77777777" w:rsidTr="0058164C">
        <w:trPr>
          <w:ins w:id="373" w:author="Miller, Harvey J." w:date="2020-07-01T09:35:00Z"/>
        </w:trPr>
        <w:tc>
          <w:tcPr>
            <w:tcW w:w="2336" w:type="dxa"/>
          </w:tcPr>
          <w:p w14:paraId="35D6B95C" w14:textId="77777777" w:rsidR="0058164C" w:rsidRDefault="0058164C" w:rsidP="0058164C">
            <w:pPr>
              <w:pStyle w:val="xmsonormal"/>
              <w:rPr>
                <w:ins w:id="374" w:author="Miller, Harvey J." w:date="2020-07-01T09:35:00Z"/>
              </w:rPr>
            </w:pPr>
            <w:commentRangeStart w:id="375"/>
            <w:ins w:id="376" w:author="Miller, Harvey J." w:date="2020-07-01T09:35:00Z">
              <w:r>
                <w:t>Community transit</w:t>
              </w:r>
            </w:ins>
            <w:commentRangeEnd w:id="375"/>
            <w:ins w:id="377" w:author="Miller, Harvey J." w:date="2020-07-01T09:42:00Z">
              <w:r w:rsidR="00F47251">
                <w:rPr>
                  <w:rStyle w:val="CommentReference"/>
                  <w:rFonts w:asciiTheme="minorHAnsi" w:hAnsiTheme="minorHAnsi" w:cstheme="minorBidi"/>
                </w:rPr>
                <w:commentReference w:id="375"/>
              </w:r>
            </w:ins>
          </w:p>
        </w:tc>
        <w:tc>
          <w:tcPr>
            <w:tcW w:w="2338" w:type="dxa"/>
          </w:tcPr>
          <w:p w14:paraId="0991E0CE" w14:textId="77777777" w:rsidR="0058164C" w:rsidRDefault="0058164C" w:rsidP="0058164C">
            <w:pPr>
              <w:pStyle w:val="xmsonormal"/>
              <w:rPr>
                <w:ins w:id="378" w:author="Miller, Harvey J." w:date="2020-07-01T09:35:00Z"/>
              </w:rPr>
            </w:pPr>
            <w:ins w:id="379" w:author="Miller, Harvey J." w:date="2020-07-01T09:35:00Z">
              <w:r>
                <w:t>~10</w:t>
              </w:r>
            </w:ins>
          </w:p>
        </w:tc>
        <w:tc>
          <w:tcPr>
            <w:tcW w:w="2338" w:type="dxa"/>
          </w:tcPr>
          <w:p w14:paraId="3C6A0545" w14:textId="77777777" w:rsidR="0058164C" w:rsidRDefault="0058164C" w:rsidP="0058164C">
            <w:pPr>
              <w:pStyle w:val="xmsonormal"/>
              <w:rPr>
                <w:ins w:id="380" w:author="Miller, Harvey J." w:date="2020-07-01T09:35:00Z"/>
              </w:rPr>
            </w:pPr>
            <w:ins w:id="381" w:author="Miller, Harvey J." w:date="2020-07-01T09:35:00Z">
              <w:r>
                <w:t>DCTA, Denton, T</w:t>
              </w:r>
              <w:r w:rsidRPr="002D4586">
                <w:t>exas</w:t>
              </w:r>
            </w:ins>
          </w:p>
        </w:tc>
        <w:tc>
          <w:tcPr>
            <w:tcW w:w="2338" w:type="dxa"/>
          </w:tcPr>
          <w:p w14:paraId="4A58F804" w14:textId="77777777" w:rsidR="0058164C" w:rsidRPr="00A16E86" w:rsidRDefault="0058164C" w:rsidP="0058164C">
            <w:pPr>
              <w:rPr>
                <w:ins w:id="382" w:author="Miller, Harvey J." w:date="2020-07-01T09:35:00Z"/>
                <w:rFonts w:ascii="Times New Roman" w:hAnsi="Times New Roman" w:cs="Times New Roman"/>
                <w:sz w:val="24"/>
                <w:szCs w:val="24"/>
              </w:rPr>
            </w:pPr>
            <w:ins w:id="383" w:author="Miller, Harvey J." w:date="2020-07-01T09:35:00Z">
              <w:r w:rsidRPr="00A16E86">
                <w:rPr>
                  <w:rFonts w:ascii="Times New Roman" w:hAnsi="Times New Roman" w:cs="Times New Roman"/>
                  <w:sz w:val="24"/>
                  <w:szCs w:val="24"/>
                </w:rPr>
                <w:t>~30</w:t>
              </w:r>
            </w:ins>
          </w:p>
        </w:tc>
      </w:tr>
      <w:tr w:rsidR="0058164C" w14:paraId="26E5A384" w14:textId="77777777" w:rsidTr="0058164C">
        <w:trPr>
          <w:ins w:id="384" w:author="Miller, Harvey J." w:date="2020-07-01T09:35:00Z"/>
        </w:trPr>
        <w:tc>
          <w:tcPr>
            <w:tcW w:w="2336" w:type="dxa"/>
          </w:tcPr>
          <w:p w14:paraId="03E8BA77" w14:textId="77777777" w:rsidR="0058164C" w:rsidRDefault="0058164C" w:rsidP="0058164C">
            <w:pPr>
              <w:pStyle w:val="xmsonormal"/>
              <w:rPr>
                <w:ins w:id="385" w:author="Miller, Harvey J." w:date="2020-07-01T09:35:00Z"/>
              </w:rPr>
            </w:pPr>
            <w:ins w:id="386" w:author="Miller, Harvey J." w:date="2020-07-01T09:35:00Z">
              <w:r w:rsidRPr="002D4586">
                <w:t>CATA</w:t>
              </w:r>
              <w:r>
                <w:t>,</w:t>
              </w:r>
              <w:r w:rsidRPr="002D4586">
                <w:t xml:space="preserve"> </w:t>
              </w:r>
              <w:r>
                <w:t>L</w:t>
              </w:r>
              <w:r w:rsidRPr="002D4586">
                <w:t>ansing</w:t>
              </w:r>
              <w:r>
                <w:t>, MI</w:t>
              </w:r>
            </w:ins>
          </w:p>
        </w:tc>
        <w:tc>
          <w:tcPr>
            <w:tcW w:w="2338" w:type="dxa"/>
          </w:tcPr>
          <w:p w14:paraId="12462A5F" w14:textId="77777777" w:rsidR="0058164C" w:rsidRDefault="0058164C" w:rsidP="0058164C">
            <w:pPr>
              <w:pStyle w:val="xmsonormal"/>
              <w:rPr>
                <w:ins w:id="387" w:author="Miller, Harvey J." w:date="2020-07-01T09:35:00Z"/>
              </w:rPr>
            </w:pPr>
            <w:ins w:id="388" w:author="Miller, Harvey J." w:date="2020-07-01T09:35:00Z">
              <w:r>
                <w:t>10 – 20</w:t>
              </w:r>
            </w:ins>
          </w:p>
        </w:tc>
        <w:tc>
          <w:tcPr>
            <w:tcW w:w="2338" w:type="dxa"/>
          </w:tcPr>
          <w:p w14:paraId="28D42866" w14:textId="77777777" w:rsidR="0058164C" w:rsidRDefault="0058164C" w:rsidP="0058164C">
            <w:pPr>
              <w:pStyle w:val="xmsonormal"/>
              <w:rPr>
                <w:ins w:id="389" w:author="Miller, Harvey J." w:date="2020-07-01T09:35:00Z"/>
              </w:rPr>
            </w:pPr>
            <w:ins w:id="390" w:author="Miller, Harvey J." w:date="2020-07-01T09:35:00Z">
              <w:r w:rsidRPr="002D4586">
                <w:t>VIA</w:t>
              </w:r>
              <w:r>
                <w:t>,</w:t>
              </w:r>
              <w:r w:rsidRPr="002D4586">
                <w:t xml:space="preserve"> San Antonio</w:t>
              </w:r>
            </w:ins>
          </w:p>
        </w:tc>
        <w:tc>
          <w:tcPr>
            <w:tcW w:w="2338" w:type="dxa"/>
          </w:tcPr>
          <w:p w14:paraId="6E1E9922" w14:textId="77777777" w:rsidR="0058164C" w:rsidRPr="00A16E86" w:rsidRDefault="0058164C" w:rsidP="0058164C">
            <w:pPr>
              <w:rPr>
                <w:ins w:id="391" w:author="Miller, Harvey J." w:date="2020-07-01T09:35:00Z"/>
                <w:rFonts w:ascii="Times New Roman" w:hAnsi="Times New Roman" w:cs="Times New Roman"/>
                <w:sz w:val="24"/>
                <w:szCs w:val="24"/>
              </w:rPr>
            </w:pPr>
            <w:ins w:id="392" w:author="Miller, Harvey J." w:date="2020-07-01T09:35:00Z">
              <w:r w:rsidRPr="00A16E86">
                <w:rPr>
                  <w:rFonts w:ascii="Times New Roman" w:hAnsi="Times New Roman" w:cs="Times New Roman"/>
                  <w:sz w:val="24"/>
                  <w:szCs w:val="24"/>
                </w:rPr>
                <w:t>~30</w:t>
              </w:r>
            </w:ins>
          </w:p>
        </w:tc>
      </w:tr>
      <w:tr w:rsidR="0058164C" w14:paraId="31129B51" w14:textId="77777777" w:rsidTr="0058164C">
        <w:trPr>
          <w:ins w:id="393" w:author="Miller, Harvey J." w:date="2020-07-01T09:35:00Z"/>
        </w:trPr>
        <w:tc>
          <w:tcPr>
            <w:tcW w:w="2336" w:type="dxa"/>
          </w:tcPr>
          <w:p w14:paraId="52BEC3A9" w14:textId="77777777" w:rsidR="0058164C" w:rsidRDefault="0058164C" w:rsidP="0058164C">
            <w:pPr>
              <w:pStyle w:val="xmsonormal"/>
              <w:rPr>
                <w:ins w:id="394" w:author="Miller, Harvey J." w:date="2020-07-01T09:35:00Z"/>
              </w:rPr>
            </w:pPr>
            <w:ins w:id="395" w:author="Miller, Harvey J." w:date="2020-07-01T09:35:00Z">
              <w:r>
                <w:t>MST, Monterey, CA</w:t>
              </w:r>
            </w:ins>
          </w:p>
        </w:tc>
        <w:tc>
          <w:tcPr>
            <w:tcW w:w="2338" w:type="dxa"/>
          </w:tcPr>
          <w:p w14:paraId="7B6519E2" w14:textId="77777777" w:rsidR="0058164C" w:rsidRDefault="0058164C" w:rsidP="0058164C">
            <w:pPr>
              <w:pStyle w:val="xmsonormal"/>
              <w:rPr>
                <w:ins w:id="396" w:author="Miller, Harvey J." w:date="2020-07-01T09:35:00Z"/>
              </w:rPr>
            </w:pPr>
            <w:ins w:id="397" w:author="Miller, Harvey J." w:date="2020-07-01T09:35:00Z">
              <w:r>
                <w:t>10 – 20</w:t>
              </w:r>
            </w:ins>
          </w:p>
        </w:tc>
        <w:tc>
          <w:tcPr>
            <w:tcW w:w="2338" w:type="dxa"/>
          </w:tcPr>
          <w:p w14:paraId="709EFE17" w14:textId="77777777" w:rsidR="0058164C" w:rsidRDefault="0058164C" w:rsidP="0058164C">
            <w:pPr>
              <w:pStyle w:val="xmsonormal"/>
              <w:rPr>
                <w:ins w:id="398" w:author="Miller, Harvey J." w:date="2020-07-01T09:35:00Z"/>
              </w:rPr>
            </w:pPr>
            <w:ins w:id="399" w:author="Miller, Harvey J." w:date="2020-07-01T09:35:00Z">
              <w:r>
                <w:t>HART, Tampa, FL</w:t>
              </w:r>
            </w:ins>
          </w:p>
        </w:tc>
        <w:tc>
          <w:tcPr>
            <w:tcW w:w="2338" w:type="dxa"/>
          </w:tcPr>
          <w:p w14:paraId="1E86B676" w14:textId="77777777" w:rsidR="0058164C" w:rsidRPr="00A16E86" w:rsidRDefault="0058164C" w:rsidP="0058164C">
            <w:pPr>
              <w:rPr>
                <w:ins w:id="400" w:author="Miller, Harvey J." w:date="2020-07-01T09:35:00Z"/>
                <w:rFonts w:ascii="Times New Roman" w:hAnsi="Times New Roman" w:cs="Times New Roman"/>
                <w:sz w:val="24"/>
                <w:szCs w:val="24"/>
              </w:rPr>
            </w:pPr>
            <w:ins w:id="401" w:author="Miller, Harvey J." w:date="2020-07-01T09:35:00Z">
              <w:r w:rsidRPr="00A16E86">
                <w:rPr>
                  <w:rFonts w:ascii="Times New Roman" w:hAnsi="Times New Roman" w:cs="Times New Roman"/>
                  <w:sz w:val="24"/>
                  <w:szCs w:val="24"/>
                </w:rPr>
                <w:t>~30</w:t>
              </w:r>
            </w:ins>
          </w:p>
        </w:tc>
      </w:tr>
      <w:tr w:rsidR="0058164C" w14:paraId="455B7CCB" w14:textId="77777777" w:rsidTr="0058164C">
        <w:trPr>
          <w:ins w:id="402" w:author="Miller, Harvey J." w:date="2020-07-01T09:35:00Z"/>
        </w:trPr>
        <w:tc>
          <w:tcPr>
            <w:tcW w:w="2336" w:type="dxa"/>
          </w:tcPr>
          <w:p w14:paraId="31DD5316" w14:textId="77777777" w:rsidR="0058164C" w:rsidRDefault="0058164C" w:rsidP="0058164C">
            <w:pPr>
              <w:pStyle w:val="xmsonormal"/>
              <w:rPr>
                <w:ins w:id="403" w:author="Miller, Harvey J." w:date="2020-07-01T09:35:00Z"/>
              </w:rPr>
            </w:pPr>
            <w:ins w:id="404" w:author="Miller, Harvey J." w:date="2020-07-01T09:35:00Z">
              <w:r>
                <w:lastRenderedPageBreak/>
                <w:t>RTC, Southern Nevada</w:t>
              </w:r>
            </w:ins>
          </w:p>
        </w:tc>
        <w:tc>
          <w:tcPr>
            <w:tcW w:w="2338" w:type="dxa"/>
          </w:tcPr>
          <w:p w14:paraId="12C9329C" w14:textId="77777777" w:rsidR="0058164C" w:rsidRDefault="0058164C" w:rsidP="0058164C">
            <w:pPr>
              <w:pStyle w:val="xmsonormal"/>
              <w:rPr>
                <w:ins w:id="405" w:author="Miller, Harvey J." w:date="2020-07-01T09:35:00Z"/>
              </w:rPr>
            </w:pPr>
            <w:ins w:id="406" w:author="Miller, Harvey J." w:date="2020-07-01T09:35:00Z">
              <w:r>
                <w:t xml:space="preserve">10 – 20 </w:t>
              </w:r>
            </w:ins>
          </w:p>
        </w:tc>
        <w:tc>
          <w:tcPr>
            <w:tcW w:w="2338" w:type="dxa"/>
          </w:tcPr>
          <w:p w14:paraId="4BA74650" w14:textId="77777777" w:rsidR="0058164C" w:rsidRDefault="0058164C" w:rsidP="0058164C">
            <w:pPr>
              <w:pStyle w:val="xmsonormal"/>
              <w:rPr>
                <w:ins w:id="407" w:author="Miller, Harvey J." w:date="2020-07-01T09:35:00Z"/>
              </w:rPr>
            </w:pPr>
            <w:ins w:id="408" w:author="Miller, Harvey J." w:date="2020-07-01T09:35:00Z">
              <w:r>
                <w:t xml:space="preserve">LTD, </w:t>
              </w:r>
              <w:r>
                <w:fldChar w:fldCharType="begin"/>
              </w:r>
              <w:r>
                <w:instrText xml:space="preserve"> HYPERLINK "https://openmobilitydata.org/l/225-eugene-or-usa" </w:instrText>
              </w:r>
              <w:r>
                <w:fldChar w:fldCharType="separate"/>
              </w:r>
              <w:r w:rsidRPr="00417AC3">
                <w:t>Eugene,</w:t>
              </w:r>
              <w:r>
                <w:fldChar w:fldCharType="end"/>
              </w:r>
              <w:r w:rsidRPr="00417AC3">
                <w:t xml:space="preserve"> OR</w:t>
              </w:r>
            </w:ins>
          </w:p>
        </w:tc>
        <w:tc>
          <w:tcPr>
            <w:tcW w:w="2338" w:type="dxa"/>
          </w:tcPr>
          <w:p w14:paraId="6B415B61" w14:textId="77777777" w:rsidR="0058164C" w:rsidRPr="00A16E86" w:rsidRDefault="0058164C" w:rsidP="0058164C">
            <w:pPr>
              <w:rPr>
                <w:ins w:id="409" w:author="Miller, Harvey J." w:date="2020-07-01T09:35:00Z"/>
                <w:rFonts w:ascii="Times New Roman" w:hAnsi="Times New Roman" w:cs="Times New Roman"/>
                <w:sz w:val="24"/>
                <w:szCs w:val="24"/>
              </w:rPr>
            </w:pPr>
            <w:ins w:id="410" w:author="Miller, Harvey J." w:date="2020-07-01T09:35:00Z">
              <w:r w:rsidRPr="00A16E86">
                <w:rPr>
                  <w:rFonts w:ascii="Times New Roman" w:hAnsi="Times New Roman" w:cs="Times New Roman"/>
                  <w:sz w:val="24"/>
                  <w:szCs w:val="24"/>
                </w:rPr>
                <w:t>~30</w:t>
              </w:r>
            </w:ins>
          </w:p>
        </w:tc>
      </w:tr>
      <w:tr w:rsidR="0058164C" w14:paraId="56C44FE1" w14:textId="77777777" w:rsidTr="0058164C">
        <w:trPr>
          <w:ins w:id="411" w:author="Miller, Harvey J." w:date="2020-07-01T09:35:00Z"/>
        </w:trPr>
        <w:tc>
          <w:tcPr>
            <w:tcW w:w="2336" w:type="dxa"/>
          </w:tcPr>
          <w:p w14:paraId="61CF4898" w14:textId="77777777" w:rsidR="0058164C" w:rsidRDefault="0058164C" w:rsidP="0058164C">
            <w:pPr>
              <w:pStyle w:val="xmsonormal"/>
              <w:rPr>
                <w:ins w:id="412" w:author="Miller, Harvey J." w:date="2020-07-01T09:35:00Z"/>
              </w:rPr>
            </w:pPr>
            <w:proofErr w:type="spellStart"/>
            <w:ins w:id="413" w:author="Miller, Harvey J." w:date="2020-07-01T09:35:00Z">
              <w:r>
                <w:t>Votran</w:t>
              </w:r>
              <w:proofErr w:type="spellEnd"/>
              <w:r>
                <w:t>, Daytona Beach, FL</w:t>
              </w:r>
            </w:ins>
          </w:p>
        </w:tc>
        <w:tc>
          <w:tcPr>
            <w:tcW w:w="2338" w:type="dxa"/>
          </w:tcPr>
          <w:p w14:paraId="6820C8AE" w14:textId="77777777" w:rsidR="0058164C" w:rsidRDefault="0058164C" w:rsidP="0058164C">
            <w:pPr>
              <w:pStyle w:val="xmsonormal"/>
              <w:rPr>
                <w:ins w:id="414" w:author="Miller, Harvey J." w:date="2020-07-01T09:35:00Z"/>
              </w:rPr>
            </w:pPr>
            <w:ins w:id="415" w:author="Miller, Harvey J." w:date="2020-07-01T09:35:00Z">
              <w:r>
                <w:t>10 – 20</w:t>
              </w:r>
            </w:ins>
          </w:p>
        </w:tc>
        <w:tc>
          <w:tcPr>
            <w:tcW w:w="2338" w:type="dxa"/>
          </w:tcPr>
          <w:p w14:paraId="4CBFB6C4" w14:textId="77777777" w:rsidR="0058164C" w:rsidRDefault="0058164C" w:rsidP="0058164C">
            <w:pPr>
              <w:pStyle w:val="xmsonormal"/>
              <w:rPr>
                <w:ins w:id="416" w:author="Miller, Harvey J." w:date="2020-07-01T09:35:00Z"/>
              </w:rPr>
            </w:pPr>
            <w:ins w:id="417" w:author="Miller, Harvey J." w:date="2020-07-01T09:35:00Z">
              <w:r>
                <w:t>Metro Transit, Madison, WI</w:t>
              </w:r>
            </w:ins>
          </w:p>
        </w:tc>
        <w:tc>
          <w:tcPr>
            <w:tcW w:w="2338" w:type="dxa"/>
          </w:tcPr>
          <w:p w14:paraId="71D36B32" w14:textId="77777777" w:rsidR="0058164C" w:rsidRPr="00A16E86" w:rsidRDefault="0058164C" w:rsidP="0058164C">
            <w:pPr>
              <w:rPr>
                <w:ins w:id="418" w:author="Miller, Harvey J." w:date="2020-07-01T09:35:00Z"/>
                <w:rFonts w:ascii="Times New Roman" w:hAnsi="Times New Roman" w:cs="Times New Roman"/>
                <w:sz w:val="24"/>
                <w:szCs w:val="24"/>
              </w:rPr>
            </w:pPr>
            <w:ins w:id="419" w:author="Miller, Harvey J." w:date="2020-07-01T09:35:00Z">
              <w:r w:rsidRPr="00A16E86">
                <w:rPr>
                  <w:rFonts w:ascii="Times New Roman" w:hAnsi="Times New Roman" w:cs="Times New Roman"/>
                  <w:sz w:val="24"/>
                  <w:szCs w:val="24"/>
                </w:rPr>
                <w:t>~30</w:t>
              </w:r>
            </w:ins>
          </w:p>
        </w:tc>
      </w:tr>
      <w:tr w:rsidR="0058164C" w14:paraId="5855393D" w14:textId="77777777" w:rsidTr="0058164C">
        <w:trPr>
          <w:ins w:id="420" w:author="Miller, Harvey J." w:date="2020-07-01T09:35:00Z"/>
        </w:trPr>
        <w:tc>
          <w:tcPr>
            <w:tcW w:w="2336" w:type="dxa"/>
          </w:tcPr>
          <w:p w14:paraId="4439482D" w14:textId="77777777" w:rsidR="0058164C" w:rsidRDefault="0058164C" w:rsidP="0058164C">
            <w:pPr>
              <w:pStyle w:val="xmsonormal"/>
              <w:rPr>
                <w:ins w:id="421" w:author="Miller, Harvey J." w:date="2020-07-01T09:35:00Z"/>
              </w:rPr>
            </w:pPr>
            <w:ins w:id="422" w:author="Miller, Harvey J." w:date="2020-07-01T09:35:00Z">
              <w:r>
                <w:t>ART, Arlington, VA</w:t>
              </w:r>
            </w:ins>
          </w:p>
        </w:tc>
        <w:tc>
          <w:tcPr>
            <w:tcW w:w="2338" w:type="dxa"/>
          </w:tcPr>
          <w:p w14:paraId="6492AD3A" w14:textId="77777777" w:rsidR="0058164C" w:rsidRDefault="0058164C" w:rsidP="0058164C">
            <w:pPr>
              <w:pStyle w:val="xmsonormal"/>
              <w:rPr>
                <w:ins w:id="423" w:author="Miller, Harvey J." w:date="2020-07-01T09:35:00Z"/>
              </w:rPr>
            </w:pPr>
            <w:ins w:id="424" w:author="Miller, Harvey J." w:date="2020-07-01T09:35:00Z">
              <w:r>
                <w:t xml:space="preserve">20 – 30 </w:t>
              </w:r>
            </w:ins>
          </w:p>
        </w:tc>
        <w:tc>
          <w:tcPr>
            <w:tcW w:w="2338" w:type="dxa"/>
          </w:tcPr>
          <w:p w14:paraId="6A0C83D4" w14:textId="77777777" w:rsidR="0058164C" w:rsidRDefault="0058164C" w:rsidP="0058164C">
            <w:pPr>
              <w:pStyle w:val="xmsonormal"/>
              <w:rPr>
                <w:ins w:id="425" w:author="Miller, Harvey J." w:date="2020-07-01T09:35:00Z"/>
              </w:rPr>
            </w:pPr>
            <w:ins w:id="426" w:author="Miller, Harvey J." w:date="2020-07-01T09:35:00Z">
              <w:r>
                <w:t>MTA Maryland</w:t>
              </w:r>
            </w:ins>
          </w:p>
        </w:tc>
        <w:tc>
          <w:tcPr>
            <w:tcW w:w="2338" w:type="dxa"/>
          </w:tcPr>
          <w:p w14:paraId="7D2A3C38" w14:textId="77777777" w:rsidR="0058164C" w:rsidRPr="00A16E86" w:rsidRDefault="0058164C" w:rsidP="0058164C">
            <w:pPr>
              <w:rPr>
                <w:ins w:id="427" w:author="Miller, Harvey J." w:date="2020-07-01T09:35:00Z"/>
                <w:rFonts w:ascii="Times New Roman" w:hAnsi="Times New Roman" w:cs="Times New Roman"/>
                <w:sz w:val="24"/>
                <w:szCs w:val="24"/>
              </w:rPr>
            </w:pPr>
            <w:ins w:id="428" w:author="Miller, Harvey J." w:date="2020-07-01T09:35:00Z">
              <w:r w:rsidRPr="00A16E86">
                <w:rPr>
                  <w:rFonts w:ascii="Times New Roman" w:hAnsi="Times New Roman" w:cs="Times New Roman"/>
                  <w:sz w:val="24"/>
                  <w:szCs w:val="24"/>
                </w:rPr>
                <w:t>~30</w:t>
              </w:r>
            </w:ins>
          </w:p>
        </w:tc>
      </w:tr>
      <w:tr w:rsidR="0058164C" w14:paraId="13FFF623" w14:textId="77777777" w:rsidTr="0058164C">
        <w:trPr>
          <w:ins w:id="429" w:author="Miller, Harvey J." w:date="2020-07-01T09:35:00Z"/>
        </w:trPr>
        <w:tc>
          <w:tcPr>
            <w:tcW w:w="2336" w:type="dxa"/>
          </w:tcPr>
          <w:p w14:paraId="5881AD9A" w14:textId="77777777" w:rsidR="0058164C" w:rsidRDefault="0058164C" w:rsidP="0058164C">
            <w:pPr>
              <w:pStyle w:val="xmsonormal"/>
              <w:rPr>
                <w:ins w:id="430" w:author="Miller, Harvey J." w:date="2020-07-01T09:35:00Z"/>
              </w:rPr>
            </w:pPr>
            <w:commentRangeStart w:id="431"/>
            <w:ins w:id="432" w:author="Miller, Harvey J." w:date="2020-07-01T09:35:00Z">
              <w:r w:rsidRPr="00F47AF7">
                <w:t>Big Blue Bus</w:t>
              </w:r>
            </w:ins>
            <w:commentRangeEnd w:id="431"/>
            <w:ins w:id="433" w:author="Miller, Harvey J." w:date="2020-07-01T09:42:00Z">
              <w:r w:rsidR="00F47251">
                <w:rPr>
                  <w:rStyle w:val="CommentReference"/>
                  <w:rFonts w:asciiTheme="minorHAnsi" w:hAnsiTheme="minorHAnsi" w:cstheme="minorBidi"/>
                </w:rPr>
                <w:commentReference w:id="431"/>
              </w:r>
            </w:ins>
          </w:p>
        </w:tc>
        <w:tc>
          <w:tcPr>
            <w:tcW w:w="2338" w:type="dxa"/>
          </w:tcPr>
          <w:p w14:paraId="01EDE1FD" w14:textId="77777777" w:rsidR="0058164C" w:rsidRDefault="0058164C" w:rsidP="0058164C">
            <w:pPr>
              <w:pStyle w:val="xmsonormal"/>
              <w:rPr>
                <w:ins w:id="434" w:author="Miller, Harvey J." w:date="2020-07-01T09:35:00Z"/>
              </w:rPr>
            </w:pPr>
            <w:ins w:id="435" w:author="Miller, Harvey J." w:date="2020-07-01T09:35:00Z">
              <w:r>
                <w:t>20 – 30</w:t>
              </w:r>
            </w:ins>
          </w:p>
        </w:tc>
        <w:tc>
          <w:tcPr>
            <w:tcW w:w="2338" w:type="dxa"/>
          </w:tcPr>
          <w:p w14:paraId="1E034FC0" w14:textId="77777777" w:rsidR="0058164C" w:rsidRDefault="0058164C" w:rsidP="0058164C">
            <w:pPr>
              <w:pStyle w:val="xmsonormal"/>
              <w:rPr>
                <w:ins w:id="436" w:author="Miller, Harvey J." w:date="2020-07-01T09:35:00Z"/>
              </w:rPr>
            </w:pPr>
            <w:ins w:id="437" w:author="Miller, Harvey J." w:date="2020-07-01T09:35:00Z">
              <w:r>
                <w:t>RTA, riverside, CA</w:t>
              </w:r>
            </w:ins>
          </w:p>
        </w:tc>
        <w:tc>
          <w:tcPr>
            <w:tcW w:w="2338" w:type="dxa"/>
          </w:tcPr>
          <w:p w14:paraId="00172C02" w14:textId="77777777" w:rsidR="0058164C" w:rsidRPr="00A16E86" w:rsidRDefault="0058164C" w:rsidP="0058164C">
            <w:pPr>
              <w:rPr>
                <w:ins w:id="438" w:author="Miller, Harvey J." w:date="2020-07-01T09:35:00Z"/>
                <w:rFonts w:ascii="Times New Roman" w:hAnsi="Times New Roman" w:cs="Times New Roman"/>
                <w:sz w:val="24"/>
                <w:szCs w:val="24"/>
              </w:rPr>
            </w:pPr>
            <w:ins w:id="439" w:author="Miller, Harvey J." w:date="2020-07-01T09:35:00Z">
              <w:r w:rsidRPr="00A16E86">
                <w:rPr>
                  <w:rFonts w:ascii="Times New Roman" w:hAnsi="Times New Roman" w:cs="Times New Roman"/>
                  <w:sz w:val="24"/>
                  <w:szCs w:val="24"/>
                </w:rPr>
                <w:t>~30</w:t>
              </w:r>
            </w:ins>
          </w:p>
        </w:tc>
      </w:tr>
      <w:tr w:rsidR="0058164C" w14:paraId="730DF447" w14:textId="77777777" w:rsidTr="0058164C">
        <w:trPr>
          <w:ins w:id="440" w:author="Miller, Harvey J." w:date="2020-07-01T09:35:00Z"/>
        </w:trPr>
        <w:tc>
          <w:tcPr>
            <w:tcW w:w="2336" w:type="dxa"/>
          </w:tcPr>
          <w:p w14:paraId="5D92530A" w14:textId="77777777" w:rsidR="0058164C" w:rsidRPr="00F47AF7" w:rsidRDefault="0058164C" w:rsidP="0058164C">
            <w:pPr>
              <w:pStyle w:val="xmsonormal"/>
              <w:rPr>
                <w:ins w:id="441" w:author="Miller, Harvey J." w:date="2020-07-01T09:35:00Z"/>
              </w:rPr>
            </w:pPr>
            <w:ins w:id="442" w:author="Miller, Harvey J." w:date="2020-07-01T09:35:00Z">
              <w:r w:rsidRPr="002D4586">
                <w:t>Calgary Transit</w:t>
              </w:r>
            </w:ins>
          </w:p>
        </w:tc>
        <w:tc>
          <w:tcPr>
            <w:tcW w:w="2338" w:type="dxa"/>
          </w:tcPr>
          <w:p w14:paraId="51888237" w14:textId="77777777" w:rsidR="0058164C" w:rsidRDefault="0058164C" w:rsidP="0058164C">
            <w:pPr>
              <w:pStyle w:val="xmsonormal"/>
              <w:rPr>
                <w:ins w:id="443" w:author="Miller, Harvey J." w:date="2020-07-01T09:35:00Z"/>
              </w:rPr>
            </w:pPr>
            <w:ins w:id="444" w:author="Miller, Harvey J." w:date="2020-07-01T09:35:00Z">
              <w:r>
                <w:t>~30</w:t>
              </w:r>
            </w:ins>
          </w:p>
        </w:tc>
        <w:tc>
          <w:tcPr>
            <w:tcW w:w="2338" w:type="dxa"/>
          </w:tcPr>
          <w:p w14:paraId="7CF8489A" w14:textId="77777777" w:rsidR="0058164C" w:rsidRPr="00EC6845" w:rsidRDefault="0058164C" w:rsidP="0058164C">
            <w:pPr>
              <w:pStyle w:val="xmsonormal"/>
              <w:rPr>
                <w:ins w:id="445" w:author="Miller, Harvey J." w:date="2020-07-01T09:35:00Z"/>
              </w:rPr>
            </w:pPr>
            <w:commentRangeStart w:id="446"/>
            <w:ins w:id="447" w:author="Miller, Harvey J." w:date="2020-07-01T09:35:00Z">
              <w:r w:rsidRPr="00EC6845">
                <w:t>Capital metro</w:t>
              </w:r>
            </w:ins>
            <w:commentRangeEnd w:id="446"/>
            <w:ins w:id="448" w:author="Miller, Harvey J." w:date="2020-07-01T09:42:00Z">
              <w:r w:rsidR="00F47251">
                <w:rPr>
                  <w:rStyle w:val="CommentReference"/>
                  <w:rFonts w:asciiTheme="minorHAnsi" w:hAnsiTheme="minorHAnsi" w:cstheme="minorBidi"/>
                </w:rPr>
                <w:commentReference w:id="446"/>
              </w:r>
            </w:ins>
          </w:p>
        </w:tc>
        <w:tc>
          <w:tcPr>
            <w:tcW w:w="2338" w:type="dxa"/>
          </w:tcPr>
          <w:p w14:paraId="5C0626DE" w14:textId="77777777" w:rsidR="0058164C" w:rsidRPr="00EC6845" w:rsidRDefault="0058164C" w:rsidP="0058164C">
            <w:pPr>
              <w:pStyle w:val="xmsonormal"/>
              <w:rPr>
                <w:ins w:id="449" w:author="Miller, Harvey J." w:date="2020-07-01T09:35:00Z"/>
              </w:rPr>
            </w:pPr>
            <w:ins w:id="450" w:author="Miller, Harvey J." w:date="2020-07-01T09:35:00Z">
              <w:r>
                <w:t>~60</w:t>
              </w:r>
            </w:ins>
          </w:p>
        </w:tc>
      </w:tr>
      <w:tr w:rsidR="0058164C" w14:paraId="734BE94A" w14:textId="77777777" w:rsidTr="0058164C">
        <w:trPr>
          <w:ins w:id="451" w:author="Miller, Harvey J." w:date="2020-07-01T09:35:00Z"/>
        </w:trPr>
        <w:tc>
          <w:tcPr>
            <w:tcW w:w="2336" w:type="dxa"/>
          </w:tcPr>
          <w:p w14:paraId="79613BA1" w14:textId="338E7774" w:rsidR="0058164C" w:rsidRPr="00F47AF7" w:rsidRDefault="0058164C" w:rsidP="0058164C">
            <w:pPr>
              <w:pStyle w:val="xmsonormal"/>
              <w:rPr>
                <w:ins w:id="452" w:author="Miller, Harvey J." w:date="2020-07-01T09:35:00Z"/>
              </w:rPr>
            </w:pPr>
            <w:ins w:id="453" w:author="Miller, Harvey J." w:date="2020-07-01T09:35:00Z">
              <w:r w:rsidRPr="002D4586">
                <w:t>BART</w:t>
              </w:r>
            </w:ins>
            <w:ins w:id="454" w:author="Miller, Harvey J." w:date="2020-07-01T09:43:00Z">
              <w:r w:rsidR="00F47251">
                <w:t xml:space="preserve"> San Francisco, CA</w:t>
              </w:r>
            </w:ins>
          </w:p>
        </w:tc>
        <w:tc>
          <w:tcPr>
            <w:tcW w:w="2338" w:type="dxa"/>
          </w:tcPr>
          <w:p w14:paraId="223988CD" w14:textId="77777777" w:rsidR="0058164C" w:rsidRDefault="0058164C" w:rsidP="0058164C">
            <w:pPr>
              <w:pStyle w:val="xmsonormal"/>
              <w:rPr>
                <w:ins w:id="455" w:author="Miller, Harvey J." w:date="2020-07-01T09:35:00Z"/>
              </w:rPr>
            </w:pPr>
            <w:ins w:id="456" w:author="Miller, Harvey J." w:date="2020-07-01T09:35:00Z">
              <w:r>
                <w:t>~30</w:t>
              </w:r>
            </w:ins>
          </w:p>
        </w:tc>
        <w:tc>
          <w:tcPr>
            <w:tcW w:w="2338" w:type="dxa"/>
          </w:tcPr>
          <w:p w14:paraId="1441D6F3" w14:textId="77777777" w:rsidR="0058164C" w:rsidRPr="00EC6845" w:rsidRDefault="0058164C" w:rsidP="0058164C">
            <w:pPr>
              <w:pStyle w:val="xmsonormal"/>
              <w:rPr>
                <w:ins w:id="457" w:author="Miller, Harvey J." w:date="2020-07-01T09:35:00Z"/>
              </w:rPr>
            </w:pPr>
            <w:ins w:id="458" w:author="Miller, Harvey J." w:date="2020-07-01T09:35:00Z">
              <w:r>
                <w:t>CT Transit, Hartford</w:t>
              </w:r>
            </w:ins>
          </w:p>
        </w:tc>
        <w:tc>
          <w:tcPr>
            <w:tcW w:w="2338" w:type="dxa"/>
          </w:tcPr>
          <w:p w14:paraId="3CDFDDC7" w14:textId="77777777" w:rsidR="0058164C" w:rsidRPr="00EC6845" w:rsidRDefault="0058164C" w:rsidP="0058164C">
            <w:pPr>
              <w:pStyle w:val="xmsonormal"/>
              <w:rPr>
                <w:ins w:id="459" w:author="Miller, Harvey J." w:date="2020-07-01T09:35:00Z"/>
              </w:rPr>
            </w:pPr>
            <w:ins w:id="460" w:author="Miller, Harvey J." w:date="2020-07-01T09:35:00Z">
              <w:r>
                <w:t>&gt;60</w:t>
              </w:r>
            </w:ins>
          </w:p>
        </w:tc>
      </w:tr>
    </w:tbl>
    <w:p w14:paraId="4241BF75" w14:textId="77777777" w:rsidR="0058164C" w:rsidRDefault="0058164C" w:rsidP="0058164C">
      <w:pPr>
        <w:pStyle w:val="xmsonormal"/>
        <w:jc w:val="center"/>
        <w:rPr>
          <w:ins w:id="461" w:author="Miller, Harvey J." w:date="2020-07-01T09:35:00Z"/>
        </w:rPr>
      </w:pPr>
      <w:bookmarkStart w:id="462" w:name="_Ref42961485"/>
      <w:ins w:id="463" w:author="Miller, Harvey J." w:date="2020-07-01T09:35:00Z">
        <w:r>
          <w:t xml:space="preserve">Table </w:t>
        </w:r>
        <w:r>
          <w:fldChar w:fldCharType="begin"/>
        </w:r>
        <w:r>
          <w:instrText xml:space="preserve"> SEQ Table \* ARABIC </w:instrText>
        </w:r>
        <w:r>
          <w:fldChar w:fldCharType="separate"/>
        </w:r>
        <w:r>
          <w:t>1</w:t>
        </w:r>
        <w:r>
          <w:fldChar w:fldCharType="end"/>
        </w:r>
        <w:bookmarkEnd w:id="462"/>
        <w:r>
          <w:t>: GTFS real-time update frequency for 20 transit systems in the United States.</w:t>
        </w:r>
      </w:ins>
    </w:p>
    <w:p w14:paraId="58BAF21C" w14:textId="6F5AC3D8" w:rsidR="00984CCF" w:rsidDel="0058164C" w:rsidRDefault="00984CCF" w:rsidP="0058164C">
      <w:pPr>
        <w:ind w:firstLine="720"/>
        <w:jc w:val="both"/>
        <w:rPr>
          <w:del w:id="464" w:author="Liu, Luyu" w:date="2020-06-23T11:04:00Z"/>
          <w:rFonts w:ascii="Times New Roman" w:hAnsi="Times New Roman" w:cs="Times New Roman"/>
          <w:sz w:val="24"/>
          <w:szCs w:val="24"/>
        </w:rPr>
        <w:pPrChange w:id="465" w:author="Miller, Harvey J." w:date="2020-07-01T09:33:00Z">
          <w:pPr>
            <w:jc w:val="both"/>
          </w:pPr>
        </w:pPrChange>
      </w:pPr>
    </w:p>
    <w:p w14:paraId="6FBEF579" w14:textId="506BE847" w:rsidR="005A464A" w:rsidDel="00422498" w:rsidRDefault="0091606F" w:rsidP="00F47251">
      <w:pPr>
        <w:ind w:firstLine="720"/>
        <w:jc w:val="both"/>
        <w:rPr>
          <w:del w:id="466" w:author="Miller, Harvey J." w:date="2020-07-01T09:51:00Z"/>
          <w:rFonts w:ascii="Times New Roman" w:hAnsi="Times New Roman" w:cs="Times New Roman"/>
          <w:sz w:val="24"/>
          <w:szCs w:val="24"/>
        </w:rPr>
        <w:pPrChange w:id="467" w:author="Miller, Harvey J." w:date="2020-07-01T09:45:00Z">
          <w:pPr>
            <w:spacing w:line="240" w:lineRule="auto"/>
            <w:ind w:firstLine="720"/>
            <w:jc w:val="both"/>
          </w:pPr>
        </w:pPrChange>
      </w:pPr>
      <w:ins w:id="468" w:author="Miller, Harvey J." w:date="2020-07-01T10:36:00Z">
        <w:r>
          <w:rPr>
            <w:rFonts w:ascii="Times New Roman" w:hAnsi="Times New Roman" w:cs="Times New Roman"/>
            <w:sz w:val="24"/>
            <w:szCs w:val="24"/>
          </w:rPr>
          <w:t>A</w:t>
        </w:r>
      </w:ins>
      <w:del w:id="469" w:author="Miller, Harvey J." w:date="2020-07-01T10:36:00Z">
        <w:r w:rsidR="00984CCF" w:rsidDel="0091606F">
          <w:rPr>
            <w:rFonts w:ascii="Times New Roman" w:hAnsi="Times New Roman" w:cs="Times New Roman"/>
            <w:sz w:val="24"/>
            <w:szCs w:val="24"/>
          </w:rPr>
          <w:delText>Nevertheless</w:delText>
        </w:r>
        <w:r w:rsidR="005A464A" w:rsidDel="0091606F">
          <w:rPr>
            <w:rFonts w:ascii="Times New Roman" w:hAnsi="Times New Roman" w:cs="Times New Roman"/>
            <w:sz w:val="24"/>
            <w:szCs w:val="24"/>
          </w:rPr>
          <w:delText>, a</w:delText>
        </w:r>
      </w:del>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F47251">
        <w:rPr>
          <w:rFonts w:ascii="Times New Roman" w:hAnsi="Times New Roman" w:cs="Times New Roman"/>
          <w:sz w:val="24"/>
          <w:szCs w:val="24"/>
          <w:rPrChange w:id="470" w:author="Miller, Harvey J." w:date="2020-07-01T09:46:00Z">
            <w:rPr>
              <w:rFonts w:ascii="Times New Roman" w:hAnsi="Times New Roman" w:cs="Times New Roman"/>
              <w:i/>
              <w:iCs/>
              <w:sz w:val="24"/>
              <w:szCs w:val="24"/>
            </w:rPr>
          </w:rPrChange>
        </w:rPr>
        <w:t>temporal accuracy</w:t>
      </w:r>
      <w:ins w:id="471" w:author="Miller, Harvey J." w:date="2020-07-01T09:46:00Z">
        <w:r w:rsidR="00F47251">
          <w:rPr>
            <w:rFonts w:ascii="Times New Roman" w:hAnsi="Times New Roman" w:cs="Times New Roman"/>
            <w:sz w:val="24"/>
            <w:szCs w:val="24"/>
          </w:rPr>
          <w:t xml:space="preserve"> </w:t>
        </w:r>
      </w:ins>
      <w:del w:id="472" w:author="Miller, Harvey J." w:date="2020-07-01T09:46:00Z">
        <w:r w:rsidR="005A464A" w:rsidDel="00F47251">
          <w:rPr>
            <w:rFonts w:ascii="Times New Roman" w:hAnsi="Times New Roman" w:cs="Times New Roman"/>
            <w:sz w:val="24"/>
            <w:szCs w:val="24"/>
          </w:rPr>
          <w:delText xml:space="preserve"> </w:delText>
        </w:r>
      </w:del>
      <w:ins w:id="473" w:author="Miller, Harvey J." w:date="2020-07-01T09:46:00Z">
        <w:r w:rsidR="00F47251">
          <w:rPr>
            <w:rFonts w:ascii="Times New Roman" w:hAnsi="Times New Roman" w:cs="Times New Roman"/>
            <w:sz w:val="24"/>
            <w:szCs w:val="24"/>
          </w:rPr>
          <w:t xml:space="preserve">can be improved </w:t>
        </w:r>
      </w:ins>
      <w:ins w:id="474" w:author="Miller, Harvey J." w:date="2020-07-01T09:47:00Z">
        <w:r w:rsidR="00F47251">
          <w:rPr>
            <w:rFonts w:ascii="Times New Roman" w:hAnsi="Times New Roman" w:cs="Times New Roman"/>
            <w:sz w:val="24"/>
            <w:szCs w:val="24"/>
          </w:rPr>
          <w:t xml:space="preserve">for determining </w:t>
        </w:r>
      </w:ins>
      <w:ins w:id="475" w:author="Miller, Harvey J." w:date="2020-07-01T09:50:00Z">
        <w:r w:rsidR="00422498">
          <w:rPr>
            <w:rFonts w:ascii="Times New Roman" w:hAnsi="Times New Roman" w:cs="Times New Roman"/>
            <w:sz w:val="24"/>
            <w:szCs w:val="24"/>
          </w:rPr>
          <w:t xml:space="preserve">realized wait times. </w:t>
        </w:r>
      </w:ins>
      <w:del w:id="476" w:author="Miller, Harvey J." w:date="2020-07-01T09:46:00Z">
        <w:r w:rsidR="005A464A" w:rsidDel="00F47251">
          <w:rPr>
            <w:rFonts w:ascii="Times New Roman" w:hAnsi="Times New Roman" w:cs="Times New Roman"/>
            <w:sz w:val="24"/>
            <w:szCs w:val="24"/>
          </w:rPr>
          <w:delText>is not satisfying</w:delText>
        </w:r>
      </w:del>
      <w:del w:id="477" w:author="Miller, Harvey J." w:date="2020-07-01T09:50:00Z">
        <w:r w:rsidR="005A464A" w:rsidDel="00422498">
          <w:rPr>
            <w:rFonts w:ascii="Times New Roman" w:hAnsi="Times New Roman" w:cs="Times New Roman"/>
            <w:sz w:val="24"/>
            <w:szCs w:val="24"/>
          </w:rPr>
          <w:delText xml:space="preserve">. </w:delText>
        </w:r>
      </w:del>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del w:id="478" w:author="Miller, Harvey J." w:date="2020-07-01T09:54:00Z">
        <w:r w:rsidR="00D94E97" w:rsidRPr="00E714F0" w:rsidDel="00422498">
          <w:rPr>
            <w:rFonts w:ascii="Times New Roman" w:eastAsia="Yu Mincho" w:hAnsi="Times New Roman" w:cs="Times New Roman"/>
            <w:sz w:val="24"/>
            <w:szCs w:val="24"/>
            <w:lang w:eastAsia="ja-JP"/>
          </w:rPr>
          <w:delText>’s definition</w:delText>
        </w:r>
      </w:del>
      <w:r w:rsidR="00D94E97" w:rsidRPr="00E714F0">
        <w:rPr>
          <w:rFonts w:ascii="Times New Roman" w:eastAsia="Yu Mincho" w:hAnsi="Times New Roman" w:cs="Times New Roman"/>
          <w:sz w:val="24"/>
          <w:szCs w:val="24"/>
          <w:lang w:eastAsia="ja-JP"/>
        </w:rPr>
        <w:t xml:space="preserve">,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w:t>
      </w:r>
      <w:ins w:id="479" w:author="Miller, Harvey J." w:date="2020-07-01T09:50:00Z">
        <w:r w:rsidR="00422498">
          <w:rPr>
            <w:rFonts w:ascii="Times New Roman" w:eastAsia="Yu Mincho" w:hAnsi="Times New Roman" w:cs="Times New Roman"/>
            <w:sz w:val="24"/>
            <w:szCs w:val="24"/>
            <w:lang w:eastAsia="ja-JP"/>
          </w:rPr>
          <w:t>difference b</w:t>
        </w:r>
      </w:ins>
      <w:ins w:id="480" w:author="Miller, Harvey J." w:date="2020-07-01T09:51:00Z">
        <w:r w:rsidR="00422498">
          <w:rPr>
            <w:rFonts w:ascii="Times New Roman" w:eastAsia="Yu Mincho" w:hAnsi="Times New Roman" w:cs="Times New Roman"/>
            <w:sz w:val="24"/>
            <w:szCs w:val="24"/>
            <w:lang w:eastAsia="ja-JP"/>
          </w:rPr>
          <w:t xml:space="preserve">etween </w:t>
        </w:r>
      </w:ins>
      <w:del w:id="481" w:author="Miller, Harvey J." w:date="2020-07-01T09:50:00Z">
        <w:r w:rsidR="00D94E97" w:rsidRPr="00E714F0" w:rsidDel="00422498">
          <w:rPr>
            <w:rFonts w:ascii="Times New Roman" w:eastAsia="Yu Mincho" w:hAnsi="Times New Roman" w:cs="Times New Roman"/>
            <w:sz w:val="24"/>
            <w:szCs w:val="24"/>
            <w:lang w:eastAsia="ja-JP"/>
          </w:rPr>
          <w:delText xml:space="preserve">as: how accurate is </w:delText>
        </w:r>
      </w:del>
      <w:r w:rsidR="00D94E97" w:rsidRPr="00E714F0">
        <w:rPr>
          <w:rFonts w:ascii="Times New Roman" w:eastAsia="Yu Mincho" w:hAnsi="Times New Roman" w:cs="Times New Roman"/>
          <w:sz w:val="24"/>
          <w:szCs w:val="24"/>
          <w:lang w:eastAsia="ja-JP"/>
        </w:rPr>
        <w:t>the measure’s recorded time compared to the actual time</w:t>
      </w:r>
      <w:ins w:id="482" w:author="Miller, Harvey J." w:date="2020-07-01T09:51:00Z">
        <w:r w:rsidR="00422498">
          <w:rPr>
            <w:rFonts w:ascii="Times New Roman" w:eastAsia="Yu Mincho" w:hAnsi="Times New Roman" w:cs="Times New Roman"/>
            <w:sz w:val="24"/>
            <w:szCs w:val="24"/>
            <w:lang w:eastAsia="ja-JP"/>
          </w:rPr>
          <w:t>; this r</w:t>
        </w:r>
      </w:ins>
      <w:ins w:id="483" w:author="Liu, Luyu" w:date="2020-06-15T23:14:00Z">
        <w:del w:id="484" w:author="Miller, Harvey J." w:date="2020-07-01T09:51:00Z">
          <w:r w:rsidR="00A14DF9" w:rsidDel="00422498">
            <w:rPr>
              <w:rFonts w:ascii="Times New Roman" w:eastAsia="Yu Mincho" w:hAnsi="Times New Roman" w:cs="Times New Roman"/>
              <w:sz w:val="24"/>
              <w:szCs w:val="24"/>
              <w:lang w:eastAsia="ja-JP"/>
            </w:rPr>
            <w:delText xml:space="preserve"> </w:delText>
          </w:r>
        </w:del>
      </w:ins>
      <w:ins w:id="485" w:author="Liu, Luyu" w:date="2020-06-22T17:23:00Z">
        <w:del w:id="486" w:author="Miller, Harvey J." w:date="2020-07-01T09:46:00Z">
          <w:r w:rsidR="0031367D" w:rsidDel="00F47251">
            <w:rPr>
              <w:rFonts w:ascii="Times New Roman" w:eastAsia="Yu Mincho" w:hAnsi="Times New Roman" w:cs="Times New Roman"/>
              <w:sz w:val="24"/>
              <w:szCs w:val="24"/>
              <w:lang w:eastAsia="ja-JP"/>
            </w:rPr>
            <w:fldChar w:fldCharType="begin" w:fldLock="1"/>
          </w:r>
        </w:del>
      </w:ins>
      <w:del w:id="487" w:author="Miller, Harvey J." w:date="2020-07-01T09:46:00Z">
        <w:r w:rsidR="004400AC" w:rsidDel="00F47251">
          <w:rPr>
            <w:rFonts w:ascii="Times New Roman" w:eastAsia="Yu Mincho" w:hAnsi="Times New Roman" w:cs="Times New Roman"/>
            <w:sz w:val="24"/>
            <w:szCs w:val="24"/>
            <w:lang w:eastAsia="ja-JP"/>
          </w:rPr>
          <w:del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delInstrText>
        </w:r>
        <w:r w:rsidR="0031367D" w:rsidDel="00F47251">
          <w:rPr>
            <w:rFonts w:ascii="Times New Roman" w:eastAsia="Yu Mincho" w:hAnsi="Times New Roman" w:cs="Times New Roman"/>
            <w:sz w:val="24"/>
            <w:szCs w:val="24"/>
            <w:lang w:eastAsia="ja-JP"/>
          </w:rPr>
          <w:fldChar w:fldCharType="separate"/>
        </w:r>
        <w:r w:rsidR="0031367D" w:rsidRPr="0031367D" w:rsidDel="00F47251">
          <w:rPr>
            <w:rFonts w:ascii="Times New Roman" w:eastAsia="Yu Mincho" w:hAnsi="Times New Roman" w:cs="Times New Roman"/>
            <w:noProof/>
            <w:sz w:val="24"/>
            <w:szCs w:val="24"/>
            <w:lang w:eastAsia="ja-JP"/>
          </w:rPr>
          <w:delText>(Liu and Miller 2020)</w:delText>
        </w:r>
      </w:del>
      <w:ins w:id="488" w:author="Liu, Luyu" w:date="2020-06-22T17:23:00Z">
        <w:del w:id="489" w:author="Miller, Harvey J." w:date="2020-07-01T09:46:00Z">
          <w:r w:rsidR="0031367D" w:rsidDel="00F47251">
            <w:rPr>
              <w:rFonts w:ascii="Times New Roman" w:eastAsia="Yu Mincho" w:hAnsi="Times New Roman" w:cs="Times New Roman"/>
              <w:sz w:val="24"/>
              <w:szCs w:val="24"/>
              <w:lang w:eastAsia="ja-JP"/>
            </w:rPr>
            <w:fldChar w:fldCharType="end"/>
          </w:r>
        </w:del>
      </w:ins>
      <w:del w:id="490" w:author="Miller, Harvey J." w:date="2020-07-01T09:46:00Z">
        <w:r w:rsidR="00D94E97" w:rsidRPr="00E714F0" w:rsidDel="00F47251">
          <w:rPr>
            <w:rFonts w:ascii="Times New Roman" w:eastAsia="Yu Mincho" w:hAnsi="Times New Roman" w:cs="Times New Roman"/>
            <w:sz w:val="24"/>
            <w:szCs w:val="24"/>
            <w:lang w:eastAsia="ja-JP"/>
          </w:rPr>
          <w:delText xml:space="preserve">. </w:delText>
        </w:r>
      </w:del>
      <w:del w:id="491" w:author="Miller, Harvey J." w:date="2020-07-01T09:51:00Z">
        <w:r w:rsidR="00D94E97" w:rsidRPr="00D94E97" w:rsidDel="00422498">
          <w:rPr>
            <w:rFonts w:ascii="Times New Roman" w:eastAsia="Yu Mincho" w:hAnsi="Times New Roman" w:cs="Times New Roman"/>
            <w:sz w:val="24"/>
            <w:szCs w:val="24"/>
            <w:lang w:eastAsia="ja-JP"/>
          </w:rPr>
          <w:delText>It r</w:delText>
        </w:r>
      </w:del>
      <w:r w:rsidR="00D94E97" w:rsidRPr="00D94E97">
        <w:rPr>
          <w:rFonts w:ascii="Times New Roman" w:eastAsia="Yu Mincho" w:hAnsi="Times New Roman" w:cs="Times New Roman"/>
          <w:sz w:val="24"/>
          <w:szCs w:val="24"/>
          <w:lang w:eastAsia="ja-JP"/>
        </w:rPr>
        <w:t xml:space="preserve">epresents the systematic error caused by the temporal delay of measurement. </w:t>
      </w:r>
      <w:ins w:id="492" w:author="Miller, Harvey J." w:date="2020-07-01T09:51:00Z">
        <w:r w:rsidR="00422498">
          <w:rPr>
            <w:rFonts w:ascii="Times New Roman" w:eastAsia="Yu Mincho" w:hAnsi="Times New Roman" w:cs="Times New Roman"/>
            <w:sz w:val="24"/>
            <w:szCs w:val="24"/>
            <w:lang w:eastAsia="ja-JP"/>
          </w:rPr>
          <w:t xml:space="preserve">Since </w:t>
        </w:r>
      </w:ins>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w:t>
      </w:r>
      <w:ins w:id="493" w:author="Miller, Harvey J." w:date="2020-07-01T09:54:00Z">
        <w:r w:rsidR="00422498">
          <w:rPr>
            <w:rFonts w:ascii="Times New Roman" w:hAnsi="Times New Roman" w:cs="Times New Roman"/>
            <w:sz w:val="24"/>
            <w:szCs w:val="24"/>
          </w:rPr>
          <w:t>at</w:t>
        </w:r>
      </w:ins>
      <w:del w:id="494" w:author="Miller, Harvey J." w:date="2020-07-01T09:54:00Z">
        <w:r w:rsidR="005A464A" w:rsidDel="00422498">
          <w:rPr>
            <w:rFonts w:ascii="Times New Roman" w:hAnsi="Times New Roman" w:cs="Times New Roman"/>
            <w:sz w:val="24"/>
            <w:szCs w:val="24"/>
          </w:rPr>
          <w:delText>based on</w:delText>
        </w:r>
      </w:del>
      <w:r w:rsidR="005A464A">
        <w:rPr>
          <w:rFonts w:ascii="Times New Roman" w:hAnsi="Times New Roman" w:cs="Times New Roman"/>
          <w:sz w:val="24"/>
          <w:szCs w:val="24"/>
        </w:rPr>
        <w:t xml:space="preserve"> a fixed i</w:t>
      </w:r>
      <w:r w:rsidR="00D94E97">
        <w:rPr>
          <w:rFonts w:ascii="Times New Roman" w:hAnsi="Times New Roman" w:cs="Times New Roman"/>
          <w:sz w:val="24"/>
          <w:szCs w:val="24"/>
        </w:rPr>
        <w:t>nterval</w:t>
      </w:r>
      <w:ins w:id="495" w:author="Miller, Harvey J." w:date="2020-07-01T09:51:00Z">
        <w:r w:rsidR="00422498">
          <w:rPr>
            <w:rFonts w:ascii="Times New Roman" w:hAnsi="Times New Roman" w:cs="Times New Roman"/>
            <w:sz w:val="24"/>
            <w:szCs w:val="24"/>
          </w:rPr>
          <w:t xml:space="preserve">, </w:t>
        </w:r>
      </w:ins>
      <w:del w:id="496" w:author="Miller, Harvey J." w:date="2020-07-01T09:51:00Z">
        <w:r w:rsidR="00D94E97" w:rsidDel="00422498">
          <w:rPr>
            <w:rFonts w:ascii="Times New Roman" w:hAnsi="Times New Roman" w:cs="Times New Roman"/>
            <w:sz w:val="24"/>
            <w:szCs w:val="24"/>
          </w:rPr>
          <w:delText xml:space="preserve">; this could range from </w:delText>
        </w:r>
        <w:r w:rsidR="005A464A" w:rsidDel="00422498">
          <w:rPr>
            <w:rFonts w:ascii="Times New Roman" w:hAnsi="Times New Roman" w:cs="Times New Roman"/>
            <w:sz w:val="24"/>
            <w:szCs w:val="24"/>
          </w:rPr>
          <w:delText xml:space="preserve">5 seconds to </w:delText>
        </w:r>
      </w:del>
      <w:del w:id="497" w:author="Miller, Harvey J." w:date="2020-07-01T09:28:00Z">
        <w:r w:rsidR="005A464A" w:rsidDel="0058164C">
          <w:rPr>
            <w:rFonts w:ascii="Times New Roman" w:hAnsi="Times New Roman" w:cs="Times New Roman"/>
            <w:sz w:val="24"/>
            <w:szCs w:val="24"/>
          </w:rPr>
          <w:delText xml:space="preserve">2 minutes </w:delText>
        </w:r>
      </w:del>
      <w:del w:id="498" w:author="Miller, Harvey J." w:date="2020-07-01T09:51:00Z">
        <w:r w:rsidR="005A464A" w:rsidDel="00422498">
          <w:rPr>
            <w:rFonts w:ascii="Times New Roman" w:hAnsi="Times New Roman" w:cs="Times New Roman"/>
            <w:sz w:val="24"/>
            <w:szCs w:val="24"/>
          </w:rPr>
          <w:delText xml:space="preserve">depending on the system. Consequently, </w:delText>
        </w:r>
      </w:del>
      <w:r w:rsidR="005A464A">
        <w:rPr>
          <w:rFonts w:ascii="Times New Roman" w:hAnsi="Times New Roman" w:cs="Times New Roman"/>
          <w:sz w:val="24"/>
          <w:szCs w:val="24"/>
        </w:rPr>
        <w:t>the reported times of bus arrivals at stops could be different from the actual arrival times.</w:t>
      </w:r>
      <w:ins w:id="499" w:author="Miller, Harvey J." w:date="2020-07-01T09:51:00Z">
        <w:r w:rsidR="00422498">
          <w:rPr>
            <w:rFonts w:ascii="Times New Roman" w:hAnsi="Times New Roman" w:cs="Times New Roman"/>
            <w:sz w:val="24"/>
            <w:szCs w:val="24"/>
          </w:rPr>
          <w:t xml:space="preserve">  </w:t>
        </w:r>
      </w:ins>
    </w:p>
    <w:p w14:paraId="0BDC1EAB" w14:textId="2216DFA0" w:rsidR="005A464A" w:rsidRDefault="005A464A" w:rsidP="00422498">
      <w:pPr>
        <w:ind w:firstLine="720"/>
        <w:jc w:val="both"/>
        <w:rPr>
          <w:rFonts w:ascii="Times New Roman" w:hAnsi="Times New Roman" w:cs="Times New Roman"/>
          <w:sz w:val="24"/>
          <w:szCs w:val="24"/>
        </w:rPr>
        <w:pPrChange w:id="500" w:author="Miller, Harvey J." w:date="2020-07-01T09:51:00Z">
          <w:pPr>
            <w:jc w:val="both"/>
          </w:pPr>
        </w:pPrChange>
      </w:pPr>
      <w:del w:id="501" w:author="Miller, Harvey J." w:date="2020-07-01T09:51:00Z">
        <w:r w:rsidDel="00422498">
          <w:rPr>
            <w:rFonts w:ascii="Times New Roman" w:hAnsi="Times New Roman" w:cs="Times New Roman"/>
            <w:sz w:val="24"/>
            <w:szCs w:val="24"/>
          </w:rPr>
          <w:tab/>
        </w:r>
      </w:del>
      <w:r>
        <w:rPr>
          <w:rFonts w:ascii="Times New Roman" w:hAnsi="Times New Roman" w:cs="Times New Roman"/>
          <w:sz w:val="24"/>
          <w:szCs w:val="24"/>
        </w:rPr>
        <w:t xml:space="preserve">To </w:t>
      </w:r>
      <w:ins w:id="502" w:author="Miller, Harvey J." w:date="2020-07-01T09:51:00Z">
        <w:r w:rsidR="00422498">
          <w:rPr>
            <w:rFonts w:ascii="Times New Roman" w:hAnsi="Times New Roman" w:cs="Times New Roman"/>
            <w:sz w:val="24"/>
            <w:szCs w:val="24"/>
          </w:rPr>
          <w:t xml:space="preserve">improve </w:t>
        </w:r>
      </w:ins>
      <w:del w:id="503" w:author="Miller, Harvey J." w:date="2020-07-01T09:51:00Z">
        <w:r w:rsidDel="00422498">
          <w:rPr>
            <w:rFonts w:ascii="Times New Roman" w:hAnsi="Times New Roman" w:cs="Times New Roman"/>
            <w:sz w:val="24"/>
            <w:szCs w:val="24"/>
          </w:rPr>
          <w:delText xml:space="preserve">solve the </w:delText>
        </w:r>
      </w:del>
      <w:r>
        <w:rPr>
          <w:rFonts w:ascii="Times New Roman" w:hAnsi="Times New Roman" w:cs="Times New Roman"/>
          <w:sz w:val="24"/>
          <w:szCs w:val="24"/>
        </w:rPr>
        <w:t xml:space="preserve">temporal accuracy </w:t>
      </w:r>
      <w:ins w:id="504" w:author="Miller, Harvey J." w:date="2020-07-01T09:52:00Z">
        <w:r w:rsidR="00422498">
          <w:rPr>
            <w:rFonts w:ascii="Times New Roman" w:hAnsi="Times New Roman" w:cs="Times New Roman"/>
            <w:sz w:val="24"/>
            <w:szCs w:val="24"/>
          </w:rPr>
          <w:t>for estimating wait times</w:t>
        </w:r>
      </w:ins>
      <w:del w:id="505" w:author="Miller, Harvey J." w:date="2020-07-01T09:51:00Z">
        <w:r w:rsidDel="00422498">
          <w:rPr>
            <w:rFonts w:ascii="Times New Roman" w:hAnsi="Times New Roman" w:cs="Times New Roman"/>
            <w:sz w:val="24"/>
            <w:szCs w:val="24"/>
          </w:rPr>
          <w:delText>issue</w:delText>
        </w:r>
      </w:del>
      <w:r>
        <w:rPr>
          <w:rFonts w:ascii="Times New Roman" w:hAnsi="Times New Roman" w:cs="Times New Roman"/>
          <w:sz w:val="24"/>
          <w:szCs w:val="24"/>
        </w:rPr>
        <w:t>, we use</w:t>
      </w:r>
      <w:del w:id="506" w:author="Liu, Luyu" w:date="2020-06-22T17:24:00Z">
        <w:r w:rsidDel="0031367D">
          <w:rPr>
            <w:rFonts w:ascii="Times New Roman" w:hAnsi="Times New Roman" w:cs="Times New Roman"/>
            <w:sz w:val="24"/>
            <w:szCs w:val="24"/>
          </w:rPr>
          <w:delText>d</w:delText>
        </w:r>
      </w:del>
      <w:r>
        <w:rPr>
          <w:rFonts w:ascii="Times New Roman" w:hAnsi="Times New Roman" w:cs="Times New Roman"/>
          <w:sz w:val="24"/>
          <w:szCs w:val="24"/>
        </w:rPr>
        <w:t xml:space="preserve"> </w:t>
      </w:r>
      <w:del w:id="507"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508" w:author="Liu, Luyu" w:date="2020-06-16T19:45:00Z">
        <w:r w:rsidDel="00970BC4">
          <w:rPr>
            <w:rFonts w:ascii="Times New Roman" w:hAnsi="Times New Roman" w:cs="Times New Roman"/>
            <w:sz w:val="24"/>
            <w:szCs w:val="24"/>
          </w:rPr>
          <w:delText>A</w:delText>
        </w:r>
      </w:del>
      <w:ins w:id="509" w:author="Liu, Luyu" w:date="2020-06-16T19:46:00Z">
        <w:r w:rsidR="00CC0067">
          <w:rPr>
            <w:rFonts w:ascii="Times New Roman" w:hAnsi="Times New Roman" w:cs="Times New Roman"/>
            <w:sz w:val="24"/>
            <w:szCs w:val="24"/>
          </w:rPr>
          <w:t xml:space="preserve">automated passenger counter </w:t>
        </w:r>
      </w:ins>
      <w:del w:id="510" w:author="Liu, Luyu" w:date="2020-06-16T19:46:00Z">
        <w:r w:rsidDel="00CC0067">
          <w:rPr>
            <w:rFonts w:ascii="Times New Roman" w:hAnsi="Times New Roman" w:cs="Times New Roman"/>
            <w:sz w:val="24"/>
            <w:szCs w:val="24"/>
          </w:rPr>
          <w:delText xml:space="preserve">utomatic </w:delText>
        </w:r>
      </w:del>
      <w:del w:id="511"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512" w:author="Liu, Luyu" w:date="2020-06-16T19:47:00Z">
        <w:r w:rsidDel="00BB4F04">
          <w:rPr>
            <w:rFonts w:ascii="Times New Roman" w:hAnsi="Times New Roman" w:cs="Times New Roman"/>
            <w:sz w:val="24"/>
            <w:szCs w:val="24"/>
          </w:rPr>
          <w:delText xml:space="preserve">The </w:delText>
        </w:r>
      </w:del>
      <w:ins w:id="513" w:author="Miller, Harvey J." w:date="2020-07-01T09:52:00Z">
        <w:r w:rsidR="00422498">
          <w:rPr>
            <w:rFonts w:ascii="Times New Roman" w:hAnsi="Times New Roman" w:cs="Times New Roman"/>
            <w:sz w:val="24"/>
            <w:szCs w:val="24"/>
          </w:rPr>
          <w:t xml:space="preserve">These </w:t>
        </w:r>
      </w:ins>
      <w:del w:id="514" w:author="Miller, Harvey J." w:date="2020-07-01T09:52:00Z">
        <w:r w:rsidDel="00422498">
          <w:rPr>
            <w:rFonts w:ascii="Times New Roman" w:hAnsi="Times New Roman" w:cs="Times New Roman"/>
            <w:sz w:val="24"/>
            <w:szCs w:val="24"/>
          </w:rPr>
          <w:delText xml:space="preserve">APC data is </w:delText>
        </w:r>
      </w:del>
      <w:ins w:id="515" w:author="Liu, Luyu" w:date="2020-06-16T19:47:00Z">
        <w:del w:id="516" w:author="Miller, Harvey J." w:date="2020-07-01T09:52:00Z">
          <w:r w:rsidR="00BB4F04" w:rsidDel="00422498">
            <w:rPr>
              <w:rFonts w:ascii="Times New Roman" w:hAnsi="Times New Roman" w:cs="Times New Roman"/>
              <w:sz w:val="24"/>
              <w:szCs w:val="24"/>
            </w:rPr>
            <w:delText xml:space="preserve">are </w:delText>
          </w:r>
        </w:del>
      </w:ins>
      <w:del w:id="517" w:author="Miller, Harvey J." w:date="2020-07-01T09:52:00Z">
        <w:r w:rsidDel="00422498">
          <w:rPr>
            <w:rFonts w:ascii="Times New Roman" w:hAnsi="Times New Roman" w:cs="Times New Roman"/>
            <w:sz w:val="24"/>
            <w:szCs w:val="24"/>
          </w:rPr>
          <w:delText xml:space="preserve">collected by the passenger counters installed on each bus, which is primarily intended to summary the ridership. Moreover, the </w:delText>
        </w:r>
      </w:del>
      <w:r>
        <w:rPr>
          <w:rFonts w:ascii="Times New Roman" w:hAnsi="Times New Roman" w:cs="Times New Roman"/>
          <w:sz w:val="24"/>
          <w:szCs w:val="24"/>
        </w:rPr>
        <w:t xml:space="preserve">data </w:t>
      </w:r>
      <w:ins w:id="518" w:author="Miller, Harvey J." w:date="2020-07-01T09:52:00Z">
        <w:r w:rsidR="00422498">
          <w:rPr>
            <w:rFonts w:ascii="Times New Roman" w:hAnsi="Times New Roman" w:cs="Times New Roman"/>
            <w:sz w:val="24"/>
            <w:szCs w:val="24"/>
          </w:rPr>
          <w:t>are event-driven: rather than updated at a fixed tempora</w:t>
        </w:r>
      </w:ins>
      <w:ins w:id="519" w:author="Miller, Harvey J." w:date="2020-07-01T09:53:00Z">
        <w:r w:rsidR="00422498">
          <w:rPr>
            <w:rFonts w:ascii="Times New Roman" w:hAnsi="Times New Roman" w:cs="Times New Roman"/>
            <w:sz w:val="24"/>
            <w:szCs w:val="24"/>
          </w:rPr>
          <w:t xml:space="preserve">l </w:t>
        </w:r>
      </w:ins>
      <w:ins w:id="520" w:author="Miller, Harvey J." w:date="2020-07-01T09:52:00Z">
        <w:r w:rsidR="00422498">
          <w:rPr>
            <w:rFonts w:ascii="Times New Roman" w:hAnsi="Times New Roman" w:cs="Times New Roman"/>
            <w:sz w:val="24"/>
            <w:szCs w:val="24"/>
          </w:rPr>
          <w:t xml:space="preserve">interval, they are updated </w:t>
        </w:r>
      </w:ins>
      <w:ins w:id="521" w:author="Miller, Harvey J." w:date="2020-07-01T09:53:00Z">
        <w:r w:rsidR="00422498">
          <w:rPr>
            <w:rFonts w:ascii="Times New Roman" w:hAnsi="Times New Roman" w:cs="Times New Roman"/>
            <w:sz w:val="24"/>
            <w:szCs w:val="24"/>
          </w:rPr>
          <w:t xml:space="preserve">when the </w:t>
        </w:r>
      </w:ins>
      <w:del w:id="522" w:author="Miller, Harvey J." w:date="2020-07-01T09:53:00Z">
        <w:r w:rsidDel="00422498">
          <w:rPr>
            <w:rFonts w:ascii="Times New Roman" w:hAnsi="Times New Roman" w:cs="Times New Roman"/>
            <w:sz w:val="24"/>
            <w:szCs w:val="24"/>
          </w:rPr>
          <w:delText>also contain</w:delText>
        </w:r>
      </w:del>
      <w:del w:id="523" w:author="Liu, Luyu" w:date="2020-06-16T19:47:00Z">
        <w:r w:rsidDel="00423DB9">
          <w:rPr>
            <w:rFonts w:ascii="Times New Roman" w:hAnsi="Times New Roman" w:cs="Times New Roman"/>
            <w:sz w:val="24"/>
            <w:szCs w:val="24"/>
          </w:rPr>
          <w:delText>s</w:delText>
        </w:r>
      </w:del>
      <w:del w:id="524" w:author="Miller, Harvey J." w:date="2020-07-01T09:53:00Z">
        <w:r w:rsidDel="00422498">
          <w:rPr>
            <w:rFonts w:ascii="Times New Roman" w:hAnsi="Times New Roman" w:cs="Times New Roman"/>
            <w:sz w:val="24"/>
            <w:szCs w:val="24"/>
          </w:rPr>
          <w:delText xml:space="preserve"> the accurate </w:delText>
        </w:r>
      </w:del>
      <w:r>
        <w:rPr>
          <w:rFonts w:ascii="Times New Roman" w:hAnsi="Times New Roman" w:cs="Times New Roman"/>
          <w:sz w:val="24"/>
          <w:szCs w:val="24"/>
        </w:rPr>
        <w:t xml:space="preserve">arrival/departure </w:t>
      </w:r>
      <w:ins w:id="525" w:author="Miller, Harvey J." w:date="2020-07-01T09:53:00Z">
        <w:r w:rsidR="00422498">
          <w:rPr>
            <w:rFonts w:ascii="Times New Roman" w:hAnsi="Times New Roman" w:cs="Times New Roman"/>
            <w:sz w:val="24"/>
            <w:szCs w:val="24"/>
          </w:rPr>
          <w:t>event at a stop occurs</w:t>
        </w:r>
      </w:ins>
      <w:del w:id="526" w:author="Miller, Harvey J." w:date="2020-07-01T09:53:00Z">
        <w:r w:rsidDel="00422498">
          <w:rPr>
            <w:rFonts w:ascii="Times New Roman" w:hAnsi="Times New Roman" w:cs="Times New Roman"/>
            <w:sz w:val="24"/>
            <w:szCs w:val="24"/>
          </w:rPr>
          <w:delText>time recorded promptly at each stop. Compared with GTFS, it is more appropriate to use APC to calculate the system performance and RTI-based users’ actual performance</w:delText>
        </w:r>
      </w:del>
      <w:ins w:id="527" w:author="Liu, Luyu" w:date="2020-06-15T23:00:00Z">
        <w:del w:id="528" w:author="Miller, Harvey J." w:date="2020-07-01T09:53:00Z">
          <w:r w:rsidR="007C0955" w:rsidDel="00422498">
            <w:rPr>
              <w:rFonts w:ascii="Times New Roman" w:hAnsi="Times New Roman" w:cs="Times New Roman"/>
              <w:sz w:val="24"/>
              <w:szCs w:val="24"/>
            </w:rPr>
            <w:delText xml:space="preserve"> for its higher temporal accuracy</w:delText>
          </w:r>
        </w:del>
      </w:ins>
      <w:del w:id="529" w:author="Miller, Harvey J." w:date="2020-07-01T09:53:00Z">
        <w:r w:rsidDel="00422498">
          <w:rPr>
            <w:rFonts w:ascii="Times New Roman" w:hAnsi="Times New Roman" w:cs="Times New Roman"/>
            <w:sz w:val="24"/>
            <w:szCs w:val="24"/>
          </w:rPr>
          <w:delText xml:space="preserve">. </w:delText>
        </w:r>
      </w:del>
      <w:ins w:id="530" w:author="Miller, Harvey J." w:date="2020-07-01T09:53:00Z">
        <w:r w:rsidR="00422498">
          <w:rPr>
            <w:rFonts w:ascii="Times New Roman" w:hAnsi="Times New Roman" w:cs="Times New Roman"/>
            <w:sz w:val="24"/>
            <w:szCs w:val="24"/>
          </w:rPr>
          <w:t xml:space="preserve">.  </w:t>
        </w:r>
      </w:ins>
      <w:r>
        <w:rPr>
          <w:rFonts w:ascii="Times New Roman" w:hAnsi="Times New Roman" w:cs="Times New Roman"/>
          <w:sz w:val="24"/>
          <w:szCs w:val="24"/>
        </w:rPr>
        <w:t xml:space="preserve">However, because the APC devices are not </w:t>
      </w:r>
      <w:ins w:id="531" w:author="Miller, Harvey J." w:date="2020-07-01T09:53:00Z">
        <w:r w:rsidR="00422498">
          <w:rPr>
            <w:rFonts w:ascii="Times New Roman" w:hAnsi="Times New Roman" w:cs="Times New Roman"/>
            <w:sz w:val="24"/>
            <w:szCs w:val="24"/>
          </w:rPr>
          <w:t xml:space="preserve">installed on </w:t>
        </w:r>
      </w:ins>
      <w:del w:id="532" w:author="Miller, Harvey J." w:date="2020-07-01T09:53:00Z">
        <w:r w:rsidDel="00422498">
          <w:rPr>
            <w:rFonts w:ascii="Times New Roman" w:hAnsi="Times New Roman" w:cs="Times New Roman"/>
            <w:sz w:val="24"/>
            <w:szCs w:val="24"/>
          </w:rPr>
          <w:delText xml:space="preserve">available for </w:delText>
        </w:r>
      </w:del>
      <w:r>
        <w:rPr>
          <w:rFonts w:ascii="Times New Roman" w:hAnsi="Times New Roman" w:cs="Times New Roman"/>
          <w:sz w:val="24"/>
          <w:szCs w:val="24"/>
        </w:rPr>
        <w:t xml:space="preserve">every bus, </w:t>
      </w:r>
      <w:ins w:id="533" w:author="Miller, Harvey J." w:date="2020-07-01T09:53:00Z">
        <w:r w:rsidR="00422498">
          <w:rPr>
            <w:rFonts w:ascii="Times New Roman" w:hAnsi="Times New Roman" w:cs="Times New Roman"/>
            <w:sz w:val="24"/>
            <w:szCs w:val="24"/>
          </w:rPr>
          <w:t xml:space="preserve">the </w:t>
        </w:r>
      </w:ins>
      <w:del w:id="534" w:author="Miller, Harvey J." w:date="2020-07-01T09:53:00Z">
        <w:r w:rsidDel="00422498">
          <w:rPr>
            <w:rFonts w:ascii="Times New Roman" w:hAnsi="Times New Roman" w:cs="Times New Roman"/>
            <w:sz w:val="24"/>
            <w:szCs w:val="24"/>
          </w:rPr>
          <w:delText xml:space="preserve">its </w:delText>
        </w:r>
      </w:del>
      <w:r>
        <w:rPr>
          <w:rFonts w:ascii="Times New Roman" w:hAnsi="Times New Roman" w:cs="Times New Roman"/>
          <w:sz w:val="24"/>
          <w:szCs w:val="24"/>
        </w:rPr>
        <w:t xml:space="preserve">system coverage is not 100% unlike GTFS. Correspondingly, </w:t>
      </w:r>
      <w:del w:id="535" w:author="Miller, Harvey J." w:date="2020-07-01T09:54:00Z">
        <w:r w:rsidDel="00422498">
          <w:rPr>
            <w:rFonts w:ascii="Times New Roman" w:hAnsi="Times New Roman" w:cs="Times New Roman"/>
            <w:sz w:val="24"/>
            <w:szCs w:val="24"/>
          </w:rPr>
          <w:delText xml:space="preserve">to make the APC data possible to sustain the calculation, </w:delText>
        </w:r>
      </w:del>
      <w:r>
        <w:rPr>
          <w:rFonts w:ascii="Times New Roman" w:hAnsi="Times New Roman" w:cs="Times New Roman"/>
          <w:sz w:val="24"/>
          <w:szCs w:val="24"/>
        </w:rPr>
        <w:t xml:space="preserve">we </w:t>
      </w:r>
      <w:del w:id="536" w:author="Miller, Harvey J." w:date="2020-07-01T09:54:00Z">
        <w:r w:rsidDel="00422498">
          <w:rPr>
            <w:rFonts w:ascii="Times New Roman" w:hAnsi="Times New Roman" w:cs="Times New Roman"/>
            <w:sz w:val="24"/>
            <w:szCs w:val="24"/>
          </w:rPr>
          <w:delText xml:space="preserve">will </w:delText>
        </w:r>
      </w:del>
      <w:r>
        <w:rPr>
          <w:rFonts w:ascii="Times New Roman" w:hAnsi="Times New Roman" w:cs="Times New Roman"/>
          <w:sz w:val="24"/>
          <w:szCs w:val="24"/>
        </w:rPr>
        <w:t xml:space="preserve">merge the APC data and GTFS to achieve both higher temporal accuracy and 100% system coverage: for every </w:t>
      </w:r>
      <w:ins w:id="537" w:author="Liu, Luyu" w:date="2020-06-15T23:16:00Z">
        <w:r w:rsidR="00A14DF9">
          <w:rPr>
            <w:rFonts w:ascii="Times New Roman" w:hAnsi="Times New Roman" w:cs="Times New Roman"/>
            <w:sz w:val="24"/>
            <w:szCs w:val="24"/>
          </w:rPr>
          <w:t>trip and stop</w:t>
        </w:r>
      </w:ins>
      <w:del w:id="538"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539"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540"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541"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exists</w:t>
      </w:r>
      <w:ins w:id="542" w:author="Miller, Harvey J." w:date="2020-07-01T09:46:00Z">
        <w:r w:rsidR="00F47251">
          <w:rPr>
            <w:rFonts w:ascii="Times New Roman" w:hAnsi="Times New Roman" w:cs="Times New Roman"/>
            <w:sz w:val="24"/>
            <w:szCs w:val="24"/>
          </w:rPr>
          <w:t xml:space="preserve"> </w:t>
        </w:r>
        <w:r w:rsidR="00F47251" w:rsidRPr="00F47251">
          <w:rPr>
            <w:rFonts w:ascii="Times New Roman" w:hAnsi="Times New Roman" w:cs="Times New Roman"/>
            <w:sz w:val="24"/>
            <w:szCs w:val="24"/>
          </w:rPr>
          <w:fldChar w:fldCharType="begin" w:fldLock="1"/>
        </w:r>
        <w:r w:rsidR="00F47251"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00F47251" w:rsidRPr="00F47251">
          <w:rPr>
            <w:rFonts w:ascii="Times New Roman" w:hAnsi="Times New Roman" w:cs="Times New Roman"/>
            <w:sz w:val="24"/>
            <w:szCs w:val="24"/>
          </w:rPr>
          <w:fldChar w:fldCharType="separate"/>
        </w:r>
        <w:r w:rsidR="00F47251" w:rsidRPr="00F47251">
          <w:rPr>
            <w:rFonts w:ascii="Times New Roman" w:hAnsi="Times New Roman" w:cs="Times New Roman"/>
            <w:sz w:val="24"/>
            <w:szCs w:val="24"/>
          </w:rPr>
          <w:t>(Liu and Miller 2020)</w:t>
        </w:r>
        <w:r w:rsidR="00F47251" w:rsidRPr="00F47251">
          <w:rPr>
            <w:rFonts w:ascii="Times New Roman" w:hAnsi="Times New Roman" w:cs="Times New Roman"/>
            <w:sz w:val="24"/>
            <w:szCs w:val="24"/>
          </w:rPr>
          <w:fldChar w:fldCharType="end"/>
        </w:r>
        <w:r w:rsidR="00F47251" w:rsidRPr="00F47251">
          <w:rPr>
            <w:rFonts w:ascii="Times New Roman" w:hAnsi="Times New Roman" w:cs="Times New Roman"/>
            <w:sz w:val="24"/>
            <w:szCs w:val="24"/>
          </w:rPr>
          <w:t>.</w:t>
        </w:r>
      </w:ins>
      <w:del w:id="543" w:author="Miller, Harvey J." w:date="2020-07-01T09:46:00Z">
        <w:r w:rsidDel="00F47251">
          <w:rPr>
            <w:rFonts w:ascii="Times New Roman" w:hAnsi="Times New Roman" w:cs="Times New Roman"/>
            <w:sz w:val="24"/>
            <w:szCs w:val="24"/>
          </w:rPr>
          <w:delText>.</w:delText>
        </w:r>
      </w:del>
      <w:r>
        <w:rPr>
          <w:rFonts w:ascii="Times New Roman" w:hAnsi="Times New Roman" w:cs="Times New Roman"/>
          <w:sz w:val="24"/>
          <w:szCs w:val="24"/>
        </w:rPr>
        <w:t xml:space="preserve"> </w:t>
      </w:r>
      <w:ins w:id="544" w:author="Miller, Harvey J." w:date="2020-07-01T09:46:00Z">
        <w:r w:rsidR="00F47251">
          <w:rPr>
            <w:rFonts w:ascii="Times New Roman" w:hAnsi="Times New Roman" w:cs="Times New Roman"/>
            <w:sz w:val="24"/>
            <w:szCs w:val="24"/>
          </w:rPr>
          <w:t xml:space="preserve"> </w:t>
        </w:r>
      </w:ins>
      <w:ins w:id="545" w:author="Miller, Harvey J." w:date="2020-07-01T09:32:00Z">
        <w:r w:rsidR="0058164C" w:rsidRPr="0058164C">
          <w:rPr>
            <w:rFonts w:ascii="Times New Roman" w:hAnsi="Times New Roman" w:cs="Times New Roman"/>
            <w:sz w:val="24"/>
            <w:szCs w:val="24"/>
          </w:rPr>
          <w:t xml:space="preserve">We </w:t>
        </w:r>
      </w:ins>
      <w:ins w:id="546" w:author="Miller, Harvey J." w:date="2020-07-01T09:54:00Z">
        <w:r w:rsidR="00422498">
          <w:rPr>
            <w:rFonts w:ascii="Times New Roman" w:hAnsi="Times New Roman" w:cs="Times New Roman"/>
            <w:sz w:val="24"/>
            <w:szCs w:val="24"/>
          </w:rPr>
          <w:t>obtained</w:t>
        </w:r>
      </w:ins>
      <w:ins w:id="547" w:author="Miller, Harvey J." w:date="2020-07-01T09:32:00Z">
        <w:r w:rsidR="0058164C" w:rsidRPr="0058164C">
          <w:rPr>
            <w:rFonts w:ascii="Times New Roman" w:hAnsi="Times New Roman" w:cs="Times New Roman"/>
            <w:sz w:val="24"/>
            <w:szCs w:val="24"/>
          </w:rPr>
          <w:t xml:space="preserve"> APC data from COTA </w:t>
        </w:r>
        <w:r w:rsidR="0058164C">
          <w:rPr>
            <w:rFonts w:ascii="Times New Roman" w:hAnsi="Times New Roman" w:cs="Times New Roman"/>
            <w:sz w:val="24"/>
            <w:szCs w:val="24"/>
          </w:rPr>
          <w:t xml:space="preserve">for the period </w:t>
        </w:r>
        <w:r w:rsidR="0058164C" w:rsidRPr="0058164C">
          <w:rPr>
            <w:rFonts w:ascii="Times New Roman" w:hAnsi="Times New Roman" w:cs="Times New Roman"/>
            <w:sz w:val="24"/>
            <w:szCs w:val="24"/>
          </w:rPr>
          <w:t>May 2018 to May 2019.</w:t>
        </w:r>
      </w:ins>
    </w:p>
    <w:p w14:paraId="4C171151" w14:textId="39F1BF39" w:rsidR="0058164C" w:rsidRDefault="005A464A" w:rsidP="005A464A">
      <w:pPr>
        <w:ind w:firstLine="720"/>
        <w:jc w:val="both"/>
        <w:rPr>
          <w:rFonts w:ascii="Times New Roman" w:hAnsi="Times New Roman" w:cs="Times New Roman"/>
          <w:sz w:val="24"/>
          <w:szCs w:val="24"/>
        </w:rPr>
      </w:pPr>
      <w:del w:id="548" w:author="Miller, Harvey J." w:date="2020-07-01T09:29:00Z">
        <w:r w:rsidRPr="005062FD" w:rsidDel="0058164C">
          <w:rPr>
            <w:rFonts w:ascii="Times New Roman" w:hAnsi="Times New Roman" w:cs="Times New Roman"/>
            <w:sz w:val="24"/>
            <w:szCs w:val="24"/>
          </w:rPr>
          <w:delText>For the development and implementation of our methods, we selected Columbus, Ohio and Central Ohio Transit Authority (COTA) as the site for the case study. First, COTA bus system’s average headways are considerably large, which makes</w:delText>
        </w:r>
      </w:del>
      <w:ins w:id="549" w:author="Liu, Luyu" w:date="2020-06-16T19:48:00Z">
        <w:del w:id="550" w:author="Miller, Harvey J." w:date="2020-07-01T09:29:00Z">
          <w:r w:rsidR="0039143D" w:rsidDel="0058164C">
            <w:rPr>
              <w:rFonts w:ascii="Times New Roman" w:hAnsi="Times New Roman" w:cs="Times New Roman"/>
              <w:sz w:val="24"/>
              <w:szCs w:val="24"/>
            </w:rPr>
            <w:delText>making</w:delText>
          </w:r>
        </w:del>
      </w:ins>
      <w:del w:id="551" w:author="Miller, Harvey J." w:date="2020-07-01T09:29:00Z">
        <w:r w:rsidRPr="005062FD" w:rsidDel="0058164C">
          <w:rPr>
            <w:rFonts w:ascii="Times New Roman" w:hAnsi="Times New Roman" w:cs="Times New Roman"/>
            <w:sz w:val="24"/>
            <w:szCs w:val="24"/>
          </w:rPr>
          <w:delText xml:space="preserve"> the waiting time a significant factor when actually using the system; second, as a typical car-oriented </w:delText>
        </w:r>
        <w:r w:rsidDel="0058164C">
          <w:rPr>
            <w:rFonts w:ascii="Times New Roman" w:hAnsi="Times New Roman" w:cs="Times New Roman"/>
            <w:sz w:val="24"/>
            <w:szCs w:val="24"/>
          </w:rPr>
          <w:delText xml:space="preserve">American </w:delText>
        </w:r>
        <w:r w:rsidRPr="005062FD" w:rsidDel="0058164C">
          <w:rPr>
            <w:rFonts w:ascii="Times New Roman" w:hAnsi="Times New Roman" w:cs="Times New Roman"/>
            <w:sz w:val="24"/>
            <w:szCs w:val="24"/>
          </w:rPr>
          <w:delText xml:space="preserve">city, the case study can be easily expanded to other cities and larger scales with same data support and methodologies. We collected and organized </w:delText>
        </w:r>
        <w:r w:rsidDel="0058164C">
          <w:rPr>
            <w:rFonts w:ascii="Times New Roman" w:hAnsi="Times New Roman" w:cs="Times New Roman"/>
            <w:sz w:val="24"/>
            <w:szCs w:val="24"/>
          </w:rPr>
          <w:delText xml:space="preserve">the </w:delText>
        </w:r>
      </w:del>
      <w:ins w:id="552" w:author="Liu, Luyu" w:date="2020-06-16T19:49:00Z">
        <w:del w:id="553" w:author="Miller, Harvey J." w:date="2020-07-01T09:29:00Z">
          <w:r w:rsidR="007A4E80" w:rsidDel="0058164C">
            <w:rPr>
              <w:rFonts w:ascii="Times New Roman" w:hAnsi="Times New Roman" w:cs="Times New Roman"/>
              <w:sz w:val="24"/>
              <w:szCs w:val="24"/>
            </w:rPr>
            <w:delText xml:space="preserve">COTA </w:delText>
          </w:r>
        </w:del>
      </w:ins>
      <w:del w:id="554" w:author="Miller, Harvey J." w:date="2020-07-01T09:29:00Z">
        <w:r w:rsidRPr="005062FD" w:rsidDel="0058164C">
          <w:rPr>
            <w:rFonts w:ascii="Times New Roman" w:hAnsi="Times New Roman" w:cs="Times New Roman"/>
            <w:sz w:val="24"/>
            <w:szCs w:val="24"/>
          </w:rPr>
          <w:delText>GTFS schedule data</w:delText>
        </w:r>
      </w:del>
      <w:ins w:id="555" w:author="Liu, Luyu" w:date="2020-06-16T19:49:00Z">
        <w:del w:id="556" w:author="Miller, Harvey J." w:date="2020-07-01T09:29:00Z">
          <w:r w:rsidR="006473C0" w:rsidDel="0058164C">
            <w:rPr>
              <w:rFonts w:ascii="Times New Roman" w:hAnsi="Times New Roman" w:cs="Times New Roman"/>
              <w:sz w:val="24"/>
              <w:szCs w:val="24"/>
            </w:rPr>
            <w:delText>data</w:delText>
          </w:r>
        </w:del>
      </w:ins>
      <w:del w:id="557" w:author="Miller, Harvey J." w:date="2020-07-01T09:29:00Z">
        <w:r w:rsidRPr="005062FD" w:rsidDel="0058164C">
          <w:rPr>
            <w:rFonts w:ascii="Times New Roman" w:hAnsi="Times New Roman" w:cs="Times New Roman"/>
            <w:sz w:val="24"/>
            <w:szCs w:val="24"/>
          </w:rPr>
          <w:delText xml:space="preserve">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delText>
        </w:r>
      </w:del>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558"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24926C2C" w:rsidR="005A464A" w:rsidRDefault="005A464A">
      <w:pPr>
        <w:ind w:firstLine="720"/>
        <w:jc w:val="both"/>
        <w:rPr>
          <w:rFonts w:ascii="Times New Roman" w:hAnsi="Times New Roman" w:cs="Times New Roman"/>
          <w:sz w:val="24"/>
          <w:szCs w:val="24"/>
        </w:rPr>
        <w:pPrChange w:id="559"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sidR="00BA5D6F">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004400AC"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560"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When synchronizing, the process of walking is linear: the users can control the walking time by selecting their home departure time</w:t>
      </w:r>
      <w:del w:id="561"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562" w:author="Liu, Luyu" w:date="2020-06-15T19:57:00Z">
        <w:r w:rsidDel="00A246E6">
          <w:rPr>
            <w:rFonts w:ascii="Times New Roman" w:hAnsi="Times New Roman" w:cs="Times New Roman"/>
            <w:sz w:val="24"/>
            <w:szCs w:val="24"/>
          </w:rPr>
          <w:delText xml:space="preserve">  </w:delText>
        </w:r>
      </w:del>
      <w:ins w:id="56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564"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565"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566" w:author="Liu, Luyu" w:date="2020-06-20T15:12:00Z">
        <w:r w:rsidR="008A318A">
          <w:rPr>
            <w:rFonts w:ascii="Times New Roman" w:hAnsi="Times New Roman" w:cs="Times New Roman"/>
            <w:sz w:val="24"/>
            <w:szCs w:val="24"/>
          </w:rPr>
          <w:t xml:space="preserve"> and riding time deviation </w:t>
        </w:r>
      </w:ins>
      <w:ins w:id="567"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568"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569" w:author="Liu, Luyu" w:date="2020-06-20T16:17:00Z">
        <w:r w:rsidR="006E2BE1">
          <w:rPr>
            <w:rFonts w:ascii="Times New Roman" w:hAnsi="Times New Roman" w:cs="Times New Roman"/>
            <w:sz w:val="24"/>
            <w:szCs w:val="24"/>
          </w:rPr>
          <w:t xml:space="preserve">the </w:t>
        </w:r>
      </w:ins>
      <w:ins w:id="570" w:author="Liu, Luyu" w:date="2020-06-20T16:20:00Z">
        <w:r w:rsidR="00634294">
          <w:rPr>
            <w:rFonts w:ascii="Times New Roman" w:hAnsi="Times New Roman" w:cs="Times New Roman"/>
            <w:sz w:val="24"/>
            <w:szCs w:val="24"/>
          </w:rPr>
          <w:t xml:space="preserve">estimated </w:t>
        </w:r>
      </w:ins>
      <w:ins w:id="571" w:author="Liu, Luyu" w:date="2020-06-20T16:17:00Z">
        <w:r w:rsidR="006E2BE1">
          <w:rPr>
            <w:rFonts w:ascii="Times New Roman" w:hAnsi="Times New Roman" w:cs="Times New Roman"/>
            <w:sz w:val="24"/>
            <w:szCs w:val="24"/>
          </w:rPr>
          <w:t xml:space="preserve">time of departure </w:t>
        </w:r>
      </w:ins>
      <w:ins w:id="572"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573" w:author="Liu, Luyu" w:date="2020-06-20T16:17:00Z">
        <w:r w:rsidR="006E2BE1">
          <w:rPr>
            <w:rFonts w:ascii="Times New Roman" w:hAnsi="Times New Roman" w:cs="Times New Roman"/>
            <w:sz w:val="24"/>
            <w:szCs w:val="24"/>
          </w:rPr>
          <w:t xml:space="preserve">and 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at the </w:t>
        </w:r>
      </w:ins>
      <w:ins w:id="574" w:author="Liu, Luyu" w:date="2020-06-20T16:18:00Z">
        <w:r w:rsidR="00634294">
          <w:rPr>
            <w:rFonts w:ascii="Times New Roman" w:hAnsi="Times New Roman" w:cs="Times New Roman"/>
            <w:sz w:val="24"/>
            <w:szCs w:val="24"/>
          </w:rPr>
          <w:t xml:space="preserve">target </w:t>
        </w:r>
      </w:ins>
      <w:ins w:id="575"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576"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577" w:author="Liu, Luyu" w:date="2020-06-16T21:12:00Z">
        <w:r w:rsidR="00CE3C87">
          <w:rPr>
            <w:rFonts w:ascii="Times New Roman" w:hAnsi="Times New Roman" w:cs="Times New Roman"/>
            <w:sz w:val="24"/>
            <w:szCs w:val="24"/>
          </w:rPr>
          <w:t xml:space="preserve">It measures the over-estimation caused by </w:t>
        </w:r>
      </w:ins>
      <w:ins w:id="578" w:author="Liu, Luyu" w:date="2020-06-16T21:11:00Z">
        <w:r w:rsidR="00CE3C87">
          <w:rPr>
            <w:rFonts w:ascii="Times New Roman" w:hAnsi="Times New Roman" w:cs="Times New Roman"/>
            <w:sz w:val="24"/>
            <w:szCs w:val="24"/>
          </w:rPr>
          <w:t>bus accelerating, short signals, and skipping stops</w:t>
        </w:r>
      </w:ins>
      <w:ins w:id="579" w:author="Liu, Luyu" w:date="2020-06-20T15:14:00Z">
        <w:r w:rsidR="00F11B4F">
          <w:rPr>
            <w:rFonts w:ascii="Times New Roman" w:hAnsi="Times New Roman" w:cs="Times New Roman"/>
            <w:sz w:val="24"/>
            <w:szCs w:val="24"/>
          </w:rPr>
          <w:t xml:space="preserve"> between two stops</w:t>
        </w:r>
      </w:ins>
      <w:ins w:id="580" w:author="Liu, Luyu" w:date="2020-06-16T21:11:00Z">
        <w:r w:rsidR="00CE3C87">
          <w:rPr>
            <w:rFonts w:ascii="Times New Roman" w:hAnsi="Times New Roman" w:cs="Times New Roman"/>
            <w:sz w:val="24"/>
            <w:szCs w:val="24"/>
          </w:rPr>
          <w:t>.</w:t>
        </w:r>
      </w:ins>
      <w:ins w:id="581" w:author="Liu, Luyu" w:date="2020-06-20T15:15:00Z">
        <w:r w:rsidR="00CC1315">
          <w:rPr>
            <w:rFonts w:ascii="Times New Roman" w:hAnsi="Times New Roman" w:cs="Times New Roman"/>
            <w:sz w:val="24"/>
            <w:szCs w:val="24"/>
          </w:rPr>
          <w:t xml:space="preserve"> Many studies reported </w:t>
        </w:r>
      </w:ins>
      <w:ins w:id="582" w:author="Liu, Luyu" w:date="2020-06-20T15:16:00Z">
        <w:r w:rsidR="00CC1315">
          <w:rPr>
            <w:rFonts w:ascii="Times New Roman" w:hAnsi="Times New Roman" w:cs="Times New Roman"/>
            <w:sz w:val="24"/>
            <w:szCs w:val="24"/>
          </w:rPr>
          <w:t>t</w:t>
        </w:r>
      </w:ins>
      <w:ins w:id="583" w:author="Liu, Luyu" w:date="2020-06-20T15:15:00Z">
        <w:r w:rsidR="00CC1315">
          <w:rPr>
            <w:rFonts w:ascii="Times New Roman" w:hAnsi="Times New Roman" w:cs="Times New Roman"/>
            <w:sz w:val="24"/>
            <w:szCs w:val="24"/>
          </w:rPr>
          <w:t xml:space="preserve">he impact of </w:t>
        </w:r>
      </w:ins>
      <w:ins w:id="584" w:author="Liu, Luyu" w:date="2020-06-20T15:16:00Z">
        <w:r w:rsidR="00CC1315">
          <w:rPr>
            <w:rFonts w:ascii="Times New Roman" w:hAnsi="Times New Roman" w:cs="Times New Roman"/>
            <w:sz w:val="24"/>
            <w:szCs w:val="24"/>
          </w:rPr>
          <w:t xml:space="preserve">the delay propagation </w:t>
        </w:r>
      </w:ins>
      <w:ins w:id="585" w:author="Liu, Luyu" w:date="2020-06-20T15:17:00Z">
        <w:r w:rsidR="00CC1315">
          <w:rPr>
            <w:rFonts w:ascii="Times New Roman" w:hAnsi="Times New Roman" w:cs="Times New Roman"/>
            <w:sz w:val="24"/>
            <w:szCs w:val="24"/>
          </w:rPr>
          <w:t xml:space="preserve">on transit performance </w:t>
        </w:r>
      </w:ins>
      <w:ins w:id="586"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587"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588" w:author="Liu, Luyu" w:date="2020-06-20T16:00:00Z">
        <w:r w:rsidR="008E5AA7">
          <w:rPr>
            <w:rFonts w:ascii="Times New Roman" w:hAnsi="Times New Roman" w:cs="Times New Roman"/>
            <w:sz w:val="24"/>
            <w:szCs w:val="24"/>
          </w:rPr>
          <w:t xml:space="preserve"> </w:t>
        </w:r>
      </w:ins>
      <w:ins w:id="589"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590"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591" w:author="Liu, Luyu" w:date="2020-06-20T16:00:00Z">
        <w:r w:rsidR="008E5AA7">
          <w:rPr>
            <w:rFonts w:ascii="Times New Roman" w:hAnsi="Times New Roman" w:cs="Times New Roman"/>
            <w:sz w:val="24"/>
            <w:szCs w:val="24"/>
          </w:rPr>
          <w:t>going</w:t>
        </w:r>
      </w:ins>
      <w:ins w:id="592" w:author="Liu, Luyu" w:date="2020-06-20T15:39:00Z">
        <w:r w:rsidR="008E5AA7">
          <w:rPr>
            <w:rFonts w:ascii="Times New Roman" w:hAnsi="Times New Roman" w:cs="Times New Roman"/>
            <w:sz w:val="24"/>
            <w:szCs w:val="24"/>
          </w:rPr>
          <w:t xml:space="preserve"> </w:t>
        </w:r>
      </w:ins>
      <w:ins w:id="593" w:author="Liu, Luyu" w:date="2020-06-20T16:00:00Z">
        <w:r w:rsidR="008E5AA7">
          <w:rPr>
            <w:rFonts w:ascii="Times New Roman" w:hAnsi="Times New Roman" w:cs="Times New Roman"/>
            <w:sz w:val="24"/>
            <w:szCs w:val="24"/>
          </w:rPr>
          <w:t xml:space="preserve">to discuss the impact on waiting time specifically. </w:t>
        </w:r>
      </w:ins>
    </w:p>
    <w:p w14:paraId="00734E98" w14:textId="3752AC41" w:rsidR="005A464A" w:rsidRPr="005C7387" w:rsidRDefault="005A464A">
      <w:pPr>
        <w:ind w:firstLine="720"/>
        <w:jc w:val="both"/>
        <w:rPr>
          <w:rPrChange w:id="594" w:author="Liu, Luyu" w:date="2020-06-13T21:30:00Z">
            <w:rPr>
              <w:rStyle w:val="TimesNewRomanChar"/>
            </w:rPr>
          </w:rPrChange>
        </w:rPr>
        <w:pPrChange w:id="595" w:author="Liu, Luyu" w:date="2020-06-13T21:30:00Z">
          <w:pPr>
            <w:pStyle w:val="IndentTimesNewRoman"/>
            <w:jc w:val="both"/>
          </w:pPr>
        </w:pPrChange>
      </w:pPr>
      <w:r w:rsidRPr="005C7387">
        <w:rPr>
          <w:rFonts w:ascii="Times New Roman" w:hAnsi="Times New Roman" w:cs="Times New Roman"/>
          <w:sz w:val="24"/>
          <w:szCs w:val="24"/>
          <w:rPrChange w:id="596"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597" w:author="Liu, Luyu" w:date="2020-06-13T21:30:00Z">
            <w:rPr/>
          </w:rPrChange>
        </w:rPr>
      </w:r>
      <w:r w:rsidRPr="005C7387">
        <w:rPr>
          <w:rFonts w:ascii="Times New Roman" w:hAnsi="Times New Roman" w:cs="Times New Roman"/>
          <w:sz w:val="24"/>
          <w:szCs w:val="24"/>
          <w:rPrChange w:id="598" w:author="Liu, Luyu" w:date="2020-06-13T21:30:00Z">
            <w:rPr/>
          </w:rPrChange>
        </w:rPr>
        <w:fldChar w:fldCharType="separate"/>
      </w:r>
      <w:r w:rsidRPr="005C7387">
        <w:rPr>
          <w:rFonts w:ascii="Times New Roman" w:hAnsi="Times New Roman" w:cs="Times New Roman"/>
          <w:sz w:val="24"/>
          <w:szCs w:val="24"/>
        </w:rPr>
        <w:t xml:space="preserve">Figure </w:t>
      </w:r>
      <w:r w:rsidRPr="005C7387">
        <w:rPr>
          <w:rFonts w:ascii="Times New Roman" w:hAnsi="Times New Roman" w:cs="Times New Roman"/>
          <w:sz w:val="24"/>
          <w:szCs w:val="24"/>
          <w:rPrChange w:id="599" w:author="Liu, Luyu" w:date="2020-06-13T21:30:00Z">
            <w:rPr>
              <w:noProof/>
            </w:rPr>
          </w:rPrChange>
        </w:rPr>
        <w:t>1</w:t>
      </w:r>
      <w:r w:rsidRPr="005C7387">
        <w:rPr>
          <w:rFonts w:ascii="Times New Roman" w:hAnsi="Times New Roman" w:cs="Times New Roman"/>
          <w:sz w:val="24"/>
          <w:szCs w:val="24"/>
          <w:rPrChange w:id="600"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lastRenderedPageBreak/>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601" w:name="_Ref8118481"/>
      <w:commentRangeStart w:id="60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601"/>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02"/>
      <w:r>
        <w:rPr>
          <w:rStyle w:val="CommentReference"/>
        </w:rPr>
        <w:commentReference w:id="602"/>
      </w:r>
      <w:r>
        <w:rPr>
          <w:rFonts w:ascii="Times New Roman" w:hAnsi="Times New Roman" w:cs="Times New Roman"/>
          <w:sz w:val="24"/>
          <w:szCs w:val="24"/>
        </w:rPr>
        <w:t>.</w:t>
      </w:r>
    </w:p>
    <w:p w14:paraId="26010D44" w14:textId="5EB715FE"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GTFS real-time data, there ar</w:t>
      </w:r>
      <w:ins w:id="603" w:author="Miller, Harvey J." w:date="2020-06-30T16:40:00Z">
        <w:r w:rsidR="007D4253">
          <w:rPr>
            <w:rFonts w:ascii="Times New Roman" w:hAnsi="Times New Roman" w:cs="Times New Roman"/>
            <w:sz w:val="24"/>
            <w:szCs w:val="24"/>
          </w:rPr>
          <w:t>e</w:t>
        </w:r>
      </w:ins>
      <w:del w:id="604" w:author="Miller, Harvey J." w:date="2020-06-30T16:40:00Z">
        <w:r w:rsidDel="007D4253">
          <w:rPr>
            <w:rFonts w:ascii="Times New Roman" w:hAnsi="Times New Roman" w:cs="Times New Roman"/>
            <w:sz w:val="24"/>
            <w:szCs w:val="24"/>
          </w:rPr>
          <w:delText>e a</w:delText>
        </w:r>
      </w:del>
      <w:r>
        <w:rPr>
          <w:rFonts w:ascii="Times New Roman" w:hAnsi="Times New Roman" w:cs="Times New Roman"/>
          <w:sz w:val="24"/>
          <w:szCs w:val="24"/>
        </w:rPr>
        <w:t xml:space="preserve">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ins w:id="605" w:author="Miller, Harvey J." w:date="2020-06-30T16:40:00Z">
        <w:r w:rsidR="007D4253">
          <w:rPr>
            <w:rFonts w:ascii="Times New Roman" w:hAnsi="Times New Roman" w:cs="Times New Roman"/>
            <w:i/>
            <w:sz w:val="24"/>
            <w:szCs w:val="24"/>
          </w:rPr>
          <w:t>s</w:t>
        </w:r>
      </w:ins>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606"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w:t>
      </w:r>
      <w:ins w:id="607" w:author="Miller, Harvey J." w:date="2020-07-01T10:40:00Z">
        <w:r w:rsidR="0091606F">
          <w:rPr>
            <w:rFonts w:ascii="Times New Roman" w:hAnsi="Times New Roman" w:cs="Times New Roman"/>
            <w:sz w:val="24"/>
            <w:szCs w:val="24"/>
          </w:rPr>
          <w:t xml:space="preserve">gap </w:t>
        </w:r>
      </w:ins>
      <w:del w:id="608" w:author="Miller, Harvey J." w:date="2020-07-01T10:40:00Z">
        <w:r w:rsidDel="0091606F">
          <w:rPr>
            <w:rFonts w:ascii="Times New Roman" w:hAnsi="Times New Roman" w:cs="Times New Roman"/>
            <w:sz w:val="24"/>
            <w:szCs w:val="24"/>
          </w:rPr>
          <w:delText xml:space="preserve">void </w:delText>
        </w:r>
      </w:del>
      <w:r>
        <w:rPr>
          <w:rFonts w:ascii="Times New Roman" w:hAnsi="Times New Roman" w:cs="Times New Roman"/>
          <w:sz w:val="24"/>
          <w:szCs w:val="24"/>
        </w:rPr>
        <w:t xml:space="preserve">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609" w:author="Liu, Luyu" w:date="2020-06-12T16:22:00Z"/>
        </w:rPr>
      </w:pPr>
      <w:del w:id="610"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611" w:author="Liu, Luyu" w:date="2020-06-12T16:22:00Z"/>
          <w:rFonts w:ascii="Times New Roman" w:hAnsi="Times New Roman" w:cs="Times New Roman"/>
          <w:sz w:val="24"/>
          <w:szCs w:val="24"/>
        </w:rPr>
      </w:pPr>
      <w:bookmarkStart w:id="612" w:name="_Ref18334385"/>
      <w:del w:id="613"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612"/>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614"/>
      <w:commentRangeStart w:id="615"/>
      <w:r w:rsidRPr="0041102B">
        <w:rPr>
          <w:rFonts w:ascii="Times New Roman" w:hAnsi="Times New Roman" w:cs="Times New Roman"/>
          <w:b/>
          <w:sz w:val="24"/>
          <w:szCs w:val="24"/>
        </w:rPr>
        <w:t>Trip planning strategies</w:t>
      </w:r>
      <w:commentRangeEnd w:id="614"/>
      <w:r>
        <w:rPr>
          <w:rStyle w:val="CommentReference"/>
        </w:rPr>
        <w:commentReference w:id="614"/>
      </w:r>
      <w:commentRangeEnd w:id="615"/>
      <w:r>
        <w:rPr>
          <w:rStyle w:val="CommentReference"/>
        </w:rPr>
        <w:commentReference w:id="615"/>
      </w:r>
    </w:p>
    <w:p w14:paraId="34D4393A" w14:textId="1FDBD91D" w:rsidR="00E92211" w:rsidRPr="00E92211" w:rsidRDefault="005A464A">
      <w:pPr>
        <w:pStyle w:val="Caption"/>
        <w:keepNext/>
        <w:jc w:val="both"/>
        <w:rPr>
          <w:rFonts w:ascii="Times New Roman" w:hAnsi="Times New Roman" w:cs="Times New Roman"/>
          <w:sz w:val="24"/>
          <w:szCs w:val="24"/>
        </w:rPr>
        <w:pPrChange w:id="616" w:author="Miller, Harvey J." w:date="2020-06-30T16:41:00Z">
          <w:pPr/>
        </w:pPrChange>
      </w:pPr>
      <w:r w:rsidRPr="00924D51">
        <w:rPr>
          <w:rFonts w:ascii="Times New Roman" w:hAnsi="Times New Roman" w:cs="Times New Roman"/>
          <w:i w:val="0"/>
          <w:iCs w:val="0"/>
          <w:color w:val="auto"/>
          <w:sz w:val="24"/>
          <w:szCs w:val="24"/>
        </w:rPr>
        <w:t xml:space="preserve">A trip planning strategy </w:t>
      </w:r>
      <w:ins w:id="617" w:author="Miller, Harvey J." w:date="2020-07-01T10:46:00Z">
        <w:r w:rsidR="006C3764">
          <w:rPr>
            <w:rFonts w:ascii="Times New Roman" w:hAnsi="Times New Roman" w:cs="Times New Roman"/>
            <w:i w:val="0"/>
            <w:iCs w:val="0"/>
            <w:color w:val="auto"/>
            <w:sz w:val="24"/>
            <w:szCs w:val="24"/>
          </w:rPr>
          <w:t xml:space="preserve">is a </w:t>
        </w:r>
      </w:ins>
      <w:del w:id="618" w:author="Miller, Harvey J." w:date="2020-07-01T10:46:00Z">
        <w:r w:rsidRPr="00924D51" w:rsidDel="006C3764">
          <w:rPr>
            <w:rFonts w:ascii="Times New Roman" w:hAnsi="Times New Roman" w:cs="Times New Roman"/>
            <w:i w:val="0"/>
            <w:iCs w:val="0"/>
            <w:color w:val="auto"/>
            <w:sz w:val="24"/>
            <w:szCs w:val="24"/>
          </w:rPr>
          <w:delText xml:space="preserve">can be interpreted as a </w:delText>
        </w:r>
      </w:del>
      <w:r w:rsidRPr="00924D51">
        <w:rPr>
          <w:rFonts w:ascii="Times New Roman" w:hAnsi="Times New Roman" w:cs="Times New Roman"/>
          <w:i w:val="0"/>
          <w:iCs w:val="0"/>
          <w:color w:val="auto"/>
          <w:sz w:val="24"/>
          <w:szCs w:val="24"/>
        </w:rPr>
        <w:t xml:space="preserve">tactic for a user to plan and execute a transit trip. There are different trip planning strategies for both RTI apps and non-RTI users to determine their </w:t>
      </w:r>
      <w:ins w:id="619" w:author="Liu, Luyu" w:date="2020-06-12T10:21:00Z">
        <w:r w:rsidR="00E92211">
          <w:rPr>
            <w:rFonts w:ascii="Times New Roman" w:hAnsi="Times New Roman" w:cs="Times New Roman"/>
            <w:i w:val="0"/>
            <w:iCs w:val="0"/>
            <w:color w:val="auto"/>
            <w:sz w:val="24"/>
            <w:szCs w:val="24"/>
          </w:rPr>
          <w:t>home departure time. A</w:t>
        </w:r>
      </w:ins>
      <w:del w:id="620" w:author="Liu, Luyu" w:date="2020-06-12T10:21:00Z">
        <w:r w:rsidRPr="00924D51" w:rsidDel="00E92211">
          <w:rPr>
            <w:rFonts w:ascii="Times New Roman" w:hAnsi="Times New Roman" w:cs="Times New Roman"/>
            <w:i w:val="0"/>
            <w:iCs w:val="0"/>
            <w:color w:val="auto"/>
            <w:sz w:val="24"/>
            <w:szCs w:val="24"/>
          </w:rPr>
          <w:delText>HD</w:delText>
        </w:r>
      </w:del>
      <w:ins w:id="621"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622" w:author="Liu, Luyu" w:date="2020-06-12T10:21:00Z">
        <w:r w:rsidRPr="00924D51" w:rsidDel="00E92211">
          <w:rPr>
            <w:rFonts w:ascii="Times New Roman" w:hAnsi="Times New Roman" w:cs="Times New Roman"/>
            <w:i w:val="0"/>
            <w:iCs w:val="0"/>
            <w:color w:val="auto"/>
            <w:sz w:val="24"/>
            <w:szCs w:val="24"/>
          </w:rPr>
          <w:delText>T.</w:delText>
        </w:r>
      </w:del>
      <w:del w:id="623" w:author="Liu, Luyu" w:date="2020-06-12T10:20:00Z">
        <w:r w:rsidRPr="00924D51" w:rsidDel="00E92211">
          <w:rPr>
            <w:rFonts w:ascii="Times New Roman" w:hAnsi="Times New Roman" w:cs="Times New Roman"/>
            <w:i w:val="0"/>
            <w:iCs w:val="0"/>
            <w:color w:val="auto"/>
            <w:sz w:val="24"/>
            <w:szCs w:val="24"/>
          </w:rPr>
          <w:delText xml:space="preserve"> </w:delText>
        </w:r>
      </w:del>
      <w:del w:id="624"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pPr>
              <w:jc w:val="both"/>
              <w:rPr>
                <w:rFonts w:ascii="Times New Roman" w:eastAsia="Yu Mincho" w:hAnsi="Times New Roman" w:cs="Times New Roman"/>
                <w:sz w:val="24"/>
                <w:szCs w:val="24"/>
                <w:lang w:eastAsia="ja-JP"/>
              </w:rPr>
              <w:pPrChange w:id="625" w:author="Miller, Harvey J." w:date="2020-06-30T16:41:00Z">
                <w:pPr>
                  <w:jc w:val="center"/>
                </w:pPr>
              </w:pPrChange>
            </w:pPr>
          </w:p>
        </w:tc>
        <w:tc>
          <w:tcPr>
            <w:tcW w:w="4465" w:type="pct"/>
            <w:vAlign w:val="center"/>
            <w:hideMark/>
          </w:tcPr>
          <w:p w14:paraId="77196138" w14:textId="1543A813" w:rsidR="00564BD6" w:rsidRPr="00B47B00" w:rsidRDefault="009D3D88">
            <w:pPr>
              <w:jc w:val="both"/>
              <w:rPr>
                <w:rFonts w:ascii="Times New Roman" w:eastAsia="Yu Mincho" w:hAnsi="Times New Roman" w:cs="Times New Roman"/>
                <w:sz w:val="24"/>
                <w:szCs w:val="24"/>
              </w:rPr>
              <w:pPrChange w:id="626" w:author="Miller, Harvey J." w:date="2020-06-30T16:41:00Z">
                <w:pPr/>
              </w:pPrChange>
            </w:pPr>
            <m:oMathPara>
              <m:oMath>
                <m:r>
                  <w:ins w:id="627" w:author="Liu, Luyu" w:date="2020-06-20T22:32:00Z">
                    <w:rPr>
                      <w:rFonts w:ascii="Cambria Math" w:hAnsi="Cambria Math" w:cs="Times New Roman"/>
                      <w:sz w:val="24"/>
                      <w:szCs w:val="24"/>
                    </w:rPr>
                    <m:t>w</m:t>
                  </w:ins>
                </m:r>
                <m:d>
                  <m:dPr>
                    <m:ctrlPr>
                      <w:ins w:id="628" w:author="Liu, Luyu" w:date="2020-06-20T22:22:00Z">
                        <w:rPr>
                          <w:rFonts w:ascii="Cambria Math" w:hAnsi="Cambria Math" w:cs="Times New Roman"/>
                          <w:i/>
                          <w:sz w:val="24"/>
                          <w:szCs w:val="24"/>
                        </w:rPr>
                      </w:ins>
                    </m:ctrlPr>
                  </m:dPr>
                  <m:e>
                    <m:r>
                      <w:ins w:id="629" w:author="Liu, Luyu" w:date="2020-06-20T22:29:00Z">
                        <w:rPr>
                          <w:rFonts w:ascii="Cambria Math" w:hAnsi="Cambria Math" w:cs="Times New Roman"/>
                          <w:sz w:val="24"/>
                          <w:szCs w:val="24"/>
                        </w:rPr>
                        <m:t>τ</m:t>
                      </w:ins>
                    </m:r>
                  </m:e>
                </m:d>
                <m:r>
                  <w:del w:id="630" w:author="Liu, Luyu" w:date="2020-06-20T22:22:00Z">
                    <w:rPr>
                      <w:rFonts w:ascii="Cambria Math" w:hAnsi="Cambria Math" w:cs="Times New Roman"/>
                      <w:sz w:val="24"/>
                      <w:szCs w:val="24"/>
                    </w:rPr>
                    <m:t>δt</m:t>
                  </w:del>
                </m:r>
                <m:r>
                  <w:rPr>
                    <w:rFonts w:ascii="Cambria Math" w:hAnsi="Cambria Math" w:cs="Times New Roman"/>
                    <w:sz w:val="24"/>
                    <w:szCs w:val="24"/>
                  </w:rPr>
                  <m:t>=</m:t>
                </m:r>
                <m:r>
                  <w:del w:id="631" w:author="Liu, Luyu" w:date="2020-06-20T22:23:00Z">
                    <w:rPr>
                      <w:rFonts w:ascii="Cambria Math" w:hAnsi="Cambria Math" w:cs="Times New Roman"/>
                      <w:sz w:val="24"/>
                      <w:szCs w:val="24"/>
                    </w:rPr>
                    <m:t>T</m:t>
                  </w:del>
                </m:r>
                <m:sSup>
                  <m:sSupPr>
                    <m:ctrlPr>
                      <w:ins w:id="632" w:author="Liu, Luyu" w:date="2020-06-20T22:26:00Z">
                        <w:rPr>
                          <w:rFonts w:ascii="Cambria Math" w:hAnsi="Cambria Math" w:cs="Times New Roman"/>
                          <w:i/>
                          <w:sz w:val="24"/>
                          <w:szCs w:val="24"/>
                        </w:rPr>
                      </w:ins>
                    </m:ctrlPr>
                  </m:sSupPr>
                  <m:e>
                    <m:r>
                      <w:ins w:id="633" w:author="Liu, Luyu" w:date="2020-06-20T22:23:00Z">
                        <w:rPr>
                          <w:rFonts w:ascii="Cambria Math" w:hAnsi="Cambria Math" w:cs="Times New Roman"/>
                          <w:sz w:val="24"/>
                          <w:szCs w:val="24"/>
                        </w:rPr>
                        <m:t>π</m:t>
                      </w:ins>
                    </m:r>
                  </m:e>
                  <m:sup>
                    <m:r>
                      <w:ins w:id="634"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635" w:author="Liu, Luyu" w:date="2020-06-20T22:26:00Z">
                            <w:rPr>
                              <w:rFonts w:ascii="Cambria Math" w:hAnsi="Cambria Math" w:cs="Times New Roman"/>
                              <w:i/>
                              <w:sz w:val="24"/>
                              <w:szCs w:val="24"/>
                            </w:rPr>
                          </w:del>
                        </m:ctrlPr>
                      </m:sSubPr>
                      <m:e>
                        <m:r>
                          <w:del w:id="636" w:author="Liu, Luyu" w:date="2020-06-20T22:26:00Z">
                            <w:rPr>
                              <w:rFonts w:ascii="Cambria Math" w:hAnsi="Cambria Math" w:cs="Times New Roman"/>
                              <w:sz w:val="24"/>
                              <w:szCs w:val="24"/>
                            </w:rPr>
                            <m:t>t</m:t>
                          </w:del>
                        </m:r>
                      </m:e>
                      <m:sub>
                        <m:r>
                          <w:del w:id="637" w:author="Liu, Luyu" w:date="2020-06-20T22:26:00Z">
                            <w:rPr>
                              <w:rFonts w:ascii="Cambria Math" w:hAnsi="Cambria Math" w:cs="Times New Roman"/>
                              <w:sz w:val="24"/>
                              <w:szCs w:val="24"/>
                            </w:rPr>
                            <m:t>a</m:t>
                          </w:del>
                        </m:r>
                      </m:sub>
                    </m:sSub>
                    <m:r>
                      <w:ins w:id="638"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639" w:author="Liu, Luyu" w:date="2020-06-20T22:26:00Z">
                    <w:rPr>
                      <w:rFonts w:ascii="Cambria Math" w:hAnsi="Cambria Math" w:cs="Times New Roman"/>
                      <w:sz w:val="24"/>
                      <w:szCs w:val="24"/>
                    </w:rPr>
                    <m:t>τ</m:t>
                  </w:ins>
                </m:r>
                <m:r>
                  <w:ins w:id="640" w:author="Liu, Luyu" w:date="2020-06-20T22:30:00Z">
                    <w:rPr>
                      <w:rFonts w:ascii="Cambria Math" w:hAnsi="Cambria Math" w:cs="Times New Roman"/>
                      <w:sz w:val="24"/>
                      <w:szCs w:val="24"/>
                    </w:rPr>
                    <m:t>=</m:t>
                  </w:ins>
                </m:r>
                <m:sSup>
                  <m:sSupPr>
                    <m:ctrlPr>
                      <w:ins w:id="641" w:author="Liu, Luyu" w:date="2020-06-20T22:30:00Z">
                        <w:rPr>
                          <w:rFonts w:ascii="Cambria Math" w:hAnsi="Cambria Math" w:cs="Times New Roman"/>
                          <w:i/>
                          <w:sz w:val="24"/>
                          <w:szCs w:val="24"/>
                        </w:rPr>
                      </w:ins>
                    </m:ctrlPr>
                  </m:sSupPr>
                  <m:e>
                    <m:r>
                      <w:ins w:id="642" w:author="Liu, Luyu" w:date="2020-06-20T22:30:00Z">
                        <w:rPr>
                          <w:rFonts w:ascii="Cambria Math" w:hAnsi="Cambria Math" w:cs="Times New Roman"/>
                          <w:sz w:val="24"/>
                          <w:szCs w:val="24"/>
                        </w:rPr>
                        <m:t>π</m:t>
                      </w:ins>
                    </m:r>
                  </m:e>
                  <m:sup>
                    <m:r>
                      <w:ins w:id="643" w:author="Liu, Luyu" w:date="2020-06-20T22:30:00Z">
                        <w:rPr>
                          <w:rFonts w:ascii="Cambria Math" w:hAnsi="Cambria Math" w:cs="Times New Roman"/>
                          <w:sz w:val="24"/>
                          <w:szCs w:val="24"/>
                        </w:rPr>
                        <m:t>a</m:t>
                      </w:ins>
                    </m:r>
                  </m:sup>
                </m:sSup>
                <m:d>
                  <m:dPr>
                    <m:ctrlPr>
                      <w:ins w:id="644" w:author="Liu, Luyu" w:date="2020-06-20T22:30:00Z">
                        <w:rPr>
                          <w:rFonts w:ascii="Cambria Math" w:hAnsi="Cambria Math" w:cs="Times New Roman"/>
                          <w:i/>
                          <w:sz w:val="24"/>
                          <w:szCs w:val="24"/>
                        </w:rPr>
                      </w:ins>
                    </m:ctrlPr>
                  </m:dPr>
                  <m:e>
                    <m:r>
                      <w:ins w:id="645" w:author="Liu, Luyu" w:date="2020-06-20T22:30:00Z">
                        <w:rPr>
                          <w:rFonts w:ascii="Cambria Math" w:hAnsi="Cambria Math" w:cs="Times New Roman"/>
                          <w:sz w:val="24"/>
                          <w:szCs w:val="24"/>
                        </w:rPr>
                        <m:t>t+δt</m:t>
                      </w:ins>
                    </m:r>
                  </m:e>
                </m:d>
                <m:r>
                  <w:ins w:id="646" w:author="Liu, Luyu" w:date="2020-06-20T22:30:00Z">
                    <w:rPr>
                      <w:rFonts w:ascii="Cambria Math" w:hAnsi="Cambria Math" w:cs="Times New Roman"/>
                      <w:sz w:val="24"/>
                      <w:szCs w:val="24"/>
                    </w:rPr>
                    <m:t>-(t+δt)</m:t>
                  </w:ins>
                </m:r>
                <m:sSub>
                  <m:sSubPr>
                    <m:ctrlPr>
                      <w:del w:id="647" w:author="Liu, Luyu" w:date="2020-06-20T22:26:00Z">
                        <w:rPr>
                          <w:rFonts w:ascii="Cambria Math" w:hAnsi="Cambria Math" w:cs="Times New Roman"/>
                          <w:i/>
                          <w:sz w:val="24"/>
                          <w:szCs w:val="24"/>
                        </w:rPr>
                      </w:del>
                    </m:ctrlPr>
                  </m:sSubPr>
                  <m:e>
                    <m:r>
                      <w:del w:id="648" w:author="Liu, Luyu" w:date="2020-06-20T22:26:00Z">
                        <w:rPr>
                          <w:rFonts w:ascii="Cambria Math" w:hAnsi="Cambria Math" w:cs="Times New Roman"/>
                          <w:sz w:val="24"/>
                          <w:szCs w:val="24"/>
                        </w:rPr>
                        <m:t>t</m:t>
                      </w:del>
                    </m:r>
                  </m:e>
                  <m:sub>
                    <m:r>
                      <w:del w:id="649" w:author="Liu, Luyu" w:date="2020-06-20T22:26:00Z">
                        <w:rPr>
                          <w:rFonts w:ascii="Cambria Math" w:hAnsi="Cambria Math" w:cs="Times New Roman"/>
                          <w:sz w:val="24"/>
                          <w:szCs w:val="24"/>
                        </w:rPr>
                        <m:t>a</m:t>
                      </w:del>
                    </m:r>
                  </m:sub>
                </m:sSub>
                <m:r>
                  <w:del w:id="650" w:author="Liu, Luyu" w:date="2020-06-20T22:27:00Z">
                    <w:rPr>
                      <w:rFonts w:ascii="Cambria Math" w:hAnsi="Cambria Math" w:cs="Times New Roman"/>
                      <w:sz w:val="24"/>
                      <w:szCs w:val="24"/>
                    </w:rPr>
                    <m:t>=</m:t>
                  </w:del>
                </m:r>
                <m:r>
                  <w:del w:id="651" w:author="Liu, Luyu" w:date="2020-06-20T22:26:00Z">
                    <w:rPr>
                      <w:rFonts w:ascii="Cambria Math" w:hAnsi="Cambria Math" w:cs="Times New Roman"/>
                      <w:sz w:val="24"/>
                      <w:szCs w:val="24"/>
                    </w:rPr>
                    <m:t>T</m:t>
                  </w:del>
                </m:r>
                <m:d>
                  <m:dPr>
                    <m:ctrlPr>
                      <w:del w:id="652" w:author="Liu, Luyu" w:date="2020-06-20T22:27:00Z">
                        <w:rPr>
                          <w:rFonts w:ascii="Cambria Math" w:hAnsi="Cambria Math" w:cs="Times New Roman"/>
                          <w:i/>
                          <w:sz w:val="24"/>
                          <w:szCs w:val="24"/>
                        </w:rPr>
                      </w:del>
                    </m:ctrlPr>
                  </m:dPr>
                  <m:e>
                    <m:r>
                      <w:del w:id="653" w:author="Liu, Luyu" w:date="2020-06-20T22:27:00Z">
                        <w:rPr>
                          <w:rFonts w:ascii="Cambria Math" w:hAnsi="Cambria Math" w:cs="Times New Roman"/>
                          <w:sz w:val="24"/>
                          <w:szCs w:val="24"/>
                        </w:rPr>
                        <m:t>t+δ</m:t>
                      </w:del>
                    </m:r>
                    <m:sSub>
                      <m:sSubPr>
                        <m:ctrlPr>
                          <w:del w:id="654" w:author="Liu, Luyu" w:date="2020-06-20T22:27:00Z">
                            <w:rPr>
                              <w:rFonts w:ascii="Cambria Math" w:hAnsi="Cambria Math" w:cs="Times New Roman"/>
                              <w:i/>
                              <w:sz w:val="24"/>
                              <w:szCs w:val="24"/>
                            </w:rPr>
                          </w:del>
                        </m:ctrlPr>
                      </m:sSubPr>
                      <m:e>
                        <m:r>
                          <w:del w:id="655" w:author="Liu, Luyu" w:date="2020-06-20T22:27:00Z">
                            <w:rPr>
                              <w:rFonts w:ascii="Cambria Math" w:hAnsi="Cambria Math" w:cs="Times New Roman"/>
                              <w:sz w:val="24"/>
                              <w:szCs w:val="24"/>
                            </w:rPr>
                            <m:t>t</m:t>
                          </w:del>
                        </m:r>
                      </m:e>
                      <m:sub>
                        <m:r>
                          <w:del w:id="656" w:author="Liu, Luyu" w:date="2020-06-20T22:26:00Z">
                            <w:rPr>
                              <w:rFonts w:ascii="Cambria Math" w:hAnsi="Cambria Math" w:cs="Times New Roman"/>
                              <w:sz w:val="24"/>
                              <w:szCs w:val="24"/>
                            </w:rPr>
                            <m:t>w</m:t>
                          </w:del>
                        </m:r>
                      </m:sub>
                    </m:sSub>
                  </m:e>
                </m:d>
                <m:r>
                  <w:del w:id="657" w:author="Liu, Luyu" w:date="2020-06-20T22:27:00Z">
                    <w:rPr>
                      <w:rFonts w:ascii="Cambria Math" w:hAnsi="Cambria Math" w:cs="Times New Roman"/>
                      <w:sz w:val="24"/>
                      <w:szCs w:val="24"/>
                    </w:rPr>
                    <m:t>-t-δ</m:t>
                  </w:del>
                </m:r>
                <m:sSub>
                  <m:sSubPr>
                    <m:ctrlPr>
                      <w:del w:id="658" w:author="Liu, Luyu" w:date="2020-06-20T22:27:00Z">
                        <w:rPr>
                          <w:rFonts w:ascii="Cambria Math" w:hAnsi="Cambria Math" w:cs="Times New Roman"/>
                          <w:i/>
                          <w:sz w:val="24"/>
                          <w:szCs w:val="24"/>
                        </w:rPr>
                      </w:del>
                    </m:ctrlPr>
                  </m:sSubPr>
                  <m:e>
                    <m:r>
                      <w:del w:id="659" w:author="Liu, Luyu" w:date="2020-06-20T22:27:00Z">
                        <w:rPr>
                          <w:rFonts w:ascii="Cambria Math" w:hAnsi="Cambria Math" w:cs="Times New Roman"/>
                          <w:sz w:val="24"/>
                          <w:szCs w:val="24"/>
                        </w:rPr>
                        <m:t>t</m:t>
                      </w:del>
                    </m:r>
                  </m:e>
                  <m:sub>
                    <m:r>
                      <w:del w:id="660"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pPr>
              <w:pStyle w:val="TimesNewRoman"/>
              <w:jc w:val="both"/>
              <w:rPr>
                <w:rFonts w:asciiTheme="minorHAnsi" w:hAnsiTheme="minorHAnsi" w:cstheme="minorBidi"/>
                <w:sz w:val="18"/>
                <w:szCs w:val="18"/>
              </w:rPr>
              <w:pPrChange w:id="661" w:author="Miller, Harvey J." w:date="2020-06-30T16:41:00Z">
                <w:pPr>
                  <w:pStyle w:val="TimesNewRoman"/>
                </w:pPr>
              </w:pPrChange>
            </w:pPr>
            <w:r>
              <w:rPr>
                <w:rFonts w:eastAsia="Yu Mincho"/>
                <w:lang w:eastAsia="ja-JP"/>
              </w:rPr>
              <w:t>(</w:t>
            </w:r>
            <w:r>
              <w:rPr>
                <w:noProof/>
              </w:rPr>
              <w:fldChar w:fldCharType="begin"/>
            </w:r>
            <w:r>
              <w:rPr>
                <w:noProof/>
              </w:rPr>
              <w:instrText xml:space="preserve"> SEQ Equation \* ARABIC </w:instrText>
            </w:r>
            <w:r>
              <w:rPr>
                <w:noProof/>
              </w:rPr>
              <w:fldChar w:fldCharType="separate"/>
            </w:r>
            <w:ins w:id="662" w:author="Liu, Luyu" w:date="2020-06-13T23:17:00Z">
              <w:r w:rsidR="009D7465">
                <w:rPr>
                  <w:noProof/>
                </w:rPr>
                <w:t>1</w:t>
              </w:r>
            </w:ins>
            <w:del w:id="663" w:author="Liu, Luyu" w:date="2020-06-13T21:30:00Z">
              <w:r w:rsidDel="00373BEE">
                <w:rPr>
                  <w:noProof/>
                </w:rPr>
                <w:delText>2</w:delText>
              </w:r>
            </w:del>
            <w:r>
              <w:rPr>
                <w:noProof/>
              </w:rPr>
              <w:fldChar w:fldCharType="end"/>
            </w:r>
            <w:r>
              <w:rPr>
                <w:rFonts w:eastAsia="Yu Mincho"/>
                <w:lang w:eastAsia="ja-JP"/>
              </w:rPr>
              <w:t>)</w:t>
            </w:r>
          </w:p>
        </w:tc>
      </w:tr>
    </w:tbl>
    <w:p w14:paraId="5FAB04C8" w14:textId="187B4128" w:rsidR="007D4253" w:rsidRDefault="00677F36" w:rsidP="007D4253">
      <w:pPr>
        <w:jc w:val="both"/>
        <w:rPr>
          <w:ins w:id="664" w:author="Miller, Harvey J." w:date="2020-06-30T16:43:00Z"/>
          <w:rFonts w:ascii="Times New Roman" w:hAnsi="Times New Roman" w:cs="Times New Roman"/>
          <w:sz w:val="24"/>
          <w:szCs w:val="24"/>
        </w:rPr>
      </w:pPr>
      <w:r>
        <w:rPr>
          <w:rFonts w:ascii="Times New Roman" w:hAnsi="Times New Roman" w:cs="Times New Roman"/>
          <w:sz w:val="24"/>
          <w:szCs w:val="24"/>
        </w:rPr>
        <w:lastRenderedPageBreak/>
        <w:t xml:space="preserve">Where </w:t>
      </w:r>
      <w:ins w:id="665" w:author="Liu, Luyu" w:date="2020-06-20T22:27:00Z">
        <w:r w:rsidR="000E693C">
          <w:rPr>
            <w:rFonts w:ascii="Times New Roman" w:hAnsi="Times New Roman" w:cs="Times New Roman"/>
            <w:sz w:val="24"/>
            <w:szCs w:val="24"/>
          </w:rPr>
          <w:t xml:space="preserve">τ </w:t>
        </w:r>
      </w:ins>
      <w:del w:id="666"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667" w:author="Liu, Luyu" w:date="2020-06-20T22:30:00Z">
        <w:r w:rsidR="000E693C">
          <w:rPr>
            <w:rFonts w:ascii="Times New Roman" w:hAnsi="Times New Roman" w:cs="Times New Roman"/>
            <w:sz w:val="24"/>
            <w:szCs w:val="24"/>
          </w:rPr>
          <w:t xml:space="preserve">, </w:t>
        </w:r>
      </w:ins>
      <w:del w:id="668"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 xml:space="preserve">t is the home departure time, </w:t>
      </w:r>
      <w:proofErr w:type="spellStart"/>
      <w:r>
        <w:rPr>
          <w:rFonts w:ascii="Times New Roman" w:hAnsi="Times New Roman" w:cs="Times New Roman"/>
          <w:sz w:val="24"/>
          <w:szCs w:val="24"/>
        </w:rPr>
        <w:t>δt</w:t>
      </w:r>
      <w:proofErr w:type="spellEnd"/>
      <w:del w:id="669"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ins w:id="670" w:author="Liu, Luyu" w:date="2020-06-20T22:28:00Z">
        <w:r w:rsidR="000E693C">
          <w:rPr>
            <w:rFonts w:ascii="Times New Roman" w:hAnsi="Times New Roman" w:cs="Times New Roman"/>
            <w:sz w:val="24"/>
            <w:szCs w:val="24"/>
          </w:rPr>
          <w:t>π</w:t>
        </w:r>
      </w:ins>
      <w:ins w:id="671" w:author="Liu, Luyu" w:date="2020-06-20T22:31:00Z">
        <w:r w:rsidR="009D3D88">
          <w:rPr>
            <w:rFonts w:ascii="Times New Roman" w:hAnsi="Times New Roman" w:cs="Times New Roman"/>
            <w:sz w:val="24"/>
            <w:szCs w:val="24"/>
            <w:vertAlign w:val="superscript"/>
          </w:rPr>
          <w:t>a</w:t>
        </w:r>
      </w:ins>
      <w:del w:id="672"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673" w:author="Liu, Luyu" w:date="2020-06-20T22:28:00Z">
        <w:r w:rsidR="000E693C">
          <w:rPr>
            <w:rFonts w:ascii="Times New Roman" w:hAnsi="Times New Roman" w:cs="Times New Roman"/>
            <w:sz w:val="24"/>
            <w:szCs w:val="24"/>
          </w:rPr>
          <w:t>τ</w:t>
        </w:r>
      </w:ins>
      <w:del w:id="674"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675"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676" w:author="Liu, Luyu" w:date="2020-06-20T22:32:00Z">
        <w:r w:rsidR="009D3D88">
          <w:rPr>
            <w:rFonts w:ascii="Times New Roman" w:hAnsi="Times New Roman" w:cs="Times New Roman"/>
            <w:sz w:val="24"/>
            <w:szCs w:val="24"/>
          </w:rPr>
          <w:t xml:space="preserve">actual </w:t>
        </w:r>
      </w:ins>
      <w:ins w:id="677" w:author="Liu, Luyu" w:date="2020-06-20T22:33:00Z">
        <w:r w:rsidR="00B80B02">
          <w:rPr>
            <w:rFonts w:ascii="Times New Roman" w:hAnsi="Times New Roman" w:cs="Times New Roman"/>
            <w:sz w:val="24"/>
            <w:szCs w:val="24"/>
          </w:rPr>
          <w:t xml:space="preserve">boarding </w:t>
        </w:r>
      </w:ins>
      <w:ins w:id="678"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ins w:id="679" w:author="Miller, Harvey J." w:date="2020-07-01T10:49:00Z">
        <w:r w:rsidR="006C3764">
          <w:rPr>
            <w:rFonts w:ascii="Times New Roman" w:hAnsi="Times New Roman" w:cs="Times New Roman"/>
            <w:sz w:val="24"/>
            <w:szCs w:val="24"/>
          </w:rPr>
          <w:t xml:space="preserve">We examined the sensitivity </w:t>
        </w:r>
      </w:ins>
      <w:ins w:id="680" w:author="Miller, Harvey J." w:date="2020-07-01T12:19:00Z">
        <w:r w:rsidR="00F61BB3">
          <w:rPr>
            <w:rFonts w:ascii="Times New Roman" w:hAnsi="Times New Roman" w:cs="Times New Roman"/>
            <w:sz w:val="24"/>
            <w:szCs w:val="24"/>
          </w:rPr>
          <w:t>o</w:t>
        </w:r>
      </w:ins>
      <w:ins w:id="681" w:author="Miller, Harvey J." w:date="2020-07-01T12:20:00Z">
        <w:r w:rsidR="00F61BB3">
          <w:rPr>
            <w:rFonts w:ascii="Times New Roman" w:hAnsi="Times New Roman" w:cs="Times New Roman"/>
            <w:sz w:val="24"/>
            <w:szCs w:val="24"/>
          </w:rPr>
          <w:t xml:space="preserve">f </w:t>
        </w:r>
      </w:ins>
      <w:ins w:id="682" w:author="Miller, Harvey J." w:date="2020-07-01T10:50:00Z">
        <w:r w:rsidR="006C3764">
          <w:rPr>
            <w:rFonts w:ascii="Times New Roman" w:hAnsi="Times New Roman" w:cs="Times New Roman"/>
            <w:sz w:val="24"/>
            <w:szCs w:val="24"/>
          </w:rPr>
          <w:t>the linear walking time assumption</w:t>
        </w:r>
      </w:ins>
      <w:ins w:id="683" w:author="Miller, Harvey J." w:date="2020-07-01T12:18:00Z">
        <w:r w:rsidR="00F61BB3">
          <w:rPr>
            <w:rFonts w:ascii="Times New Roman" w:hAnsi="Times New Roman" w:cs="Times New Roman"/>
            <w:sz w:val="24"/>
            <w:szCs w:val="24"/>
          </w:rPr>
          <w:t xml:space="preserve"> </w:t>
        </w:r>
      </w:ins>
      <w:ins w:id="684" w:author="Miller, Harvey J." w:date="2020-07-01T12:19:00Z">
        <w:r w:rsidR="00F61BB3">
          <w:rPr>
            <w:rFonts w:ascii="Times New Roman" w:hAnsi="Times New Roman" w:cs="Times New Roman"/>
            <w:sz w:val="24"/>
            <w:szCs w:val="24"/>
          </w:rPr>
          <w:t>against the counterargument that users could mitigate the risk of missing a bus by running if they see it.  U</w:t>
        </w:r>
      </w:ins>
      <w:ins w:id="685" w:author="Miller, Harvey J." w:date="2020-07-01T10:58:00Z">
        <w:r w:rsidR="006B7F48">
          <w:rPr>
            <w:rFonts w:ascii="Times New Roman" w:hAnsi="Times New Roman" w:cs="Times New Roman"/>
            <w:sz w:val="24"/>
            <w:szCs w:val="24"/>
          </w:rPr>
          <w:t xml:space="preserve">sing </w:t>
        </w:r>
      </w:ins>
      <w:ins w:id="686" w:author="Miller, Harvey J." w:date="2020-07-01T10:59:00Z">
        <w:r w:rsidR="006B7F48">
          <w:rPr>
            <w:rFonts w:ascii="Times New Roman" w:hAnsi="Times New Roman" w:cs="Times New Roman"/>
            <w:sz w:val="24"/>
            <w:szCs w:val="24"/>
          </w:rPr>
          <w:t xml:space="preserve">parameters based on </w:t>
        </w:r>
      </w:ins>
      <w:ins w:id="687" w:author="Miller, Harvey J." w:date="2020-07-01T10:58:00Z">
        <w:r w:rsidR="006B7F48">
          <w:rPr>
            <w:rFonts w:ascii="Times New Roman" w:hAnsi="Times New Roman" w:cs="Times New Roman"/>
            <w:sz w:val="24"/>
            <w:szCs w:val="24"/>
          </w:rPr>
          <w:t xml:space="preserve">average </w:t>
        </w:r>
      </w:ins>
      <w:ins w:id="688" w:author="Miller, Harvey J." w:date="2020-07-01T10:52:00Z">
        <w:r w:rsidR="006C3764">
          <w:rPr>
            <w:rFonts w:ascii="Times New Roman" w:hAnsi="Times New Roman" w:cs="Times New Roman"/>
            <w:sz w:val="24"/>
            <w:szCs w:val="24"/>
          </w:rPr>
          <w:t xml:space="preserve">human running speed and duration, and the visibility of </w:t>
        </w:r>
      </w:ins>
      <w:ins w:id="689" w:author="Miller, Harvey J." w:date="2020-07-01T10:53:00Z">
        <w:r w:rsidR="006C3764">
          <w:rPr>
            <w:rFonts w:ascii="Times New Roman" w:hAnsi="Times New Roman" w:cs="Times New Roman"/>
            <w:sz w:val="24"/>
            <w:szCs w:val="24"/>
          </w:rPr>
          <w:t>bus route signage</w:t>
        </w:r>
      </w:ins>
      <w:ins w:id="690" w:author="Miller, Harvey J." w:date="2020-07-01T10:56:00Z">
        <w:r w:rsidR="006B7F48">
          <w:rPr>
            <w:rFonts w:ascii="Times New Roman" w:hAnsi="Times New Roman" w:cs="Times New Roman"/>
            <w:sz w:val="24"/>
            <w:szCs w:val="24"/>
          </w:rPr>
          <w:t xml:space="preserve"> at distance</w:t>
        </w:r>
      </w:ins>
      <w:ins w:id="691" w:author="Miller, Harvey J." w:date="2020-07-01T10:54:00Z">
        <w:r w:rsidR="006C3764">
          <w:rPr>
            <w:rFonts w:ascii="Times New Roman" w:hAnsi="Times New Roman" w:cs="Times New Roman"/>
            <w:sz w:val="24"/>
            <w:szCs w:val="24"/>
          </w:rPr>
          <w:t xml:space="preserve">, our </w:t>
        </w:r>
      </w:ins>
      <w:ins w:id="692" w:author="Miller, Harvey J." w:date="2020-07-01T12:20:00Z">
        <w:r w:rsidR="00F61BB3">
          <w:rPr>
            <w:rFonts w:ascii="Times New Roman" w:hAnsi="Times New Roman" w:cs="Times New Roman"/>
            <w:sz w:val="24"/>
            <w:szCs w:val="24"/>
          </w:rPr>
          <w:t xml:space="preserve">sensitivity </w:t>
        </w:r>
      </w:ins>
      <w:ins w:id="693" w:author="Miller, Harvey J." w:date="2020-07-01T10:54:00Z">
        <w:r w:rsidR="006C3764">
          <w:rPr>
            <w:rFonts w:ascii="Times New Roman" w:hAnsi="Times New Roman" w:cs="Times New Roman"/>
            <w:sz w:val="24"/>
            <w:szCs w:val="24"/>
          </w:rPr>
          <w:t xml:space="preserve">analysis </w:t>
        </w:r>
      </w:ins>
      <w:ins w:id="694" w:author="Miller, Harvey J." w:date="2020-07-01T12:20:00Z">
        <w:r w:rsidR="00F61BB3">
          <w:rPr>
            <w:rFonts w:ascii="Times New Roman" w:hAnsi="Times New Roman" w:cs="Times New Roman"/>
            <w:sz w:val="24"/>
            <w:szCs w:val="24"/>
          </w:rPr>
          <w:t xml:space="preserve">suggests that the </w:t>
        </w:r>
      </w:ins>
      <w:ins w:id="695" w:author="Miller, Harvey J." w:date="2020-07-01T10:56:00Z">
        <w:r w:rsidR="006B7F48">
          <w:rPr>
            <w:rFonts w:ascii="Times New Roman" w:hAnsi="Times New Roman" w:cs="Times New Roman"/>
            <w:sz w:val="24"/>
            <w:szCs w:val="24"/>
          </w:rPr>
          <w:t xml:space="preserve">results </w:t>
        </w:r>
      </w:ins>
      <w:ins w:id="696" w:author="Miller, Harvey J." w:date="2020-07-01T10:57:00Z">
        <w:r w:rsidR="006B7F48">
          <w:rPr>
            <w:rFonts w:ascii="Times New Roman" w:hAnsi="Times New Roman" w:cs="Times New Roman"/>
            <w:sz w:val="24"/>
            <w:szCs w:val="24"/>
          </w:rPr>
          <w:t xml:space="preserve">are </w:t>
        </w:r>
      </w:ins>
      <w:ins w:id="697" w:author="Miller, Harvey J." w:date="2020-07-01T10:58:00Z">
        <w:r w:rsidR="006B7F48">
          <w:rPr>
            <w:rFonts w:ascii="Times New Roman" w:hAnsi="Times New Roman" w:cs="Times New Roman"/>
            <w:sz w:val="24"/>
            <w:szCs w:val="24"/>
          </w:rPr>
          <w:t>stable with res</w:t>
        </w:r>
      </w:ins>
      <w:ins w:id="698" w:author="Miller, Harvey J." w:date="2020-07-01T10:59:00Z">
        <w:r w:rsidR="006B7F48">
          <w:rPr>
            <w:rFonts w:ascii="Times New Roman" w:hAnsi="Times New Roman" w:cs="Times New Roman"/>
            <w:sz w:val="24"/>
            <w:szCs w:val="24"/>
          </w:rPr>
          <w:t xml:space="preserve">pect to </w:t>
        </w:r>
      </w:ins>
      <w:ins w:id="699" w:author="Miller, Harvey J." w:date="2020-07-01T10:57:00Z">
        <w:r w:rsidR="006B7F48">
          <w:rPr>
            <w:rFonts w:ascii="Times New Roman" w:hAnsi="Times New Roman" w:cs="Times New Roman"/>
            <w:sz w:val="24"/>
            <w:szCs w:val="24"/>
          </w:rPr>
          <w:t xml:space="preserve">linear walking time.  </w:t>
        </w:r>
      </w:ins>
      <w:r w:rsidR="005A464A">
        <w:rPr>
          <w:rFonts w:ascii="Times New Roman" w:hAnsi="Times New Roman" w:cs="Times New Roman"/>
          <w:sz w:val="24"/>
          <w:szCs w:val="24"/>
        </w:rPr>
        <w:t xml:space="preserve">Therefore, </w:t>
      </w:r>
      <w:del w:id="700" w:author="Miller, Harvey J." w:date="2020-07-01T10:57:00Z">
        <w:r w:rsidR="005A464A" w:rsidDel="006B7F48">
          <w:rPr>
            <w:rFonts w:ascii="Times New Roman" w:hAnsi="Times New Roman" w:cs="Times New Roman"/>
            <w:sz w:val="24"/>
            <w:szCs w:val="24"/>
          </w:rPr>
          <w:delText xml:space="preserve">in the following sections, </w:delText>
        </w:r>
      </w:del>
      <w:r w:rsidR="005A464A">
        <w:rPr>
          <w:rFonts w:ascii="Times New Roman" w:hAnsi="Times New Roman" w:cs="Times New Roman"/>
          <w:sz w:val="24"/>
          <w:szCs w:val="24"/>
        </w:rPr>
        <w:t>we</w:t>
      </w:r>
      <w:ins w:id="701" w:author="Miller, Harvey J." w:date="2020-06-30T16:42:00Z">
        <w:r w:rsidR="007D4253">
          <w:rPr>
            <w:rFonts w:ascii="Times New Roman" w:hAnsi="Times New Roman" w:cs="Times New Roman"/>
            <w:sz w:val="24"/>
            <w:szCs w:val="24"/>
          </w:rPr>
          <w:t xml:space="preserve"> </w:t>
        </w:r>
      </w:ins>
      <w:del w:id="702" w:author="Miller, Harvey J." w:date="2020-06-30T16:42:00Z">
        <w:r w:rsidR="005A464A" w:rsidDel="007D4253">
          <w:rPr>
            <w:rFonts w:ascii="Times New Roman" w:hAnsi="Times New Roman" w:cs="Times New Roman"/>
            <w:sz w:val="24"/>
            <w:szCs w:val="24"/>
          </w:rPr>
          <w:delText xml:space="preserve"> will </w:delText>
        </w:r>
      </w:del>
      <w:r w:rsidR="005A464A">
        <w:rPr>
          <w:rFonts w:ascii="Times New Roman" w:hAnsi="Times New Roman" w:cs="Times New Roman"/>
          <w:sz w:val="24"/>
          <w:szCs w:val="24"/>
        </w:rPr>
        <w:t xml:space="preserve">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02D5B8B0" w14:textId="0BC36405" w:rsidR="005A464A" w:rsidRPr="00FB0CF6" w:rsidRDefault="007D4253">
      <w:pPr>
        <w:jc w:val="both"/>
        <w:rPr>
          <w:rFonts w:ascii="Times New Roman" w:hAnsi="Times New Roman" w:cs="Times New Roman"/>
          <w:sz w:val="24"/>
          <w:szCs w:val="24"/>
        </w:rPr>
        <w:pPrChange w:id="703" w:author="Miller, Harvey J." w:date="2020-06-30T16:41:00Z">
          <w:pPr/>
        </w:pPrChange>
      </w:pPr>
      <w:ins w:id="704" w:author="Miller, Harvey J." w:date="2020-06-30T16:43:00Z">
        <w:r>
          <w:rPr>
            <w:rFonts w:ascii="Times New Roman" w:hAnsi="Times New Roman" w:cs="Times New Roman"/>
            <w:sz w:val="24"/>
            <w:szCs w:val="24"/>
          </w:rPr>
          <w:tab/>
          <w:t xml:space="preserve">We </w:t>
        </w:r>
      </w:ins>
      <w:ins w:id="705" w:author="Miller, Harvey J." w:date="2020-06-30T16:44:00Z">
        <w:r>
          <w:rPr>
            <w:rFonts w:ascii="Times New Roman" w:hAnsi="Times New Roman" w:cs="Times New Roman"/>
            <w:sz w:val="24"/>
            <w:szCs w:val="24"/>
          </w:rPr>
          <w:t xml:space="preserve">define </w:t>
        </w:r>
      </w:ins>
      <w:ins w:id="706" w:author="Miller, Harvey J." w:date="2020-06-30T16:43:00Z">
        <w:r>
          <w:rPr>
            <w:rFonts w:ascii="Times New Roman" w:hAnsi="Times New Roman" w:cs="Times New Roman"/>
            <w:sz w:val="24"/>
            <w:szCs w:val="24"/>
          </w:rPr>
          <w:t xml:space="preserve">two </w:t>
        </w:r>
      </w:ins>
      <w:ins w:id="707" w:author="Miller, Harvey J." w:date="2020-06-30T16:44:00Z">
        <w:r>
          <w:rPr>
            <w:rFonts w:ascii="Times New Roman" w:hAnsi="Times New Roman" w:cs="Times New Roman"/>
            <w:sz w:val="24"/>
            <w:szCs w:val="24"/>
          </w:rPr>
          <w:t xml:space="preserve">simple </w:t>
        </w:r>
      </w:ins>
      <w:ins w:id="708" w:author="Miller, Harvey J." w:date="2020-06-30T16:43:00Z">
        <w:r>
          <w:rPr>
            <w:rFonts w:ascii="Times New Roman" w:hAnsi="Times New Roman" w:cs="Times New Roman"/>
            <w:sz w:val="24"/>
            <w:szCs w:val="24"/>
          </w:rPr>
          <w:t xml:space="preserve">non-RTI </w:t>
        </w:r>
      </w:ins>
      <w:ins w:id="709" w:author="Miller, Harvey J." w:date="2020-06-30T16:44:00Z">
        <w:r>
          <w:rPr>
            <w:rFonts w:ascii="Times New Roman" w:hAnsi="Times New Roman" w:cs="Times New Roman"/>
            <w:sz w:val="24"/>
            <w:szCs w:val="24"/>
          </w:rPr>
          <w:t xml:space="preserve">benchmark </w:t>
        </w:r>
      </w:ins>
      <w:ins w:id="710" w:author="Miller, Harvey J." w:date="2020-06-30T16:43:00Z">
        <w:r>
          <w:rPr>
            <w:rFonts w:ascii="Times New Roman" w:hAnsi="Times New Roman" w:cs="Times New Roman"/>
            <w:sz w:val="24"/>
            <w:szCs w:val="24"/>
          </w:rPr>
          <w:t>strategies</w:t>
        </w:r>
      </w:ins>
      <w:ins w:id="711" w:author="Miller, Harvey J." w:date="2020-06-30T16:47:00Z">
        <w:r>
          <w:rPr>
            <w:rFonts w:ascii="Times New Roman" w:hAnsi="Times New Roman" w:cs="Times New Roman"/>
            <w:sz w:val="24"/>
            <w:szCs w:val="24"/>
          </w:rPr>
          <w:t xml:space="preserve">, </w:t>
        </w:r>
      </w:ins>
      <w:ins w:id="712" w:author="Miller, Harvey J." w:date="2020-06-30T16:45:00Z">
        <w:r>
          <w:rPr>
            <w:rFonts w:ascii="Times New Roman" w:hAnsi="Times New Roman" w:cs="Times New Roman"/>
            <w:sz w:val="24"/>
            <w:szCs w:val="24"/>
          </w:rPr>
          <w:t xml:space="preserve">arbitrary </w:t>
        </w:r>
      </w:ins>
      <w:ins w:id="713" w:author="Miller, Harvey J." w:date="2020-06-30T16:46:00Z">
        <w:r>
          <w:rPr>
            <w:rFonts w:ascii="Times New Roman" w:hAnsi="Times New Roman" w:cs="Times New Roman"/>
            <w:sz w:val="24"/>
            <w:szCs w:val="24"/>
          </w:rPr>
          <w:t xml:space="preserve">arrival </w:t>
        </w:r>
      </w:ins>
      <w:ins w:id="714" w:author="Miller, Harvey J." w:date="2020-06-30T16:45:00Z">
        <w:r>
          <w:rPr>
            <w:rFonts w:ascii="Times New Roman" w:hAnsi="Times New Roman" w:cs="Times New Roman"/>
            <w:sz w:val="24"/>
            <w:szCs w:val="24"/>
          </w:rPr>
          <w:t xml:space="preserve">and </w:t>
        </w:r>
      </w:ins>
      <w:ins w:id="715" w:author="Miller, Harvey J." w:date="2020-06-30T16:46:00Z">
        <w:r>
          <w:rPr>
            <w:rFonts w:ascii="Times New Roman" w:hAnsi="Times New Roman" w:cs="Times New Roman"/>
            <w:sz w:val="24"/>
            <w:szCs w:val="24"/>
          </w:rPr>
          <w:t>follow</w:t>
        </w:r>
      </w:ins>
      <w:ins w:id="716" w:author="Miller, Harvey J." w:date="2020-06-30T16:47:00Z">
        <w:r>
          <w:rPr>
            <w:rFonts w:ascii="Times New Roman" w:hAnsi="Times New Roman" w:cs="Times New Roman"/>
            <w:sz w:val="24"/>
            <w:szCs w:val="24"/>
          </w:rPr>
          <w:t xml:space="preserve">ing the </w:t>
        </w:r>
      </w:ins>
      <w:ins w:id="717" w:author="Miller, Harvey J." w:date="2020-06-30T16:46:00Z">
        <w:r>
          <w:rPr>
            <w:rFonts w:ascii="Times New Roman" w:hAnsi="Times New Roman" w:cs="Times New Roman"/>
            <w:sz w:val="24"/>
            <w:szCs w:val="24"/>
          </w:rPr>
          <w:t xml:space="preserve">schedule, </w:t>
        </w:r>
      </w:ins>
      <w:ins w:id="718" w:author="Miller, Harvey J." w:date="2020-06-30T16:45:00Z">
        <w:r>
          <w:rPr>
            <w:rFonts w:ascii="Times New Roman" w:hAnsi="Times New Roman" w:cs="Times New Roman"/>
            <w:sz w:val="24"/>
            <w:szCs w:val="24"/>
          </w:rPr>
          <w:t>and two RTI strategies</w:t>
        </w:r>
      </w:ins>
      <w:ins w:id="719" w:author="Miller, Harvey J." w:date="2020-06-30T16:47:00Z">
        <w:r>
          <w:rPr>
            <w:rFonts w:ascii="Times New Roman" w:hAnsi="Times New Roman" w:cs="Times New Roman"/>
            <w:sz w:val="24"/>
            <w:szCs w:val="24"/>
          </w:rPr>
          <w:t xml:space="preserve">: </w:t>
        </w:r>
      </w:ins>
      <w:ins w:id="720" w:author="Miller, Harvey J." w:date="2020-06-30T16:45:00Z">
        <w:r>
          <w:rPr>
            <w:rFonts w:ascii="Times New Roman" w:hAnsi="Times New Roman" w:cs="Times New Roman"/>
            <w:sz w:val="24"/>
            <w:szCs w:val="24"/>
          </w:rPr>
          <w:t>a greedy</w:t>
        </w:r>
      </w:ins>
      <w:ins w:id="721" w:author="Miller, Harvey J." w:date="2020-06-30T16:47:00Z">
        <w:r>
          <w:rPr>
            <w:rFonts w:ascii="Times New Roman" w:hAnsi="Times New Roman" w:cs="Times New Roman"/>
            <w:sz w:val="24"/>
            <w:szCs w:val="24"/>
          </w:rPr>
          <w:t xml:space="preserve"> strategy followed by popular trip planning app</w:t>
        </w:r>
      </w:ins>
      <w:ins w:id="722" w:author="Miller, Harvey J." w:date="2020-06-30T16:48:00Z">
        <w:r>
          <w:rPr>
            <w:rFonts w:ascii="Times New Roman" w:hAnsi="Times New Roman" w:cs="Times New Roman"/>
            <w:sz w:val="24"/>
            <w:szCs w:val="24"/>
          </w:rPr>
          <w:t xml:space="preserve">s and a prudent strategy based on an optimized insurance buffer. </w:t>
        </w:r>
      </w:ins>
      <w:ins w:id="723" w:author="Miller, Harvey J." w:date="2020-06-30T16:47:00Z">
        <w:r>
          <w:rPr>
            <w:rFonts w:ascii="Times New Roman" w:hAnsi="Times New Roman" w:cs="Times New Roman"/>
            <w:sz w:val="24"/>
            <w:szCs w:val="24"/>
          </w:rPr>
          <w:t xml:space="preserve"> </w:t>
        </w:r>
      </w:ins>
      <w:ins w:id="724" w:author="Miller, Harvey J." w:date="2020-06-30T16:45:00Z">
        <w:r>
          <w:rPr>
            <w:rFonts w:ascii="Times New Roman" w:hAnsi="Times New Roman" w:cs="Times New Roman"/>
            <w:sz w:val="24"/>
            <w:szCs w:val="24"/>
          </w:rPr>
          <w:t xml:space="preserve"> </w:t>
        </w:r>
      </w:ins>
      <w:ins w:id="725" w:author="Miller, Harvey J." w:date="2020-06-30T16:42:00Z">
        <w:r>
          <w:rPr>
            <w:rFonts w:ascii="Times New Roman" w:hAnsi="Times New Roman" w:cs="Times New Roman"/>
            <w:sz w:val="24"/>
            <w:szCs w:val="24"/>
          </w:rPr>
          <w:t xml:space="preserve">  </w:t>
        </w:r>
      </w:ins>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726" w:author="Liu, Luyu" w:date="2020-06-12T10:23:00Z">
        <w:r w:rsidRPr="00351FFE" w:rsidDel="00715901">
          <w:rPr>
            <w:rFonts w:ascii="Times New Roman" w:hAnsi="Times New Roman" w:cs="Times New Roman"/>
            <w:bCs/>
            <w:sz w:val="24"/>
            <w:szCs w:val="24"/>
          </w:rPr>
          <w:delText xml:space="preserve"> (AT)</w:delText>
        </w:r>
      </w:del>
    </w:p>
    <w:p w14:paraId="2D8BEE19" w14:textId="35F69CC0"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walk to a stop and catch the subsequent bus that arrives</w:t>
      </w:r>
      <w:ins w:id="727" w:author="Miller, Harvey J." w:date="2020-07-01T12:34:00Z">
        <w:r w:rsidR="00315DDF">
          <w:rPr>
            <w:rFonts w:ascii="Times New Roman" w:hAnsi="Times New Roman" w:cs="Times New Roman"/>
            <w:sz w:val="24"/>
            <w:szCs w:val="24"/>
          </w:rPr>
          <w:t xml:space="preserve">; this is a user strategy </w:t>
        </w:r>
      </w:ins>
      <w:ins w:id="728" w:author="Miller, Harvey J." w:date="2020-07-01T12:36:00Z">
        <w:r w:rsidR="00315DDF">
          <w:rPr>
            <w:rFonts w:ascii="Times New Roman" w:hAnsi="Times New Roman" w:cs="Times New Roman"/>
            <w:sz w:val="24"/>
            <w:szCs w:val="24"/>
          </w:rPr>
          <w:t xml:space="preserve">is system with short </w:t>
        </w:r>
      </w:ins>
      <w:ins w:id="729" w:author="Miller, Harvey J." w:date="2020-07-01T12:34:00Z">
        <w:r w:rsidR="00315DDF">
          <w:rPr>
            <w:rFonts w:ascii="Times New Roman" w:hAnsi="Times New Roman" w:cs="Times New Roman"/>
            <w:sz w:val="24"/>
            <w:szCs w:val="24"/>
          </w:rPr>
          <w:t xml:space="preserve">headways </w:t>
        </w:r>
      </w:ins>
      <w:del w:id="730" w:author="Miller, Harvey J." w:date="2020-07-01T12:34:00Z">
        <w:r w:rsidDel="00315DDF">
          <w:rPr>
            <w:rFonts w:ascii="Times New Roman" w:hAnsi="Times New Roman" w:cs="Times New Roman"/>
            <w:sz w:val="24"/>
            <w:szCs w:val="24"/>
          </w:rPr>
          <w:delText>.</w:delText>
        </w:r>
      </w:del>
      <w:del w:id="731" w:author="Miller, Harvey J." w:date="2020-07-01T12:36:00Z">
        <w:r w:rsidDel="00315DDF">
          <w:rPr>
            <w:rFonts w:ascii="Times New Roman" w:hAnsi="Times New Roman" w:cs="Times New Roman"/>
            <w:sz w:val="24"/>
            <w:szCs w:val="24"/>
          </w:rPr>
          <w:delText xml:space="preserve"> </w:delText>
        </w:r>
      </w:del>
      <w:commentRangeStart w:id="732"/>
      <w:ins w:id="733" w:author="Liu, Luyu" w:date="2020-06-20T20:14:00Z">
        <w:del w:id="734" w:author="Miller, Harvey J." w:date="2020-07-01T12:26:00Z">
          <w:r w:rsidR="000377DB" w:rsidDel="00F61BB3">
            <w:rPr>
              <w:rFonts w:ascii="Times New Roman" w:hAnsi="Times New Roman" w:cs="Times New Roman"/>
              <w:sz w:val="24"/>
              <w:szCs w:val="24"/>
            </w:rPr>
            <w:delText xml:space="preserve">It </w:delText>
          </w:r>
        </w:del>
      </w:ins>
      <w:ins w:id="735" w:author="Liu, Luyu" w:date="2020-06-20T20:17:00Z">
        <w:del w:id="736" w:author="Miller, Harvey J." w:date="2020-07-01T12:26:00Z">
          <w:r w:rsidR="000377DB" w:rsidDel="00F61BB3">
            <w:rPr>
              <w:rFonts w:ascii="Times New Roman" w:hAnsi="Times New Roman" w:cs="Times New Roman"/>
              <w:sz w:val="24"/>
              <w:szCs w:val="24"/>
            </w:rPr>
            <w:delText xml:space="preserve">has been extensively studied </w:delText>
          </w:r>
        </w:del>
        <w:del w:id="737" w:author="Miller, Harvey J." w:date="2020-07-01T12:29:00Z">
          <w:r w:rsidR="000377DB" w:rsidDel="00315DDF">
            <w:rPr>
              <w:rFonts w:ascii="Times New Roman" w:hAnsi="Times New Roman" w:cs="Times New Roman"/>
              <w:sz w:val="24"/>
              <w:szCs w:val="24"/>
            </w:rPr>
            <w:delText>that</w:delText>
          </w:r>
        </w:del>
      </w:ins>
      <w:ins w:id="738" w:author="Liu, Luyu" w:date="2020-06-20T20:15:00Z">
        <w:del w:id="739" w:author="Miller, Harvey J." w:date="2020-07-01T12:29:00Z">
          <w:r w:rsidR="000377DB" w:rsidDel="00315DDF">
            <w:rPr>
              <w:rFonts w:ascii="Times New Roman" w:hAnsi="Times New Roman" w:cs="Times New Roman"/>
              <w:sz w:val="24"/>
              <w:szCs w:val="24"/>
            </w:rPr>
            <w:delText xml:space="preserve"> </w:delText>
          </w:r>
        </w:del>
      </w:ins>
      <w:ins w:id="740" w:author="Liu, Luyu" w:date="2020-06-20T20:17:00Z">
        <w:del w:id="741" w:author="Miller, Harvey J." w:date="2020-07-01T12:29:00Z">
          <w:r w:rsidR="000377DB" w:rsidDel="00315DDF">
            <w:rPr>
              <w:rFonts w:ascii="Times New Roman" w:hAnsi="Times New Roman" w:cs="Times New Roman"/>
              <w:sz w:val="24"/>
              <w:szCs w:val="24"/>
            </w:rPr>
            <w:delText xml:space="preserve">passenger </w:delText>
          </w:r>
        </w:del>
      </w:ins>
      <w:ins w:id="742" w:author="Liu, Luyu" w:date="2020-06-20T20:15:00Z">
        <w:del w:id="743" w:author="Miller, Harvey J." w:date="2020-07-01T12:29:00Z">
          <w:r w:rsidR="000377DB" w:rsidDel="00315DDF">
            <w:rPr>
              <w:rFonts w:ascii="Times New Roman" w:hAnsi="Times New Roman" w:cs="Times New Roman"/>
              <w:sz w:val="24"/>
              <w:szCs w:val="24"/>
            </w:rPr>
            <w:delText>arrival time follow</w:delText>
          </w:r>
        </w:del>
      </w:ins>
      <w:ins w:id="744" w:author="Liu, Luyu" w:date="2020-06-20T20:17:00Z">
        <w:del w:id="745" w:author="Miller, Harvey J." w:date="2020-07-01T12:29:00Z">
          <w:r w:rsidR="000377DB" w:rsidDel="00315DDF">
            <w:rPr>
              <w:rFonts w:ascii="Times New Roman" w:hAnsi="Times New Roman" w:cs="Times New Roman"/>
              <w:sz w:val="24"/>
              <w:szCs w:val="24"/>
            </w:rPr>
            <w:delText>s</w:delText>
          </w:r>
        </w:del>
      </w:ins>
      <w:ins w:id="746" w:author="Liu, Luyu" w:date="2020-06-20T20:15:00Z">
        <w:del w:id="747" w:author="Miller, Harvey J." w:date="2020-07-01T12:29:00Z">
          <w:r w:rsidR="000377DB" w:rsidDel="00315DDF">
            <w:rPr>
              <w:rFonts w:ascii="Times New Roman" w:hAnsi="Times New Roman" w:cs="Times New Roman"/>
              <w:sz w:val="24"/>
              <w:szCs w:val="24"/>
            </w:rPr>
            <w:delText xml:space="preserve"> </w:delText>
          </w:r>
        </w:del>
      </w:ins>
      <w:ins w:id="748" w:author="Liu, Luyu" w:date="2020-06-20T20:36:00Z">
        <w:del w:id="749" w:author="Miller, Harvey J." w:date="2020-07-01T12:31:00Z">
          <w:r w:rsidR="000C0BD8" w:rsidDel="00315DDF">
            <w:rPr>
              <w:rFonts w:ascii="Times New Roman" w:hAnsi="Times New Roman" w:cs="Times New Roman"/>
              <w:sz w:val="24"/>
              <w:szCs w:val="24"/>
            </w:rPr>
            <w:delText xml:space="preserve">the </w:delText>
          </w:r>
        </w:del>
      </w:ins>
      <w:ins w:id="750" w:author="Liu, Luyu" w:date="2020-06-20T20:15:00Z">
        <w:del w:id="751" w:author="Miller, Harvey J." w:date="2020-07-01T12:33:00Z">
          <w:r w:rsidR="000377DB" w:rsidDel="00315DDF">
            <w:rPr>
              <w:rFonts w:ascii="Times New Roman" w:hAnsi="Times New Roman" w:cs="Times New Roman"/>
              <w:sz w:val="24"/>
              <w:szCs w:val="24"/>
            </w:rPr>
            <w:delText xml:space="preserve">uniform </w:delText>
          </w:r>
        </w:del>
      </w:ins>
      <w:ins w:id="752" w:author="Liu, Luyu" w:date="2020-06-20T20:36:00Z">
        <w:del w:id="753" w:author="Miller, Harvey J." w:date="2020-07-01T12:33:00Z">
          <w:r w:rsidR="00C94203" w:rsidDel="00315DDF">
            <w:rPr>
              <w:rFonts w:ascii="Times New Roman" w:hAnsi="Times New Roman" w:cs="Times New Roman"/>
              <w:sz w:val="24"/>
              <w:szCs w:val="24"/>
            </w:rPr>
            <w:delText xml:space="preserve">random </w:delText>
          </w:r>
        </w:del>
      </w:ins>
      <w:ins w:id="754" w:author="Liu, Luyu" w:date="2020-06-20T20:15:00Z">
        <w:del w:id="755" w:author="Miller, Harvey J." w:date="2020-07-01T12:33:00Z">
          <w:r w:rsidR="000377DB" w:rsidDel="00315DDF">
            <w:rPr>
              <w:rFonts w:ascii="Times New Roman" w:hAnsi="Times New Roman" w:cs="Times New Roman"/>
              <w:sz w:val="24"/>
              <w:szCs w:val="24"/>
            </w:rPr>
            <w:delText xml:space="preserve">distribution </w:delText>
          </w:r>
        </w:del>
        <w:del w:id="756" w:author="Miller, Harvey J." w:date="2020-07-01T12:30:00Z">
          <w:r w:rsidR="000377DB" w:rsidDel="00315DDF">
            <w:rPr>
              <w:rFonts w:ascii="Times New Roman" w:hAnsi="Times New Roman" w:cs="Times New Roman"/>
              <w:sz w:val="24"/>
              <w:szCs w:val="24"/>
            </w:rPr>
            <w:delText>when the headway is small</w:delText>
          </w:r>
        </w:del>
      </w:ins>
      <w:ins w:id="757" w:author="Liu, Luyu" w:date="2020-06-20T20:36:00Z">
        <w:del w:id="758" w:author="Miller, Harvey J." w:date="2020-07-01T12:30:00Z">
          <w:r w:rsidR="003E0FCA" w:rsidDel="00315DDF">
            <w:rPr>
              <w:rFonts w:ascii="Times New Roman" w:hAnsi="Times New Roman" w:cs="Times New Roman"/>
              <w:sz w:val="24"/>
              <w:szCs w:val="24"/>
            </w:rPr>
            <w:delText xml:space="preserve"> </w:delText>
          </w:r>
        </w:del>
      </w:ins>
      <w:ins w:id="759"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760" w:author="Liu, Luyu" w:date="2020-06-20T20:37:00Z">
        <w:r w:rsidR="003E0FCA">
          <w:rPr>
            <w:rFonts w:ascii="Times New Roman" w:hAnsi="Times New Roman" w:cs="Times New Roman"/>
            <w:sz w:val="24"/>
            <w:szCs w:val="24"/>
          </w:rPr>
          <w:fldChar w:fldCharType="end"/>
        </w:r>
      </w:ins>
      <w:ins w:id="761" w:author="Liu, Luyu" w:date="2020-06-20T20:39:00Z">
        <w:del w:id="762" w:author="Miller, Harvey J." w:date="2020-07-01T12:30:00Z">
          <w:r w:rsidR="003E0FCA" w:rsidDel="00315DDF">
            <w:rPr>
              <w:rFonts w:ascii="Times New Roman" w:hAnsi="Times New Roman" w:cs="Times New Roman"/>
              <w:sz w:val="24"/>
              <w:szCs w:val="24"/>
            </w:rPr>
            <w:delText xml:space="preserve">, which means </w:delText>
          </w:r>
        </w:del>
      </w:ins>
      <w:ins w:id="763" w:author="Liu, Luyu" w:date="2020-06-20T20:42:00Z">
        <w:del w:id="764" w:author="Miller, Harvey J." w:date="2020-07-01T12:30:00Z">
          <w:r w:rsidR="00CD77A2" w:rsidDel="00315DDF">
            <w:rPr>
              <w:rFonts w:ascii="Times New Roman" w:hAnsi="Times New Roman" w:cs="Times New Roman"/>
              <w:sz w:val="24"/>
              <w:szCs w:val="24"/>
            </w:rPr>
            <w:delText xml:space="preserve">this </w:delText>
          </w:r>
        </w:del>
      </w:ins>
      <w:ins w:id="765" w:author="Liu, Luyu" w:date="2020-06-20T20:39:00Z">
        <w:del w:id="766" w:author="Miller, Harvey J." w:date="2020-07-01T12:30:00Z">
          <w:r w:rsidR="003E0FCA" w:rsidDel="00315DDF">
            <w:rPr>
              <w:rFonts w:ascii="Times New Roman" w:hAnsi="Times New Roman" w:cs="Times New Roman"/>
              <w:sz w:val="24"/>
              <w:szCs w:val="24"/>
            </w:rPr>
            <w:delText xml:space="preserve">arbitrary tactic is a very common strategy </w:delText>
          </w:r>
        </w:del>
      </w:ins>
      <w:ins w:id="767" w:author="Liu, Luyu" w:date="2020-06-20T20:42:00Z">
        <w:del w:id="768" w:author="Miller, Harvey J." w:date="2020-07-01T12:30:00Z">
          <w:r w:rsidR="00742EB0" w:rsidDel="00315DDF">
            <w:rPr>
              <w:rFonts w:ascii="Times New Roman" w:hAnsi="Times New Roman" w:cs="Times New Roman"/>
              <w:sz w:val="24"/>
              <w:szCs w:val="24"/>
            </w:rPr>
            <w:delText>among passengers</w:delText>
          </w:r>
        </w:del>
      </w:ins>
      <w:ins w:id="769" w:author="Liu, Luyu" w:date="2020-06-20T20:15:00Z">
        <w:r w:rsidR="000377DB">
          <w:rPr>
            <w:rFonts w:ascii="Times New Roman" w:hAnsi="Times New Roman" w:cs="Times New Roman"/>
            <w:sz w:val="24"/>
            <w:szCs w:val="24"/>
          </w:rPr>
          <w:t>.</w:t>
        </w:r>
      </w:ins>
      <w:ins w:id="770" w:author="Liu, Luyu" w:date="2020-06-20T20:02:00Z">
        <w:r w:rsidR="00726043">
          <w:rPr>
            <w:rFonts w:ascii="Times New Roman" w:hAnsi="Times New Roman" w:cs="Times New Roman"/>
            <w:sz w:val="24"/>
            <w:szCs w:val="24"/>
          </w:rPr>
          <w:t xml:space="preserve"> </w:t>
        </w:r>
      </w:ins>
      <w:commentRangeEnd w:id="732"/>
      <w:r w:rsidR="00315DDF">
        <w:rPr>
          <w:rStyle w:val="CommentReference"/>
        </w:rPr>
        <w:commentReference w:id="732"/>
      </w:r>
      <w:r>
        <w:rPr>
          <w:rFonts w:ascii="Times New Roman" w:hAnsi="Times New Roman" w:cs="Times New Roman"/>
          <w:sz w:val="24"/>
          <w:szCs w:val="24"/>
        </w:rPr>
        <w:t xml:space="preserve">Because the user’s decision-making process is random, it is reasonable to assume user’s </w:t>
      </w:r>
      <w:del w:id="771" w:author="Liu, Luyu" w:date="2020-06-12T10:23:00Z">
        <w:r w:rsidDel="00F26D71">
          <w:rPr>
            <w:rFonts w:ascii="Times New Roman" w:hAnsi="Times New Roman" w:cs="Times New Roman"/>
            <w:sz w:val="24"/>
            <w:szCs w:val="24"/>
          </w:rPr>
          <w:delText xml:space="preserve">HDT </w:delText>
        </w:r>
      </w:del>
      <w:ins w:id="772"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773" w:author="Liu, Luyu" w:date="2020-06-12T10:23:00Z">
        <w:r w:rsidDel="00F21561">
          <w:rPr>
            <w:rFonts w:ascii="Times New Roman" w:hAnsi="Times New Roman" w:cs="Times New Roman"/>
            <w:sz w:val="24"/>
            <w:szCs w:val="24"/>
          </w:rPr>
          <w:delText>HDT</w:delText>
        </w:r>
      </w:del>
      <w:ins w:id="774"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775" w:author="Liu, Luyu" w:date="2020-06-20T22:32:00Z">
                    <w:rPr>
                      <w:rFonts w:ascii="Cambria Math" w:hAnsi="Cambria Math" w:cs="Times New Roman"/>
                      <w:sz w:val="24"/>
                      <w:szCs w:val="24"/>
                    </w:rPr>
                    <m:t>w</m:t>
                  </w:ins>
                </m:r>
                <m:r>
                  <w:del w:id="776"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777" w:author="Liu, Luyu" w:date="2020-06-20T22:31:00Z">
                    <w:rPr>
                      <w:rFonts w:ascii="Cambria Math" w:hAnsi="Cambria Math" w:cs="Times New Roman"/>
                      <w:sz w:val="24"/>
                      <w:szCs w:val="24"/>
                    </w:rPr>
                    <m:t>T</m:t>
                  </w:del>
                </m:r>
                <m:sSubSup>
                  <m:sSubSupPr>
                    <m:ctrlPr>
                      <w:ins w:id="778" w:author="Liu, Luyu" w:date="2020-06-20T22:33:00Z">
                        <w:rPr>
                          <w:rFonts w:ascii="Cambria Math" w:hAnsi="Cambria Math" w:cs="Times New Roman"/>
                          <w:i/>
                          <w:sz w:val="24"/>
                          <w:szCs w:val="24"/>
                        </w:rPr>
                      </w:ins>
                    </m:ctrlPr>
                  </m:sSubSupPr>
                  <m:e>
                    <m:r>
                      <w:ins w:id="779" w:author="Liu, Luyu" w:date="2020-06-20T22:31:00Z">
                        <w:rPr>
                          <w:rFonts w:ascii="Cambria Math" w:hAnsi="Cambria Math" w:cs="Times New Roman"/>
                          <w:sz w:val="24"/>
                          <w:szCs w:val="24"/>
                        </w:rPr>
                        <m:t>π</m:t>
                      </w:ins>
                    </m:r>
                  </m:e>
                  <m:sub>
                    <m:r>
                      <w:ins w:id="780" w:author="Liu, Luyu" w:date="2020-06-20T22:33:00Z">
                        <w:rPr>
                          <w:rFonts w:ascii="Cambria Math" w:hAnsi="Cambria Math" w:cs="Times New Roman"/>
                          <w:sz w:val="24"/>
                          <w:szCs w:val="24"/>
                        </w:rPr>
                        <m:t>0</m:t>
                      </w:ins>
                    </m:r>
                  </m:sub>
                  <m:sup>
                    <m:r>
                      <w:ins w:id="781"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782" w:author="Liu, Luyu" w:date="2020-06-20T22:33:00Z">
                        <w:rPr>
                          <w:rFonts w:ascii="Cambria Math" w:hAnsi="Cambria Math" w:cs="Times New Roman"/>
                          <w:i/>
                          <w:sz w:val="24"/>
                          <w:szCs w:val="24"/>
                        </w:rPr>
                      </w:ins>
                    </m:ctrlPr>
                  </m:sSubSupPr>
                  <m:e>
                    <m:r>
                      <w:ins w:id="783" w:author="Liu, Luyu" w:date="2020-06-20T22:31:00Z">
                        <w:rPr>
                          <w:rFonts w:ascii="Cambria Math" w:hAnsi="Cambria Math" w:cs="Times New Roman"/>
                          <w:sz w:val="24"/>
                          <w:szCs w:val="24"/>
                        </w:rPr>
                        <m:t>π</m:t>
                      </w:ins>
                    </m:r>
                  </m:e>
                  <m:sub>
                    <m:r>
                      <w:ins w:id="784" w:author="Liu, Luyu" w:date="2020-06-20T22:31:00Z">
                        <w:rPr>
                          <w:rFonts w:ascii="Cambria Math" w:hAnsi="Cambria Math" w:cs="Times New Roman"/>
                          <w:sz w:val="24"/>
                          <w:szCs w:val="24"/>
                        </w:rPr>
                        <m:t>-1</m:t>
                      </w:ins>
                    </m:r>
                  </m:sub>
                  <m:sup>
                    <m:r>
                      <w:ins w:id="785" w:author="Liu, Luyu" w:date="2020-06-20T22:33:00Z">
                        <w:rPr>
                          <w:rFonts w:ascii="Cambria Math" w:hAnsi="Cambria Math" w:cs="Times New Roman"/>
                          <w:sz w:val="24"/>
                          <w:szCs w:val="24"/>
                        </w:rPr>
                        <m:t>a</m:t>
                      </w:ins>
                    </m:r>
                  </m:sup>
                </m:sSubSup>
                <m:r>
                  <w:del w:id="786"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787" w:name="_Ref21883957"/>
            <w:bookmarkStart w:id="788"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789" w:author="Liu, Luyu" w:date="2020-06-13T23:17:00Z">
              <w:r w:rsidR="009D7465">
                <w:rPr>
                  <w:noProof/>
                </w:rPr>
                <w:t>2</w:t>
              </w:r>
            </w:ins>
            <w:del w:id="790" w:author="Liu, Luyu" w:date="2020-06-13T21:30:00Z">
              <w:r w:rsidR="000E6AA4" w:rsidDel="00373BEE">
                <w:rPr>
                  <w:noProof/>
                </w:rPr>
                <w:delText>3</w:delText>
              </w:r>
            </w:del>
            <w:r>
              <w:rPr>
                <w:noProof/>
              </w:rPr>
              <w:fldChar w:fldCharType="end"/>
            </w:r>
            <w:bookmarkEnd w:id="787"/>
            <w:r>
              <w:rPr>
                <w:rFonts w:eastAsia="Yu Mincho"/>
                <w:lang w:eastAsia="ja-JP"/>
              </w:rPr>
              <w:t>)</w:t>
            </w:r>
            <w:bookmarkEnd w:id="788"/>
          </w:p>
        </w:tc>
      </w:tr>
    </w:tbl>
    <w:p w14:paraId="1298E159" w14:textId="1A362C1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r w:rsidR="00AC14CC">
        <w:rPr>
          <w:rFonts w:ascii="Times New Roman" w:hAnsi="Times New Roman" w:cs="Times New Roman"/>
          <w:sz w:val="24"/>
          <w:szCs w:val="24"/>
        </w:rPr>
        <w:t>δt</w:t>
      </w:r>
      <w:proofErr w:type="spellEnd"/>
      <w:r w:rsidR="00AC14CC">
        <w:rPr>
          <w:rFonts w:ascii="Times New Roman" w:hAnsi="Times New Roman" w:cs="Times New Roman"/>
          <w:sz w:val="24"/>
          <w:szCs w:val="24"/>
        </w:rPr>
        <w:t xml:space="preserve"> is waiting time,</w:t>
      </w:r>
      <w:ins w:id="791" w:author="Liu, Luyu" w:date="2020-06-20T22:34:00Z">
        <w:r w:rsidR="00674A2F">
          <w:rPr>
            <w:rFonts w:ascii="Times New Roman" w:hAnsi="Times New Roman" w:cs="Times New Roman"/>
            <w:sz w:val="24"/>
            <w:szCs w:val="24"/>
          </w:rPr>
          <w:t xml:space="preserve"> </w:t>
        </w:r>
      </w:ins>
      <m:oMath>
        <m:sSubSup>
          <m:sSubSupPr>
            <m:ctrlPr>
              <w:ins w:id="792" w:author="Liu, Luyu" w:date="2020-06-20T22:35:00Z">
                <w:rPr>
                  <w:rFonts w:ascii="Cambria Math" w:hAnsi="Cambria Math" w:cs="Times New Roman"/>
                  <w:i/>
                  <w:sz w:val="24"/>
                  <w:szCs w:val="24"/>
                </w:rPr>
              </w:ins>
            </m:ctrlPr>
          </m:sSubSupPr>
          <m:e>
            <m:r>
              <w:ins w:id="793" w:author="Liu, Luyu" w:date="2020-06-20T22:35:00Z">
                <w:rPr>
                  <w:rFonts w:ascii="Cambria Math" w:hAnsi="Cambria Math" w:cs="Times New Roman"/>
                  <w:sz w:val="24"/>
                  <w:szCs w:val="24"/>
                </w:rPr>
                <m:t>π</m:t>
              </w:ins>
            </m:r>
          </m:e>
          <m:sub>
            <m:r>
              <w:ins w:id="794" w:author="Liu, Luyu" w:date="2020-06-20T22:35:00Z">
                <w:rPr>
                  <w:rFonts w:ascii="Cambria Math" w:hAnsi="Cambria Math" w:cs="Times New Roman"/>
                  <w:sz w:val="24"/>
                  <w:szCs w:val="24"/>
                </w:rPr>
                <m:t>0</m:t>
              </w:ins>
            </m:r>
          </m:sub>
          <m:sup>
            <m:r>
              <w:ins w:id="795" w:author="Liu, Luyu" w:date="2020-06-20T22:35:00Z">
                <w:rPr>
                  <w:rFonts w:ascii="Cambria Math" w:hAnsi="Cambria Math" w:cs="Times New Roman"/>
                  <w:sz w:val="24"/>
                  <w:szCs w:val="24"/>
                </w:rPr>
                <m:t>a</m:t>
              </w:ins>
            </m:r>
          </m:sup>
        </m:sSubSup>
      </m:oMath>
      <w:ins w:id="796" w:author="Liu, Luyu" w:date="2020-06-20T22:34:00Z">
        <w:r w:rsidR="009A5BB6">
          <w:rPr>
            <w:rFonts w:ascii="Times New Roman" w:hAnsi="Times New Roman" w:cs="Times New Roman"/>
            <w:sz w:val="24"/>
            <w:szCs w:val="24"/>
          </w:rPr>
          <w:t xml:space="preserve"> </w:t>
        </w:r>
      </w:ins>
      <w:del w:id="797" w:author="Liu, Luyu" w:date="2020-06-20T22:34:00Z">
        <w:r w:rsidDel="00674A2F">
          <w:rPr>
            <w:rFonts w:ascii="Times New Roman" w:hAnsi="Times New Roman" w:cs="Times New Roman"/>
            <w:sz w:val="24"/>
            <w:szCs w:val="24"/>
          </w:rPr>
          <w:delText xml:space="preserve"> </w:delText>
        </w:r>
      </w:del>
      <m:oMath>
        <m:r>
          <w:del w:id="798" w:author="Liu, Luyu" w:date="2020-06-20T22:34:00Z">
            <w:rPr>
              <w:rFonts w:ascii="Cambria Math" w:hAnsi="Cambria Math" w:cs="Times New Roman"/>
              <w:sz w:val="24"/>
              <w:szCs w:val="24"/>
            </w:rPr>
            <m:t>T</m:t>
          </w:del>
        </m:r>
      </m:oMath>
      <w:del w:id="799" w:author="Liu, Luyu" w:date="2020-06-20T22:34:00Z">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800"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801" w:author="Liu, Luyu" w:date="2020-06-20T22:35:00Z">
                <w:rPr>
                  <w:rFonts w:ascii="Cambria Math" w:hAnsi="Cambria Math" w:cs="Times New Roman"/>
                  <w:i/>
                  <w:sz w:val="24"/>
                  <w:szCs w:val="24"/>
                </w:rPr>
              </w:ins>
            </m:ctrlPr>
          </m:sSubSupPr>
          <m:e>
            <m:r>
              <w:ins w:id="802" w:author="Liu, Luyu" w:date="2020-06-20T22:35:00Z">
                <w:rPr>
                  <w:rFonts w:ascii="Cambria Math" w:hAnsi="Cambria Math" w:cs="Times New Roman"/>
                  <w:sz w:val="24"/>
                  <w:szCs w:val="24"/>
                </w:rPr>
                <m:t>π</m:t>
              </w:ins>
            </m:r>
          </m:e>
          <m:sub>
            <m:r>
              <w:ins w:id="803" w:author="Liu, Luyu" w:date="2020-06-20T22:35:00Z">
                <w:rPr>
                  <w:rFonts w:ascii="Cambria Math" w:hAnsi="Cambria Math" w:cs="Times New Roman"/>
                  <w:sz w:val="24"/>
                  <w:szCs w:val="24"/>
                </w:rPr>
                <m:t>-1</m:t>
              </w:ins>
            </m:r>
          </m:sub>
          <m:sup>
            <m:r>
              <w:ins w:id="804" w:author="Liu, Luyu" w:date="2020-06-20T22:35:00Z">
                <w:rPr>
                  <w:rFonts w:ascii="Cambria Math" w:hAnsi="Cambria Math" w:cs="Times New Roman"/>
                  <w:sz w:val="24"/>
                  <w:szCs w:val="24"/>
                </w:rPr>
                <m:t>a</m:t>
              </w:ins>
            </m:r>
          </m:sup>
        </m:sSubSup>
        <m:r>
          <w:del w:id="805"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806" w:author="Liu, Luyu" w:date="2020-06-13T12:35:00Z">
        <w:r w:rsidDel="00FA6C5B">
          <w:rPr>
            <w:rFonts w:ascii="Times New Roman" w:hAnsi="Times New Roman" w:cs="Times New Roman"/>
            <w:sz w:val="24"/>
            <w:szCs w:val="24"/>
          </w:rPr>
          <w:delText>TPS</w:delText>
        </w:r>
      </w:del>
      <w:ins w:id="807"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808" w:author="Liu, Luyu" w:date="2020-06-13T12:33:00Z">
        <w:r w:rsidDel="00307818">
          <w:rPr>
            <w:rFonts w:ascii="Times New Roman" w:hAnsi="Times New Roman" w:cs="Times New Roman"/>
            <w:sz w:val="24"/>
            <w:szCs w:val="24"/>
          </w:rPr>
          <w:delText>TPS</w:delText>
        </w:r>
      </w:del>
      <w:ins w:id="809"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810" w:author="Liu, Luyu" w:date="2020-06-12T10:23:00Z">
        <w:r w:rsidDel="004E63A0">
          <w:rPr>
            <w:rFonts w:ascii="Times New Roman" w:hAnsi="Times New Roman" w:cs="Times New Roman"/>
            <w:sz w:val="24"/>
            <w:szCs w:val="24"/>
          </w:rPr>
          <w:delText>AT</w:delText>
        </w:r>
      </w:del>
      <w:ins w:id="811"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812"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813"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814" w:author="Liu, Luyu" w:date="2020-06-12T10:24:00Z">
        <w:r w:rsidDel="00715901">
          <w:rPr>
            <w:rFonts w:ascii="Times New Roman" w:hAnsi="Times New Roman" w:cs="Times New Roman"/>
            <w:sz w:val="24"/>
            <w:szCs w:val="24"/>
          </w:rPr>
          <w:delText xml:space="preserve">HDT </w:delText>
        </w:r>
      </w:del>
      <w:ins w:id="815"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816" w:author="Liu, Luyu" w:date="2020-06-20T22:35:00Z">
                        <w:rPr>
                          <w:rFonts w:ascii="Cambria Math" w:hAnsi="Cambria Math" w:cs="Times New Roman"/>
                          <w:i/>
                          <w:sz w:val="24"/>
                          <w:szCs w:val="24"/>
                        </w:rPr>
                      </w:del>
                    </m:ctrlPr>
                  </m:sSupPr>
                  <m:e>
                    <m:r>
                      <w:del w:id="817" w:author="Liu, Luyu" w:date="2020-06-20T22:35:00Z">
                        <w:rPr>
                          <w:rFonts w:ascii="Cambria Math" w:hAnsi="Cambria Math" w:cs="Times New Roman"/>
                          <w:sz w:val="24"/>
                          <w:szCs w:val="24"/>
                        </w:rPr>
                        <m:t>T</m:t>
                      </w:del>
                    </m:r>
                  </m:e>
                  <m:sup>
                    <m:r>
                      <w:del w:id="818" w:author="Liu, Luyu" w:date="2020-06-20T22:35:00Z">
                        <w:rPr>
                          <w:rFonts w:ascii="Cambria Math" w:hAnsi="Cambria Math" w:cs="Times New Roman"/>
                          <w:sz w:val="24"/>
                          <w:szCs w:val="24"/>
                        </w:rPr>
                        <m:t>*</m:t>
                      </w:del>
                    </m:r>
                  </m:sup>
                </m:sSup>
                <m:sSup>
                  <m:sSupPr>
                    <m:ctrlPr>
                      <w:ins w:id="819" w:author="Liu, Luyu" w:date="2020-06-20T22:35:00Z">
                        <w:rPr>
                          <w:rFonts w:ascii="Cambria Math" w:hAnsi="Cambria Math" w:cs="Times New Roman"/>
                          <w:i/>
                          <w:sz w:val="24"/>
                          <w:szCs w:val="24"/>
                        </w:rPr>
                      </w:ins>
                    </m:ctrlPr>
                  </m:sSupPr>
                  <m:e>
                    <m:r>
                      <w:ins w:id="820" w:author="Liu, Luyu" w:date="2020-06-20T22:35:00Z">
                        <w:rPr>
                          <w:rFonts w:ascii="Cambria Math" w:hAnsi="Cambria Math" w:cs="Times New Roman"/>
                          <w:sz w:val="24"/>
                          <w:szCs w:val="24"/>
                        </w:rPr>
                        <m:t>π</m:t>
                      </w:ins>
                    </m:r>
                  </m:e>
                  <m:sup>
                    <m:r>
                      <w:ins w:id="821"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822" w:author="Liu, Luyu" w:date="2020-06-20T22:36:00Z">
                        <w:rPr>
                          <w:rFonts w:ascii="Cambria Math" w:hAnsi="Cambria Math" w:cs="Times New Roman"/>
                          <w:i/>
                          <w:sz w:val="24"/>
                          <w:szCs w:val="24"/>
                        </w:rPr>
                      </w:del>
                    </m:ctrlPr>
                  </m:sSubPr>
                  <m:e>
                    <m:r>
                      <w:del w:id="823" w:author="Liu, Luyu" w:date="2020-06-20T22:36:00Z">
                        <w:rPr>
                          <w:rFonts w:ascii="Cambria Math" w:hAnsi="Cambria Math" w:cs="Times New Roman"/>
                          <w:sz w:val="24"/>
                          <w:szCs w:val="24"/>
                        </w:rPr>
                        <m:t>t</m:t>
                      </w:del>
                    </m:r>
                  </m:e>
                  <m:sub>
                    <m:r>
                      <w:del w:id="824" w:author="Liu, Luyu" w:date="2020-06-20T22:35:00Z">
                        <w:rPr>
                          <w:rFonts w:ascii="Cambria Math" w:hAnsi="Cambria Math" w:cs="Times New Roman"/>
                          <w:sz w:val="24"/>
                          <w:szCs w:val="24"/>
                        </w:rPr>
                        <m:t>w</m:t>
                      </w:del>
                    </m:r>
                  </m:sub>
                </m:sSub>
                <m:r>
                  <w:ins w:id="825"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826" w:author="Liu, Luyu" w:date="2020-06-13T21:30:00Z">
              <w:r w:rsidR="00373BEE">
                <w:rPr>
                  <w:noProof/>
                </w:rPr>
                <w:t>3</w:t>
              </w:r>
            </w:ins>
            <w:del w:id="827"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143C44">
        <w:rPr>
          <w:rFonts w:ascii="Times New Roman" w:hAnsi="Times New Roman" w:cs="Times New Roman"/>
          <w:i/>
          <w:sz w:val="24"/>
          <w:szCs w:val="24"/>
        </w:rPr>
        <w:t>δt</w:t>
      </w:r>
      <w:proofErr w:type="spellEnd"/>
      <w:del w:id="828"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829" w:author="Liu, Luyu" w:date="2020-06-20T22:36:00Z">
        <w:r w:rsidR="009E6F49">
          <w:rPr>
            <w:rFonts w:ascii="Times New Roman" w:hAnsi="Times New Roman" w:cs="Times New Roman"/>
            <w:i/>
            <w:sz w:val="24"/>
            <w:szCs w:val="24"/>
          </w:rPr>
          <w:t>π</w:t>
        </w:r>
      </w:ins>
      <w:del w:id="830" w:author="Liu, Luyu" w:date="2020-06-20T22:36:00Z">
        <w:r w:rsidRPr="00143C44" w:rsidDel="009E6F49">
          <w:rPr>
            <w:rFonts w:ascii="Times New Roman" w:hAnsi="Times New Roman" w:cs="Times New Roman"/>
            <w:i/>
            <w:sz w:val="24"/>
            <w:szCs w:val="24"/>
          </w:rPr>
          <w:delText>T</w:delText>
        </w:r>
      </w:del>
      <w:ins w:id="831" w:author="Liu, Luyu" w:date="2020-06-20T22:36:00Z">
        <w:r w:rsidR="009E6F49">
          <w:rPr>
            <w:rFonts w:ascii="Times New Roman" w:hAnsi="Times New Roman" w:cs="Times New Roman"/>
            <w:i/>
            <w:sz w:val="24"/>
            <w:szCs w:val="24"/>
            <w:vertAlign w:val="superscript"/>
          </w:rPr>
          <w:t>t</w:t>
        </w:r>
      </w:ins>
      <w:del w:id="832"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66C485CD" w:rsidR="005A464A" w:rsidRDefault="00730D45" w:rsidP="005A464A">
      <w:pPr>
        <w:ind w:firstLine="720"/>
        <w:jc w:val="both"/>
        <w:rPr>
          <w:rFonts w:ascii="Times New Roman" w:hAnsi="Times New Roman" w:cs="Times New Roman"/>
          <w:sz w:val="24"/>
          <w:szCs w:val="24"/>
        </w:rPr>
      </w:pPr>
      <w:ins w:id="833" w:author="Miller, Harvey J." w:date="2020-07-01T12:39:00Z">
        <w:r>
          <w:rPr>
            <w:rFonts w:ascii="Times New Roman" w:hAnsi="Times New Roman" w:cs="Times New Roman"/>
            <w:sz w:val="24"/>
            <w:szCs w:val="24"/>
          </w:rPr>
          <w:lastRenderedPageBreak/>
          <w:t xml:space="preserve">A schedule tactic is another benchmark for all trip planning strategies </w:t>
        </w:r>
        <w:r>
          <w:rPr>
            <w:rFonts w:ascii="Times New Roman" w:hAnsi="Times New Roman" w:cs="Times New Roman"/>
            <w:sz w:val="24"/>
            <w:szCs w:val="24"/>
          </w:rPr>
          <w:t xml:space="preserve">since it </w:t>
        </w:r>
        <w:r>
          <w:rPr>
            <w:rFonts w:ascii="Times New Roman" w:hAnsi="Times New Roman" w:cs="Times New Roman"/>
            <w:sz w:val="24"/>
            <w:szCs w:val="24"/>
          </w:rPr>
          <w:t>has the lowest risk of missing a bus</w:t>
        </w:r>
        <w:r>
          <w:rPr>
            <w:rFonts w:ascii="Times New Roman" w:hAnsi="Times New Roman" w:cs="Times New Roman"/>
            <w:sz w:val="24"/>
            <w:szCs w:val="24"/>
          </w:rPr>
          <w:t xml:space="preserve">.  Although </w:t>
        </w:r>
      </w:ins>
      <w:del w:id="834" w:author="Liu, Luyu" w:date="2020-06-13T12:32:00Z">
        <w:r w:rsidR="005A464A" w:rsidDel="00D04CF8">
          <w:rPr>
            <w:rFonts w:ascii="Times New Roman" w:hAnsi="Times New Roman" w:cs="Times New Roman"/>
            <w:sz w:val="24"/>
            <w:szCs w:val="24"/>
          </w:rPr>
          <w:delText xml:space="preserve">ST </w:delText>
        </w:r>
      </w:del>
      <w:ins w:id="835" w:author="Miller, Harvey J." w:date="2020-07-01T12:39:00Z">
        <w:r>
          <w:rPr>
            <w:rFonts w:ascii="Times New Roman" w:hAnsi="Times New Roman" w:cs="Times New Roman"/>
            <w:sz w:val="24"/>
            <w:szCs w:val="24"/>
          </w:rPr>
          <w:t>s</w:t>
        </w:r>
      </w:ins>
      <w:ins w:id="836" w:author="Liu, Luyu" w:date="2020-06-13T12:32:00Z">
        <w:del w:id="837" w:author="Miller, Harvey J." w:date="2020-07-01T12:39:00Z">
          <w:r w:rsidR="00D04CF8" w:rsidDel="00730D45">
            <w:rPr>
              <w:rFonts w:ascii="Times New Roman" w:hAnsi="Times New Roman" w:cs="Times New Roman"/>
              <w:sz w:val="24"/>
              <w:szCs w:val="24"/>
            </w:rPr>
            <w:delText>S</w:delText>
          </w:r>
        </w:del>
        <w:r w:rsidR="00D04CF8">
          <w:rPr>
            <w:rFonts w:ascii="Times New Roman" w:hAnsi="Times New Roman" w:cs="Times New Roman"/>
            <w:sz w:val="24"/>
            <w:szCs w:val="24"/>
          </w:rPr>
          <w:t xml:space="preserve">chedule tactic </w:t>
        </w:r>
      </w:ins>
      <w:r w:rsidR="005A464A">
        <w:rPr>
          <w:rFonts w:ascii="Times New Roman" w:hAnsi="Times New Roman" w:cs="Times New Roman"/>
          <w:sz w:val="24"/>
          <w:szCs w:val="24"/>
        </w:rPr>
        <w:t>users do not benefit from waiting time reduction based on RTI</w:t>
      </w:r>
      <w:ins w:id="838" w:author="Miller, Harvey J." w:date="2020-07-01T12:39:00Z">
        <w:r>
          <w:rPr>
            <w:rFonts w:ascii="Times New Roman" w:hAnsi="Times New Roman" w:cs="Times New Roman"/>
            <w:sz w:val="24"/>
            <w:szCs w:val="24"/>
          </w:rPr>
          <w:t xml:space="preserve">, they are unlikely to miss a bus: </w:t>
        </w:r>
      </w:ins>
      <w:del w:id="839" w:author="Miller, Harvey J." w:date="2020-07-01T12:40:00Z">
        <w:r w:rsidR="005A464A" w:rsidDel="00730D45">
          <w:rPr>
            <w:rFonts w:ascii="Times New Roman" w:hAnsi="Times New Roman" w:cs="Times New Roman"/>
            <w:sz w:val="24"/>
            <w:szCs w:val="24"/>
          </w:rPr>
          <w:delText>.</w:delText>
        </w:r>
      </w:del>
      <w:del w:id="840" w:author="Miller, Harvey J." w:date="2020-07-01T12:37:00Z">
        <w:r w:rsidR="005A464A" w:rsidDel="00315DDF">
          <w:rPr>
            <w:rFonts w:ascii="Times New Roman" w:hAnsi="Times New Roman" w:cs="Times New Roman"/>
            <w:sz w:val="24"/>
            <w:szCs w:val="24"/>
          </w:rPr>
          <w:delText xml:space="preserve"> However, since</w:delText>
        </w:r>
      </w:del>
      <w:ins w:id="841" w:author="Miller, Harvey J." w:date="2020-07-01T12:36:00Z">
        <w:r w:rsidR="00315DDF">
          <w:rPr>
            <w:rFonts w:ascii="Times New Roman" w:hAnsi="Times New Roman" w:cs="Times New Roman"/>
            <w:sz w:val="24"/>
            <w:szCs w:val="24"/>
          </w:rPr>
          <w:t xml:space="preserve">many public transit </w:t>
        </w:r>
      </w:ins>
      <w:del w:id="842" w:author="Miller, Harvey J." w:date="2020-07-01T12:36:00Z">
        <w:r w:rsidR="005A464A" w:rsidDel="00315DDF">
          <w:rPr>
            <w:rFonts w:ascii="Times New Roman" w:hAnsi="Times New Roman" w:cs="Times New Roman"/>
            <w:sz w:val="24"/>
            <w:szCs w:val="24"/>
          </w:rPr>
          <w:delText xml:space="preserve"> </w:delText>
        </w:r>
        <w:r w:rsidR="0094289A" w:rsidDel="00315DDF">
          <w:rPr>
            <w:rFonts w:ascii="Times New Roman" w:hAnsi="Times New Roman" w:cs="Times New Roman"/>
            <w:sz w:val="24"/>
            <w:szCs w:val="24"/>
          </w:rPr>
          <w:delText xml:space="preserve">COTA </w:delText>
        </w:r>
      </w:del>
      <w:r w:rsidR="005A464A">
        <w:rPr>
          <w:rFonts w:ascii="Times New Roman" w:hAnsi="Times New Roman" w:cs="Times New Roman"/>
          <w:sz w:val="24"/>
          <w:szCs w:val="24"/>
        </w:rPr>
        <w:t xml:space="preserve">bus </w:t>
      </w:r>
      <w:ins w:id="843" w:author="Miller, Harvey J." w:date="2020-07-01T12:37:00Z">
        <w:r w:rsidR="00315DDF">
          <w:rPr>
            <w:rFonts w:ascii="Times New Roman" w:hAnsi="Times New Roman" w:cs="Times New Roman"/>
            <w:sz w:val="24"/>
            <w:szCs w:val="24"/>
          </w:rPr>
          <w:t xml:space="preserve">have explicit policies restricting vehicle operators </w:t>
        </w:r>
      </w:ins>
      <w:ins w:id="844" w:author="Miller, Harvey J." w:date="2020-07-01T12:38:00Z">
        <w:r w:rsidR="00315DDF">
          <w:rPr>
            <w:rFonts w:ascii="Times New Roman" w:hAnsi="Times New Roman" w:cs="Times New Roman"/>
            <w:sz w:val="24"/>
            <w:szCs w:val="24"/>
          </w:rPr>
          <w:t>from leaving stop ahead of schedule</w:t>
        </w:r>
        <w:r>
          <w:rPr>
            <w:rFonts w:ascii="Times New Roman" w:hAnsi="Times New Roman" w:cs="Times New Roman"/>
            <w:sz w:val="24"/>
            <w:szCs w:val="24"/>
          </w:rPr>
          <w:t xml:space="preserve">, including COTA </w:t>
        </w:r>
      </w:ins>
      <w:del w:id="845" w:author="Miller, Harvey J." w:date="2020-07-01T12:38:00Z">
        <w:r w:rsidR="005A464A" w:rsidDel="00730D45">
          <w:rPr>
            <w:rFonts w:ascii="Times New Roman" w:hAnsi="Times New Roman" w:cs="Times New Roman"/>
            <w:sz w:val="24"/>
            <w:szCs w:val="24"/>
          </w:rPr>
          <w:delText>will rarely if ever leave a stop earlier than the scheduled time</w:delText>
        </w:r>
        <w:r w:rsidR="0094289A" w:rsidDel="00730D45">
          <w:rPr>
            <w:rFonts w:ascii="Times New Roman" w:hAnsi="Times New Roman" w:cs="Times New Roman"/>
            <w:sz w:val="24"/>
            <w:szCs w:val="24"/>
          </w:rPr>
          <w:delText xml:space="preserve"> due to timetable policy </w:delText>
        </w:r>
      </w:del>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del w:id="846" w:author="Miller, Harvey J." w:date="2020-07-01T12:38:00Z">
        <w:r w:rsidR="005A464A" w:rsidDel="00730D45">
          <w:rPr>
            <w:rFonts w:ascii="Times New Roman" w:hAnsi="Times New Roman" w:cs="Times New Roman"/>
            <w:sz w:val="24"/>
            <w:szCs w:val="24"/>
          </w:rPr>
          <w:delText xml:space="preserve">, </w:delText>
        </w:r>
      </w:del>
      <w:del w:id="847" w:author="Liu, Luyu" w:date="2020-06-12T10:24:00Z">
        <w:r w:rsidR="005A464A" w:rsidDel="00BB34D0">
          <w:rPr>
            <w:rFonts w:ascii="Times New Roman" w:hAnsi="Times New Roman" w:cs="Times New Roman"/>
            <w:sz w:val="24"/>
            <w:szCs w:val="24"/>
          </w:rPr>
          <w:delText xml:space="preserve">ST </w:delText>
        </w:r>
      </w:del>
      <w:ins w:id="848" w:author="Liu, Luyu" w:date="2020-06-12T10:24:00Z">
        <w:del w:id="849" w:author="Miller, Harvey J." w:date="2020-07-01T12:38:00Z">
          <w:r w:rsidR="00BB34D0" w:rsidDel="00730D45">
            <w:rPr>
              <w:rFonts w:ascii="Times New Roman" w:hAnsi="Times New Roman" w:cs="Times New Roman"/>
              <w:sz w:val="24"/>
              <w:szCs w:val="24"/>
            </w:rPr>
            <w:delText xml:space="preserve">schedule tactic </w:delText>
          </w:r>
        </w:del>
      </w:ins>
      <w:del w:id="850" w:author="Miller, Harvey J." w:date="2020-07-01T12:38:00Z">
        <w:r w:rsidR="005A464A" w:rsidDel="00730D45">
          <w:rPr>
            <w:rFonts w:ascii="Times New Roman" w:hAnsi="Times New Roman" w:cs="Times New Roman"/>
            <w:sz w:val="24"/>
            <w:szCs w:val="24"/>
          </w:rPr>
          <w:delText>minimizes the missing risk</w:delText>
        </w:r>
      </w:del>
      <w:r w:rsidR="005A464A">
        <w:rPr>
          <w:rFonts w:ascii="Times New Roman" w:hAnsi="Times New Roman" w:cs="Times New Roman"/>
          <w:sz w:val="24"/>
          <w:szCs w:val="24"/>
        </w:rPr>
        <w:t xml:space="preserve">. </w:t>
      </w:r>
      <w:del w:id="851" w:author="Liu, Luyu" w:date="2020-06-12T10:24:00Z">
        <w:r w:rsidR="005A464A" w:rsidDel="00BB34D0">
          <w:rPr>
            <w:rFonts w:ascii="Times New Roman" w:hAnsi="Times New Roman" w:cs="Times New Roman"/>
            <w:sz w:val="24"/>
            <w:szCs w:val="24"/>
          </w:rPr>
          <w:delText>ST</w:delText>
        </w:r>
      </w:del>
      <w:del w:id="852" w:author="Miller, Harvey J." w:date="2020-07-01T12:39:00Z">
        <w:r w:rsidR="005A464A" w:rsidDel="00730D45">
          <w:rPr>
            <w:rFonts w:ascii="Times New Roman" w:hAnsi="Times New Roman" w:cs="Times New Roman"/>
            <w:sz w:val="24"/>
            <w:szCs w:val="24"/>
          </w:rPr>
          <w:delText xml:space="preserve"> </w:delText>
        </w:r>
      </w:del>
      <w:ins w:id="853" w:author="Liu, Luyu" w:date="2020-06-12T10:24:00Z">
        <w:del w:id="854" w:author="Miller, Harvey J." w:date="2020-07-01T12:38:00Z">
          <w:r w:rsidR="00680FD7" w:rsidDel="00730D45">
            <w:rPr>
              <w:rFonts w:ascii="Times New Roman" w:hAnsi="Times New Roman" w:cs="Times New Roman"/>
              <w:sz w:val="24"/>
              <w:szCs w:val="24"/>
            </w:rPr>
            <w:delText>S</w:delText>
          </w:r>
        </w:del>
        <w:del w:id="855" w:author="Miller, Harvey J." w:date="2020-07-01T12:39:00Z">
          <w:r w:rsidR="00680FD7" w:rsidDel="00730D45">
            <w:rPr>
              <w:rFonts w:ascii="Times New Roman" w:hAnsi="Times New Roman" w:cs="Times New Roman"/>
              <w:sz w:val="24"/>
              <w:szCs w:val="24"/>
            </w:rPr>
            <w:delText>chedule</w:delText>
          </w:r>
          <w:r w:rsidR="00BB34D0" w:rsidDel="00730D45">
            <w:rPr>
              <w:rFonts w:ascii="Times New Roman" w:hAnsi="Times New Roman" w:cs="Times New Roman"/>
              <w:sz w:val="24"/>
              <w:szCs w:val="24"/>
            </w:rPr>
            <w:delText xml:space="preserve"> tactic </w:delText>
          </w:r>
        </w:del>
      </w:ins>
      <w:del w:id="856" w:author="Miller, Harvey J." w:date="2020-07-01T12:39:00Z">
        <w:r w:rsidR="005A464A" w:rsidDel="00730D45">
          <w:rPr>
            <w:rFonts w:ascii="Times New Roman" w:hAnsi="Times New Roman" w:cs="Times New Roman"/>
            <w:sz w:val="24"/>
            <w:szCs w:val="24"/>
          </w:rPr>
          <w:delText>is another benchmark for all TPSs</w:delText>
        </w:r>
      </w:del>
      <w:ins w:id="857" w:author="Liu, Luyu" w:date="2020-06-13T12:35:00Z">
        <w:del w:id="858" w:author="Miller, Harvey J." w:date="2020-07-01T12:39:00Z">
          <w:r w:rsidR="00FA6C5B" w:rsidDel="00730D45">
            <w:rPr>
              <w:rFonts w:ascii="Times New Roman" w:hAnsi="Times New Roman" w:cs="Times New Roman"/>
              <w:sz w:val="24"/>
              <w:szCs w:val="24"/>
            </w:rPr>
            <w:delText>trip planning strategies</w:delText>
          </w:r>
        </w:del>
      </w:ins>
      <w:del w:id="859" w:author="Miller, Harvey J." w:date="2020-07-01T12:39:00Z">
        <w:r w:rsidR="005A464A" w:rsidDel="00730D45">
          <w:rPr>
            <w:rFonts w:ascii="Times New Roman" w:hAnsi="Times New Roman" w:cs="Times New Roman"/>
            <w:sz w:val="24"/>
            <w:szCs w:val="24"/>
          </w:rPr>
          <w:delText>, which</w:delText>
        </w:r>
        <w:r w:rsidR="005A464A" w:rsidRPr="0032263B" w:rsidDel="00730D45">
          <w:rPr>
            <w:rFonts w:ascii="Times New Roman" w:hAnsi="Times New Roman" w:cs="Times New Roman"/>
            <w:sz w:val="24"/>
            <w:szCs w:val="24"/>
          </w:rPr>
          <w:delText xml:space="preserve"> </w:delText>
        </w:r>
        <w:r w:rsidR="005A464A" w:rsidDel="00730D45">
          <w:rPr>
            <w:rFonts w:ascii="Times New Roman" w:hAnsi="Times New Roman" w:cs="Times New Roman"/>
            <w:sz w:val="24"/>
            <w:szCs w:val="24"/>
          </w:rPr>
          <w:delText>theoretically has the lowest risk of missing a bus</w:delText>
        </w:r>
      </w:del>
      <w:del w:id="860" w:author="Miller, Harvey J." w:date="2020-07-01T12:40:00Z">
        <w:r w:rsidR="005A464A" w:rsidDel="00730D45">
          <w:rPr>
            <w:rFonts w:ascii="Times New Roman" w:hAnsi="Times New Roman" w:cs="Times New Roman"/>
            <w:sz w:val="24"/>
            <w:szCs w:val="24"/>
          </w:rPr>
          <w:delText>.</w:delText>
        </w:r>
      </w:del>
      <w:r w:rsidR="005A464A" w:rsidDel="00DA7744">
        <w:rPr>
          <w:rFonts w:ascii="Times New Roman" w:hAnsi="Times New Roman" w:cs="Times New Roman"/>
          <w:sz w:val="24"/>
          <w:szCs w:val="24"/>
        </w:rPr>
        <w:t xml:space="preserve"> </w:t>
      </w:r>
    </w:p>
    <w:p w14:paraId="01BA6206" w14:textId="18593246"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861" w:author="Liu, Luyu" w:date="2020-06-12T15:30:00Z">
        <w:r w:rsidRPr="00351FFE" w:rsidDel="00D6693C">
          <w:rPr>
            <w:rFonts w:ascii="Times New Roman" w:hAnsi="Times New Roman" w:cs="Times New Roman"/>
            <w:bCs/>
            <w:sz w:val="24"/>
            <w:szCs w:val="24"/>
          </w:rPr>
          <w:delText xml:space="preserve"> (GT)</w:delText>
        </w:r>
      </w:del>
    </w:p>
    <w:p w14:paraId="5A8B4F02" w14:textId="1F5A6865" w:rsidR="001F6E54" w:rsidDel="005B1FF1" w:rsidRDefault="001F6E54" w:rsidP="005A464A">
      <w:pPr>
        <w:jc w:val="both"/>
        <w:rPr>
          <w:del w:id="862"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w:t>
      </w:r>
      <w:del w:id="863" w:author="Miller, Harvey J." w:date="2020-07-01T12:40:00Z">
        <w:r w:rsidDel="00730D45">
          <w:rPr>
            <w:rFonts w:ascii="Times New Roman" w:hAnsi="Times New Roman" w:cs="Times New Roman"/>
            <w:sz w:val="24"/>
            <w:szCs w:val="24"/>
          </w:rPr>
          <w:delText xml:space="preserve">very common </w:delText>
        </w:r>
      </w:del>
      <w:r>
        <w:rPr>
          <w:rFonts w:ascii="Times New Roman" w:hAnsi="Times New Roman" w:cs="Times New Roman"/>
          <w:sz w:val="24"/>
          <w:szCs w:val="24"/>
        </w:rPr>
        <w:t xml:space="preserve">strategy used by </w:t>
      </w:r>
      <w:ins w:id="864" w:author="Liu, Luyu" w:date="2020-06-12T15:33:00Z">
        <w:r w:rsidR="00DC0516">
          <w:rPr>
            <w:rFonts w:ascii="Times New Roman" w:hAnsi="Times New Roman" w:cs="Times New Roman"/>
            <w:sz w:val="24"/>
            <w:szCs w:val="24"/>
          </w:rPr>
          <w:t>many</w:t>
        </w:r>
      </w:ins>
      <w:ins w:id="865" w:author="Liu, Luyu" w:date="2020-06-12T15:29:00Z">
        <w:r w:rsidR="00D6693C">
          <w:rPr>
            <w:rFonts w:ascii="Times New Roman" w:hAnsi="Times New Roman" w:cs="Times New Roman"/>
            <w:sz w:val="24"/>
            <w:szCs w:val="24"/>
          </w:rPr>
          <w:t xml:space="preserve"> </w:t>
        </w:r>
      </w:ins>
      <w:ins w:id="866" w:author="Liu, Luyu" w:date="2020-06-12T14:46:00Z">
        <w:r w:rsidR="005B1FF1">
          <w:rPr>
            <w:rFonts w:ascii="Times New Roman" w:hAnsi="Times New Roman" w:cs="Times New Roman"/>
            <w:sz w:val="24"/>
            <w:szCs w:val="24"/>
          </w:rPr>
          <w:t xml:space="preserve">real-time </w:t>
        </w:r>
      </w:ins>
      <w:del w:id="867"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868" w:author="Liu, Luyu" w:date="2020-06-12T14:45:00Z">
        <w:r w:rsidDel="005B1FF1">
          <w:rPr>
            <w:rFonts w:ascii="Times New Roman" w:hAnsi="Times New Roman" w:cs="Times New Roman"/>
            <w:sz w:val="24"/>
            <w:szCs w:val="24"/>
          </w:rPr>
          <w:delText>, for GTFS’s na</w:delText>
        </w:r>
      </w:del>
      <w:ins w:id="869" w:author="Liu, Luyu" w:date="2020-06-12T14:45:00Z">
        <w:r w:rsidR="005B1FF1">
          <w:rPr>
            <w:rFonts w:ascii="Times New Roman" w:hAnsi="Times New Roman" w:cs="Times New Roman"/>
            <w:sz w:val="24"/>
            <w:szCs w:val="24"/>
          </w:rPr>
          <w:t xml:space="preserve"> and </w:t>
        </w:r>
      </w:ins>
      <w:ins w:id="870" w:author="Liu, Luyu" w:date="2020-06-12T14:46:00Z">
        <w:r w:rsidR="005B1FF1">
          <w:rPr>
            <w:rFonts w:ascii="Times New Roman" w:hAnsi="Times New Roman" w:cs="Times New Roman"/>
            <w:sz w:val="24"/>
            <w:szCs w:val="24"/>
          </w:rPr>
          <w:t>algorithm</w:t>
        </w:r>
      </w:ins>
      <w:ins w:id="871" w:author="Liu, Luyu" w:date="2020-06-12T15:43:00Z">
        <w:r w:rsidR="00EC5123">
          <w:rPr>
            <w:rFonts w:ascii="Times New Roman" w:hAnsi="Times New Roman" w:cs="Times New Roman"/>
            <w:sz w:val="24"/>
            <w:szCs w:val="24"/>
          </w:rPr>
          <w:t>s</w:t>
        </w:r>
      </w:ins>
      <w:ins w:id="872" w:author="Miller, Harvey J." w:date="2020-07-01T12:40:00Z">
        <w:r w:rsidR="00730D45">
          <w:rPr>
            <w:rFonts w:ascii="Times New Roman" w:hAnsi="Times New Roman" w:cs="Times New Roman"/>
            <w:sz w:val="24"/>
            <w:szCs w:val="24"/>
          </w:rPr>
          <w:t>.</w:t>
        </w:r>
      </w:ins>
      <w:ins w:id="873" w:author="Liu, Luyu" w:date="2020-06-12T15:28:00Z">
        <w:del w:id="874" w:author="Miller, Harvey J." w:date="2020-07-01T12:40:00Z">
          <w:r w:rsidR="00D6693C" w:rsidDel="00730D45">
            <w:rPr>
              <w:rFonts w:ascii="Times New Roman" w:hAnsi="Times New Roman" w:cs="Times New Roman"/>
              <w:sz w:val="24"/>
              <w:szCs w:val="24"/>
            </w:rPr>
            <w:delText>:</w:delText>
          </w:r>
        </w:del>
        <w:r w:rsidR="00D6693C">
          <w:rPr>
            <w:rFonts w:ascii="Times New Roman" w:hAnsi="Times New Roman" w:cs="Times New Roman"/>
            <w:sz w:val="24"/>
            <w:szCs w:val="24"/>
          </w:rPr>
          <w:t xml:space="preserve"> </w:t>
        </w:r>
      </w:ins>
      <w:ins w:id="875" w:author="Miller, Harvey J." w:date="2020-07-01T12:40:00Z">
        <w:r w:rsidR="00730D45">
          <w:rPr>
            <w:rFonts w:ascii="Times New Roman" w:hAnsi="Times New Roman" w:cs="Times New Roman"/>
            <w:sz w:val="24"/>
            <w:szCs w:val="24"/>
          </w:rPr>
          <w:t xml:space="preserve"> </w:t>
        </w:r>
      </w:ins>
      <w:ins w:id="876" w:author="Liu, Luyu" w:date="2020-06-12T15:28:00Z">
        <w:del w:id="877" w:author="Miller, Harvey J." w:date="2020-07-01T12:40:00Z">
          <w:r w:rsidR="00D6693C" w:rsidDel="00730D45">
            <w:rPr>
              <w:rFonts w:ascii="Times New Roman" w:hAnsi="Times New Roman" w:cs="Times New Roman"/>
              <w:sz w:val="24"/>
              <w:szCs w:val="24"/>
            </w:rPr>
            <w:delText xml:space="preserve">most </w:delText>
          </w:r>
        </w:del>
      </w:ins>
      <w:ins w:id="878" w:author="Liu, Luyu" w:date="2020-06-12T15:29:00Z">
        <w:del w:id="879" w:author="Miller, Harvey J." w:date="2020-07-01T12:40:00Z">
          <w:r w:rsidR="00D6693C" w:rsidDel="00730D45">
            <w:rPr>
              <w:rFonts w:ascii="Times New Roman" w:hAnsi="Times New Roman" w:cs="Times New Roman"/>
              <w:sz w:val="24"/>
              <w:szCs w:val="24"/>
            </w:rPr>
            <w:delText xml:space="preserve">trip planning apps do not have a buffer time or wait time between the </w:delText>
          </w:r>
        </w:del>
      </w:ins>
      <w:ins w:id="880" w:author="Liu, Luyu" w:date="2020-06-12T15:33:00Z">
        <w:del w:id="881" w:author="Miller, Harvey J." w:date="2020-07-01T12:40:00Z">
          <w:r w:rsidR="00DC0516" w:rsidDel="00730D45">
            <w:rPr>
              <w:rFonts w:ascii="Times New Roman" w:hAnsi="Times New Roman" w:cs="Times New Roman"/>
              <w:sz w:val="24"/>
              <w:szCs w:val="24"/>
            </w:rPr>
            <w:delText xml:space="preserve">initial </w:delText>
          </w:r>
        </w:del>
      </w:ins>
      <w:ins w:id="882" w:author="Liu, Luyu" w:date="2020-06-12T15:30:00Z">
        <w:del w:id="883" w:author="Miller, Harvey J." w:date="2020-07-01T12:40:00Z">
          <w:r w:rsidR="00D6693C" w:rsidDel="00730D45">
            <w:rPr>
              <w:rFonts w:ascii="Times New Roman" w:hAnsi="Times New Roman" w:cs="Times New Roman"/>
              <w:sz w:val="24"/>
              <w:szCs w:val="24"/>
            </w:rPr>
            <w:delText xml:space="preserve">walking </w:delText>
          </w:r>
        </w:del>
      </w:ins>
      <w:ins w:id="884" w:author="Liu, Luyu" w:date="2020-06-12T15:43:00Z">
        <w:del w:id="885" w:author="Miller, Harvey J." w:date="2020-07-01T12:40:00Z">
          <w:r w:rsidR="00EC5123" w:rsidDel="00730D45">
            <w:rPr>
              <w:rFonts w:ascii="Times New Roman" w:hAnsi="Times New Roman" w:cs="Times New Roman"/>
              <w:sz w:val="24"/>
              <w:szCs w:val="24"/>
            </w:rPr>
            <w:delText>phase</w:delText>
          </w:r>
        </w:del>
      </w:ins>
      <w:ins w:id="886" w:author="Liu, Luyu" w:date="2020-06-12T15:30:00Z">
        <w:del w:id="887" w:author="Miller, Harvey J." w:date="2020-07-01T12:40:00Z">
          <w:r w:rsidR="00D6693C" w:rsidDel="00730D45">
            <w:rPr>
              <w:rFonts w:ascii="Times New Roman" w:hAnsi="Times New Roman" w:cs="Times New Roman"/>
              <w:sz w:val="24"/>
              <w:szCs w:val="24"/>
            </w:rPr>
            <w:delText xml:space="preserve"> and </w:delText>
          </w:r>
        </w:del>
      </w:ins>
      <w:ins w:id="888" w:author="Liu, Luyu" w:date="2020-06-12T15:44:00Z">
        <w:del w:id="889" w:author="Miller, Harvey J." w:date="2020-07-01T12:40:00Z">
          <w:r w:rsidR="00EC5123" w:rsidDel="00730D45">
            <w:rPr>
              <w:rFonts w:ascii="Times New Roman" w:hAnsi="Times New Roman" w:cs="Times New Roman"/>
              <w:sz w:val="24"/>
              <w:szCs w:val="24"/>
            </w:rPr>
            <w:delText xml:space="preserve">the </w:delText>
          </w:r>
        </w:del>
      </w:ins>
      <w:ins w:id="890" w:author="Liu, Luyu" w:date="2020-06-12T15:30:00Z">
        <w:del w:id="891" w:author="Miller, Harvey J." w:date="2020-07-01T12:40:00Z">
          <w:r w:rsidR="00D6693C" w:rsidDel="00730D45">
            <w:rPr>
              <w:rFonts w:ascii="Times New Roman" w:hAnsi="Times New Roman" w:cs="Times New Roman"/>
              <w:sz w:val="24"/>
              <w:szCs w:val="24"/>
            </w:rPr>
            <w:delText xml:space="preserve">transit </w:delText>
          </w:r>
        </w:del>
      </w:ins>
      <w:ins w:id="892" w:author="Liu, Luyu" w:date="2020-06-12T15:44:00Z">
        <w:del w:id="893" w:author="Miller, Harvey J." w:date="2020-07-01T12:40:00Z">
          <w:r w:rsidR="00EC5123" w:rsidDel="00730D45">
            <w:rPr>
              <w:rFonts w:ascii="Times New Roman" w:hAnsi="Times New Roman" w:cs="Times New Roman"/>
              <w:sz w:val="24"/>
              <w:szCs w:val="24"/>
            </w:rPr>
            <w:delText>phase</w:delText>
          </w:r>
        </w:del>
      </w:ins>
      <w:ins w:id="894" w:author="Liu, Luyu" w:date="2020-06-12T14:46:00Z">
        <w:del w:id="895" w:author="Miller, Harvey J." w:date="2020-07-01T12:40:00Z">
          <w:r w:rsidR="005B1FF1" w:rsidDel="00730D45">
            <w:rPr>
              <w:rFonts w:ascii="Times New Roman" w:hAnsi="Times New Roman" w:cs="Times New Roman"/>
              <w:sz w:val="24"/>
              <w:szCs w:val="24"/>
            </w:rPr>
            <w:delText>.</w:delText>
          </w:r>
        </w:del>
      </w:ins>
      <w:ins w:id="896" w:author="Liu, Luyu" w:date="2020-06-12T15:30:00Z">
        <w:del w:id="897" w:author="Miller, Harvey J." w:date="2020-07-01T12:40:00Z">
          <w:r w:rsidR="00D6693C" w:rsidDel="00730D45">
            <w:rPr>
              <w:rFonts w:ascii="Times New Roman" w:hAnsi="Times New Roman" w:cs="Times New Roman"/>
              <w:sz w:val="24"/>
              <w:szCs w:val="24"/>
            </w:rPr>
            <w:delText xml:space="preserve"> </w:delText>
          </w:r>
        </w:del>
        <w:commentRangeStart w:id="898"/>
        <w:r w:rsidR="00D6693C">
          <w:rPr>
            <w:rFonts w:ascii="Times New Roman" w:hAnsi="Times New Roman" w:cs="Times New Roman"/>
            <w:sz w:val="24"/>
            <w:szCs w:val="24"/>
          </w:rPr>
          <w:t xml:space="preserve">The </w:t>
        </w:r>
      </w:ins>
      <w:ins w:id="899" w:author="Miller, Harvey J." w:date="2020-07-01T12:41:00Z">
        <w:r w:rsidR="00730D45">
          <w:rPr>
            <w:rFonts w:ascii="Times New Roman" w:hAnsi="Times New Roman" w:cs="Times New Roman"/>
            <w:sz w:val="24"/>
            <w:szCs w:val="24"/>
          </w:rPr>
          <w:t xml:space="preserve">routing and timing advice provided by these apps is such that </w:t>
        </w:r>
      </w:ins>
      <w:ins w:id="900" w:author="Liu, Luyu" w:date="2020-06-12T15:30:00Z">
        <w:del w:id="901" w:author="Miller, Harvey J." w:date="2020-07-01T12:40:00Z">
          <w:r w:rsidR="00D6693C" w:rsidDel="00730D45">
            <w:rPr>
              <w:rFonts w:ascii="Times New Roman" w:hAnsi="Times New Roman" w:cs="Times New Roman"/>
              <w:sz w:val="24"/>
              <w:szCs w:val="24"/>
            </w:rPr>
            <w:delText xml:space="preserve">default assumption is </w:delText>
          </w:r>
        </w:del>
        <w:r w:rsidR="00D6693C">
          <w:rPr>
            <w:rFonts w:ascii="Times New Roman" w:hAnsi="Times New Roman" w:cs="Times New Roman"/>
            <w:sz w:val="24"/>
            <w:szCs w:val="24"/>
          </w:rPr>
          <w:t xml:space="preserve">the user will arrive at the same time </w:t>
        </w:r>
      </w:ins>
      <w:ins w:id="902" w:author="Miller, Harvey J." w:date="2020-07-01T12:41:00Z">
        <w:r w:rsidR="00730D45">
          <w:rPr>
            <w:rFonts w:ascii="Times New Roman" w:hAnsi="Times New Roman" w:cs="Times New Roman"/>
            <w:sz w:val="24"/>
            <w:szCs w:val="24"/>
          </w:rPr>
          <w:t xml:space="preserve">as </w:t>
        </w:r>
      </w:ins>
      <w:ins w:id="903" w:author="Liu, Luyu" w:date="2020-06-12T15:30:00Z">
        <w:del w:id="904" w:author="Miller, Harvey J." w:date="2020-07-01T12:41:00Z">
          <w:r w:rsidR="00D6693C" w:rsidDel="00730D45">
            <w:rPr>
              <w:rFonts w:ascii="Times New Roman" w:hAnsi="Times New Roman" w:cs="Times New Roman"/>
              <w:sz w:val="24"/>
              <w:szCs w:val="24"/>
            </w:rPr>
            <w:delText xml:space="preserve">when </w:delText>
          </w:r>
        </w:del>
        <w:r w:rsidR="00D6693C">
          <w:rPr>
            <w:rFonts w:ascii="Times New Roman" w:hAnsi="Times New Roman" w:cs="Times New Roman"/>
            <w:sz w:val="24"/>
            <w:szCs w:val="24"/>
          </w:rPr>
          <w:t xml:space="preserve">the bus </w:t>
        </w:r>
      </w:ins>
      <w:ins w:id="905" w:author="Miller, Harvey J." w:date="2020-07-01T12:41:00Z">
        <w:r w:rsidR="00730D45">
          <w:rPr>
            <w:rFonts w:ascii="Times New Roman" w:hAnsi="Times New Roman" w:cs="Times New Roman"/>
            <w:sz w:val="24"/>
            <w:szCs w:val="24"/>
          </w:rPr>
          <w:t xml:space="preserve">at a stop, </w:t>
        </w:r>
      </w:ins>
      <w:ins w:id="906" w:author="Liu, Luyu" w:date="2020-06-12T15:30:00Z">
        <w:del w:id="907" w:author="Miller, Harvey J." w:date="2020-07-01T12:41:00Z">
          <w:r w:rsidR="00D6693C" w:rsidDel="00730D45">
            <w:rPr>
              <w:rFonts w:ascii="Times New Roman" w:hAnsi="Times New Roman" w:cs="Times New Roman"/>
              <w:sz w:val="24"/>
              <w:szCs w:val="24"/>
            </w:rPr>
            <w:delText xml:space="preserve">arrive </w:delText>
          </w:r>
        </w:del>
        <w:r w:rsidR="00D6693C">
          <w:rPr>
            <w:rFonts w:ascii="Times New Roman" w:hAnsi="Times New Roman" w:cs="Times New Roman"/>
            <w:sz w:val="24"/>
            <w:szCs w:val="24"/>
          </w:rPr>
          <w:t>thus achiev</w:t>
        </w:r>
      </w:ins>
      <w:ins w:id="908" w:author="Miller, Harvey J." w:date="2020-07-01T12:41:00Z">
        <w:r w:rsidR="00730D45">
          <w:rPr>
            <w:rFonts w:ascii="Times New Roman" w:hAnsi="Times New Roman" w:cs="Times New Roman"/>
            <w:sz w:val="24"/>
            <w:szCs w:val="24"/>
          </w:rPr>
          <w:t>ing</w:t>
        </w:r>
      </w:ins>
      <w:ins w:id="909" w:author="Liu, Luyu" w:date="2020-06-12T15:30:00Z">
        <w:del w:id="910" w:author="Miller, Harvey J." w:date="2020-07-01T12:41:00Z">
          <w:r w:rsidR="00D6693C" w:rsidDel="00730D45">
            <w:rPr>
              <w:rFonts w:ascii="Times New Roman" w:hAnsi="Times New Roman" w:cs="Times New Roman"/>
              <w:sz w:val="24"/>
              <w:szCs w:val="24"/>
            </w:rPr>
            <w:delText>e</w:delText>
          </w:r>
        </w:del>
        <w:r w:rsidR="00D6693C">
          <w:rPr>
            <w:rFonts w:ascii="Times New Roman" w:hAnsi="Times New Roman" w:cs="Times New Roman"/>
            <w:sz w:val="24"/>
            <w:szCs w:val="24"/>
          </w:rPr>
          <w:t xml:space="preserve"> shortest waiting time</w:t>
        </w:r>
      </w:ins>
      <w:ins w:id="911" w:author="Miller, Harvey J." w:date="2020-07-01T12:41:00Z">
        <w:r w:rsidR="00730D45">
          <w:rPr>
            <w:rFonts w:ascii="Times New Roman" w:hAnsi="Times New Roman" w:cs="Times New Roman"/>
            <w:sz w:val="24"/>
            <w:szCs w:val="24"/>
          </w:rPr>
          <w:t>.  T</w:t>
        </w:r>
      </w:ins>
      <w:ins w:id="912" w:author="Miller, Harvey J." w:date="2020-06-30T16:50:00Z">
        <w:r w:rsidR="001F05AD">
          <w:rPr>
            <w:rFonts w:ascii="Times New Roman" w:hAnsi="Times New Roman" w:cs="Times New Roman"/>
            <w:sz w:val="24"/>
            <w:szCs w:val="24"/>
          </w:rPr>
          <w:t>h</w:t>
        </w:r>
      </w:ins>
      <w:ins w:id="913" w:author="Miller, Harvey J." w:date="2020-06-30T16:49:00Z">
        <w:r w:rsidR="001F05AD">
          <w:rPr>
            <w:rFonts w:ascii="Times New Roman" w:hAnsi="Times New Roman" w:cs="Times New Roman"/>
            <w:sz w:val="24"/>
            <w:szCs w:val="24"/>
          </w:rPr>
          <w:t xml:space="preserve">is can be checked empirically </w:t>
        </w:r>
      </w:ins>
      <w:ins w:id="914" w:author="Miller, Harvey J." w:date="2020-06-30T16:50:00Z">
        <w:r w:rsidR="001F05AD">
          <w:rPr>
            <w:rFonts w:ascii="Times New Roman" w:hAnsi="Times New Roman" w:cs="Times New Roman"/>
            <w:sz w:val="24"/>
            <w:szCs w:val="24"/>
          </w:rPr>
          <w:t>by comparing the user arrival time at stops with the bus departure time on pop</w:t>
        </w:r>
      </w:ins>
      <w:ins w:id="915" w:author="Miller, Harvey J." w:date="2020-06-30T16:51:00Z">
        <w:r w:rsidR="001F05AD">
          <w:rPr>
            <w:rFonts w:ascii="Times New Roman" w:hAnsi="Times New Roman" w:cs="Times New Roman"/>
            <w:sz w:val="24"/>
            <w:szCs w:val="24"/>
          </w:rPr>
          <w:t>ular apps</w:t>
        </w:r>
      </w:ins>
      <w:ins w:id="916" w:author="Liu, Luyu" w:date="2020-06-12T15:30:00Z">
        <w:r w:rsidR="00D6693C">
          <w:rPr>
            <w:rFonts w:ascii="Times New Roman" w:hAnsi="Times New Roman" w:cs="Times New Roman"/>
            <w:sz w:val="24"/>
            <w:szCs w:val="24"/>
          </w:rPr>
          <w:t>.</w:t>
        </w:r>
      </w:ins>
    </w:p>
    <w:p w14:paraId="084C7C66" w14:textId="3479BECE" w:rsidR="005A464A" w:rsidRDefault="005A464A" w:rsidP="00A4367B">
      <w:pPr>
        <w:jc w:val="both"/>
        <w:rPr>
          <w:rFonts w:ascii="Times New Roman" w:hAnsi="Times New Roman" w:cs="Times New Roman"/>
          <w:sz w:val="24"/>
          <w:szCs w:val="24"/>
        </w:rPr>
      </w:pPr>
      <w:del w:id="917"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commentRangeEnd w:id="898"/>
      <w:r w:rsidR="001F05AD">
        <w:rPr>
          <w:rStyle w:val="CommentReference"/>
        </w:rPr>
        <w:commentReference w:id="898"/>
      </w:r>
      <w:ins w:id="918" w:author="Liu, Luyu" w:date="2020-06-12T15:31:00Z">
        <w:r w:rsidR="00D6693C">
          <w:rPr>
            <w:rFonts w:ascii="Times New Roman" w:hAnsi="Times New Roman" w:cs="Times New Roman"/>
            <w:sz w:val="24"/>
            <w:szCs w:val="24"/>
          </w:rPr>
          <w:t>Therefore, based on the same logic, a</w:t>
        </w:r>
      </w:ins>
      <w:del w:id="919" w:author="Liu, Luyu" w:date="2020-06-12T15:31:00Z">
        <w:r w:rsidDel="00D6693C">
          <w:rPr>
            <w:rFonts w:ascii="Times New Roman" w:hAnsi="Times New Roman" w:cs="Times New Roman"/>
            <w:sz w:val="24"/>
            <w:szCs w:val="24"/>
          </w:rPr>
          <w:delText xml:space="preserve">A </w:delText>
        </w:r>
      </w:del>
      <w:del w:id="920" w:author="Liu, Luyu" w:date="2020-06-12T15:32:00Z">
        <w:r w:rsidDel="00D6693C">
          <w:rPr>
            <w:rFonts w:ascii="Times New Roman" w:hAnsi="Times New Roman" w:cs="Times New Roman"/>
            <w:sz w:val="24"/>
            <w:szCs w:val="24"/>
          </w:rPr>
          <w:delText>GT u</w:delText>
        </w:r>
      </w:del>
      <w:ins w:id="921"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922" w:author="Liu, Luyu" w:date="2020-06-16T19:22:00Z">
        <w:r w:rsidR="001C320A">
          <w:rPr>
            <w:rFonts w:ascii="Times New Roman" w:hAnsi="Times New Roman" w:cs="Times New Roman"/>
            <w:sz w:val="24"/>
            <w:szCs w:val="24"/>
          </w:rPr>
          <w:t xml:space="preserve">will </w:t>
        </w:r>
      </w:ins>
      <w:del w:id="923"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924" w:author="Liu, Luyu" w:date="2020-06-12T14:47:00Z">
        <w:r w:rsidDel="005B1FF1">
          <w:rPr>
            <w:rFonts w:ascii="Times New Roman" w:hAnsi="Times New Roman" w:cs="Times New Roman"/>
            <w:sz w:val="24"/>
            <w:szCs w:val="24"/>
          </w:rPr>
          <w:delText xml:space="preserve">ETD </w:delText>
        </w:r>
      </w:del>
      <w:ins w:id="925"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w:t>
      </w:r>
      <w:del w:id="926" w:author="Miller, Harvey J." w:date="2020-07-01T12:42:00Z">
        <w:r w:rsidDel="00730D45">
          <w:rPr>
            <w:rFonts w:ascii="Times New Roman" w:hAnsi="Times New Roman" w:cs="Times New Roman"/>
            <w:sz w:val="24"/>
            <w:szCs w:val="24"/>
          </w:rPr>
          <w:delText xml:space="preserve">only </w:delText>
        </w:r>
      </w:del>
      <w:r>
        <w:rPr>
          <w:rFonts w:ascii="Times New Roman" w:hAnsi="Times New Roman" w:cs="Times New Roman"/>
          <w:sz w:val="24"/>
          <w:szCs w:val="24"/>
        </w:rPr>
        <w:t xml:space="preserve">leaving home when the bus’s </w:t>
      </w:r>
      <w:del w:id="927" w:author="Liu, Luyu" w:date="2020-06-12T15:33:00Z">
        <w:r w:rsidDel="00D6693C">
          <w:rPr>
            <w:rFonts w:ascii="Times New Roman" w:hAnsi="Times New Roman" w:cs="Times New Roman"/>
            <w:sz w:val="24"/>
            <w:szCs w:val="24"/>
          </w:rPr>
          <w:delText xml:space="preserve">ETD </w:delText>
        </w:r>
      </w:del>
      <w:ins w:id="928" w:author="Liu, Luyu" w:date="2020-06-12T15:33:00Z">
        <w:r w:rsidR="00D6693C">
          <w:rPr>
            <w:rFonts w:ascii="Times New Roman" w:hAnsi="Times New Roman" w:cs="Times New Roman"/>
            <w:sz w:val="24"/>
            <w:szCs w:val="24"/>
          </w:rPr>
          <w:t>estimated time of departure</w:t>
        </w:r>
      </w:ins>
      <w:del w:id="929"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930" w:author="Liu, Luyu" w:date="2020-06-13T21:36:00Z">
        <w:r w:rsidR="00373BEE">
          <w:rPr>
            <w:rFonts w:ascii="Times New Roman" w:hAnsi="Times New Roman" w:cs="Times New Roman"/>
            <w:sz w:val="24"/>
            <w:szCs w:val="24"/>
          </w:rPr>
          <w:t>. The pseudo code is</w:t>
        </w:r>
      </w:ins>
      <w:ins w:id="931" w:author="Miller, Harvey J." w:date="2020-07-01T12:42:00Z">
        <w:r w:rsidR="00730D45">
          <w:rPr>
            <w:rFonts w:ascii="Times New Roman" w:hAnsi="Times New Roman" w:cs="Times New Roman"/>
            <w:sz w:val="24"/>
            <w:szCs w:val="24"/>
          </w:rPr>
          <w:t xml:space="preserve"> for this strategy is</w:t>
        </w:r>
      </w:ins>
      <w:ins w:id="932" w:author="Liu, Luyu" w:date="2020-06-13T21:36:00Z">
        <w:r w:rsidR="00373BEE">
          <w:rPr>
            <w:rFonts w:ascii="Times New Roman" w:hAnsi="Times New Roman" w:cs="Times New Roman"/>
            <w:sz w:val="24"/>
            <w:szCs w:val="24"/>
          </w:rPr>
          <w:t>:</w:t>
        </w:r>
      </w:ins>
      <w:del w:id="933"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34" w:author="Liu, Luyu" w:date="2020-06-13T21:41:00Z">
          <w:tblPr>
            <w:tblW w:w="4950" w:type="pct"/>
            <w:jc w:val="center"/>
            <w:tblLook w:val="04A0" w:firstRow="1" w:lastRow="0" w:firstColumn="1" w:lastColumn="0" w:noHBand="0" w:noVBand="1"/>
          </w:tblPr>
        </w:tblPrChange>
      </w:tblPr>
      <w:tblGrid>
        <w:gridCol w:w="365"/>
        <w:gridCol w:w="8165"/>
        <w:gridCol w:w="736"/>
        <w:tblGridChange w:id="935">
          <w:tblGrid>
            <w:gridCol w:w="365"/>
            <w:gridCol w:w="8165"/>
            <w:gridCol w:w="736"/>
          </w:tblGrid>
        </w:tblGridChange>
      </w:tblGrid>
      <w:tr w:rsidR="005A464A" w14:paraId="541806EB" w14:textId="77777777" w:rsidTr="00FF08DF">
        <w:trPr>
          <w:trHeight w:val="580"/>
          <w:trPrChange w:id="936" w:author="Liu, Luyu" w:date="2020-06-13T21:41:00Z">
            <w:trPr>
              <w:trHeight w:val="580"/>
              <w:jc w:val="center"/>
            </w:trPr>
          </w:trPrChange>
        </w:trPr>
        <w:tc>
          <w:tcPr>
            <w:tcW w:w="256" w:type="pct"/>
            <w:vAlign w:val="center"/>
            <w:tcPrChange w:id="937"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938" w:author="Liu, Luyu" w:date="2020-06-13T21:41:00Z">
              <w:tcPr>
                <w:tcW w:w="4463" w:type="pct"/>
                <w:vAlign w:val="center"/>
                <w:hideMark/>
              </w:tcPr>
            </w:tcPrChange>
          </w:tcPr>
          <w:p w14:paraId="72DDA24B" w14:textId="77777777" w:rsidR="00D838A7" w:rsidRDefault="00373BEE">
            <w:pPr>
              <w:rPr>
                <w:ins w:id="939" w:author="Liu, Luyu" w:date="2020-06-15T21:07:00Z"/>
                <w:rFonts w:ascii="Times New Roman" w:eastAsia="Yu Mincho" w:hAnsi="Times New Roman" w:cs="Times New Roman"/>
                <w:b/>
                <w:sz w:val="24"/>
                <w:szCs w:val="24"/>
              </w:rPr>
            </w:pPr>
            <w:ins w:id="940" w:author="Liu, Luyu" w:date="2020-06-13T21:37:00Z">
              <w:r w:rsidRPr="00373BEE">
                <w:rPr>
                  <w:rFonts w:ascii="Times New Roman" w:eastAsia="Yu Mincho" w:hAnsi="Times New Roman" w:cs="Times New Roman"/>
                  <w:b/>
                  <w:sz w:val="24"/>
                  <w:szCs w:val="24"/>
                  <w:rPrChange w:id="941"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942"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63D4051E" w:rsidR="00373BEE" w:rsidRPr="00D838A7" w:rsidRDefault="00D838A7">
            <w:pPr>
              <w:rPr>
                <w:ins w:id="943" w:author="Liu, Luyu" w:date="2020-06-13T21:39:00Z"/>
                <w:rFonts w:ascii="Times New Roman" w:eastAsia="Yu Mincho" w:hAnsi="Times New Roman" w:cs="Times New Roman"/>
                <w:b/>
                <w:sz w:val="24"/>
                <w:szCs w:val="24"/>
                <w:rPrChange w:id="944" w:author="Liu, Luyu" w:date="2020-06-15T21:07:00Z">
                  <w:rPr>
                    <w:ins w:id="945" w:author="Liu, Luyu" w:date="2020-06-13T21:39:00Z"/>
                    <w:rFonts w:ascii="Times New Roman" w:eastAsia="Yu Mincho" w:hAnsi="Times New Roman" w:cs="Times New Roman"/>
                    <w:sz w:val="24"/>
                    <w:szCs w:val="24"/>
                  </w:rPr>
                </w:rPrChange>
              </w:rPr>
            </w:pPr>
            <w:ins w:id="946" w:author="Liu, Luyu" w:date="2020-06-15T21:07:00Z">
              <w:r>
                <w:rPr>
                  <w:rFonts w:ascii="Times New Roman" w:eastAsia="Yu Mincho" w:hAnsi="Times New Roman" w:cs="Times New Roman"/>
                  <w:b/>
                  <w:sz w:val="24"/>
                  <w:szCs w:val="24"/>
                </w:rPr>
                <w:t xml:space="preserve">   </w:t>
              </w:r>
            </w:ins>
            <w:ins w:id="947" w:author="Liu, Luyu" w:date="2020-06-13T21:38:00Z">
              <w:r w:rsidR="00373BEE">
                <w:rPr>
                  <w:rFonts w:ascii="Times New Roman" w:eastAsia="Yu Mincho" w:hAnsi="Times New Roman" w:cs="Times New Roman"/>
                  <w:b/>
                  <w:sz w:val="24"/>
                  <w:szCs w:val="24"/>
                </w:rPr>
                <w:t xml:space="preserve">if </w:t>
              </w:r>
            </w:ins>
            <m:oMath>
              <m:r>
                <w:ins w:id="948" w:author="Liu, Luyu" w:date="2020-06-20T22:40:00Z">
                  <w:rPr>
                    <w:rFonts w:ascii="Cambria Math" w:hAnsi="Cambria Math" w:cs="Times New Roman"/>
                    <w:sz w:val="24"/>
                    <w:szCs w:val="24"/>
                  </w:rPr>
                  <m:t>t'</m:t>
                </w:ins>
              </m:r>
              <m:r>
                <w:ins w:id="949" w:author="Liu, Luyu" w:date="2020-06-13T21:38:00Z">
                  <w:rPr>
                    <w:rFonts w:ascii="Cambria Math" w:hAnsi="Cambria Math" w:cs="Times New Roman"/>
                    <w:sz w:val="24"/>
                    <w:szCs w:val="24"/>
                  </w:rPr>
                  <m:t>+δ</m:t>
                </w:ins>
              </m:r>
              <m:r>
                <w:ins w:id="950" w:author="Liu, Luyu" w:date="2020-06-20T22:39:00Z">
                  <w:rPr>
                    <w:rFonts w:ascii="Cambria Math" w:hAnsi="Cambria Math" w:cs="Times New Roman"/>
                    <w:sz w:val="24"/>
                    <w:szCs w:val="24"/>
                  </w:rPr>
                  <m:t>t</m:t>
                </w:ins>
              </m:r>
              <m:r>
                <w:ins w:id="951" w:author="Liu, Luyu" w:date="2020-06-13T21:38:00Z">
                  <w:rPr>
                    <w:rFonts w:ascii="Cambria Math" w:hAnsi="Cambria Math" w:cs="Times New Roman"/>
                    <w:sz w:val="24"/>
                    <w:szCs w:val="24"/>
                  </w:rPr>
                  <m:t>≥</m:t>
                </w:ins>
              </m:r>
              <m:sSup>
                <m:sSupPr>
                  <m:ctrlPr>
                    <w:ins w:id="952" w:author="Liu, Luyu" w:date="2020-06-20T22:40:00Z">
                      <w:rPr>
                        <w:rFonts w:ascii="Cambria Math" w:hAnsi="Cambria Math" w:cs="Times New Roman"/>
                        <w:i/>
                        <w:sz w:val="24"/>
                        <w:szCs w:val="24"/>
                      </w:rPr>
                    </w:ins>
                  </m:ctrlPr>
                </m:sSupPr>
                <m:e>
                  <m:r>
                    <w:ins w:id="953" w:author="Liu, Luyu" w:date="2020-06-20T22:40:00Z">
                      <w:rPr>
                        <w:rFonts w:ascii="Cambria Math" w:hAnsi="Cambria Math" w:cs="Times New Roman"/>
                        <w:sz w:val="24"/>
                        <w:szCs w:val="24"/>
                      </w:rPr>
                      <m:t>π</m:t>
                    </w:ins>
                  </m:r>
                </m:e>
                <m:sup>
                  <m:r>
                    <w:ins w:id="954" w:author="Liu, Luyu" w:date="2020-06-20T22:40:00Z">
                      <w:rPr>
                        <w:rFonts w:ascii="Cambria Math" w:hAnsi="Cambria Math" w:cs="Times New Roman"/>
                        <w:sz w:val="24"/>
                        <w:szCs w:val="24"/>
                      </w:rPr>
                      <m:t>p</m:t>
                    </w:ins>
                  </m:r>
                </m:sup>
              </m:sSup>
            </m:oMath>
          </w:p>
          <w:p w14:paraId="6070749B" w14:textId="2232973E" w:rsidR="00D838A7" w:rsidRDefault="00A246E6">
            <w:pPr>
              <w:rPr>
                <w:ins w:id="955" w:author="Liu, Luyu" w:date="2020-06-15T21:08:00Z"/>
                <w:rFonts w:ascii="Times New Roman" w:eastAsia="Yu Mincho" w:hAnsi="Times New Roman" w:cs="Times New Roman"/>
                <w:sz w:val="24"/>
                <w:szCs w:val="24"/>
              </w:rPr>
            </w:pPr>
            <w:ins w:id="956" w:author="Liu, Luyu" w:date="2020-06-15T19:57:00Z">
              <w:r>
                <w:rPr>
                  <w:rFonts w:ascii="Times New Roman" w:eastAsia="Yu Mincho" w:hAnsi="Times New Roman" w:cs="Times New Roman"/>
                  <w:sz w:val="24"/>
                  <w:szCs w:val="24"/>
                </w:rPr>
                <w:t xml:space="preserve"> </w:t>
              </w:r>
            </w:ins>
            <w:ins w:id="957" w:author="Liu, Luyu" w:date="2020-06-15T21:07:00Z">
              <w:r w:rsidR="00D838A7">
                <w:rPr>
                  <w:rFonts w:ascii="Times New Roman" w:eastAsia="Yu Mincho" w:hAnsi="Times New Roman" w:cs="Times New Roman"/>
                  <w:sz w:val="24"/>
                  <w:szCs w:val="24"/>
                </w:rPr>
                <w:t xml:space="preserve">     </w:t>
              </w:r>
            </w:ins>
            <w:ins w:id="958" w:author="Liu, Luyu" w:date="2020-06-13T21:39:00Z">
              <w:r w:rsidR="00373BEE">
                <w:rPr>
                  <w:rFonts w:ascii="Times New Roman" w:eastAsia="Yu Mincho" w:hAnsi="Times New Roman" w:cs="Times New Roman"/>
                  <w:sz w:val="24"/>
                  <w:szCs w:val="24"/>
                </w:rPr>
                <w:t xml:space="preserve">return </w:t>
              </w:r>
            </w:ins>
            <m:oMath>
              <m:r>
                <w:ins w:id="959" w:author="Liu, Luyu" w:date="2020-06-13T21:39:00Z">
                  <w:rPr>
                    <w:rFonts w:ascii="Cambria Math" w:eastAsia="Yu Mincho" w:hAnsi="Cambria Math" w:cs="Times New Roman"/>
                    <w:sz w:val="24"/>
                    <w:szCs w:val="24"/>
                  </w:rPr>
                  <m:t>t</m:t>
                </w:ins>
              </m:r>
              <m:r>
                <w:ins w:id="960" w:author="Liu, Luyu" w:date="2020-06-13T21:39:00Z">
                  <w:rPr>
                    <w:rFonts w:ascii="Cambria Math" w:hAnsi="Cambria Math" w:cs="Times New Roman"/>
                    <w:sz w:val="24"/>
                    <w:szCs w:val="24"/>
                  </w:rPr>
                  <m:t>=</m:t>
                </w:ins>
              </m:r>
              <m:r>
                <w:ins w:id="961" w:author="Liu, Luyu" w:date="2020-06-20T22:40:00Z">
                  <w:rPr>
                    <w:rFonts w:ascii="Cambria Math" w:hAnsi="Cambria Math" w:cs="Times New Roman"/>
                    <w:sz w:val="24"/>
                    <w:szCs w:val="24"/>
                  </w:rPr>
                  <m:t>t'</m:t>
                </w:ins>
              </m:r>
            </m:oMath>
          </w:p>
          <w:p w14:paraId="45522CAD" w14:textId="5F5AE63D" w:rsidR="00373BEE" w:rsidRPr="001C320A" w:rsidRDefault="00D838A7">
            <w:pPr>
              <w:rPr>
                <w:ins w:id="962" w:author="Liu, Luyu" w:date="2020-06-13T21:39:00Z"/>
                <w:rFonts w:ascii="Times New Roman" w:eastAsia="Yu Mincho" w:hAnsi="Times New Roman" w:cs="Times New Roman"/>
                <w:sz w:val="24"/>
                <w:szCs w:val="24"/>
              </w:rPr>
            </w:pPr>
            <w:ins w:id="963" w:author="Liu, Luyu" w:date="2020-06-15T21:08:00Z">
              <w:r>
                <w:rPr>
                  <w:rFonts w:ascii="Times New Roman" w:eastAsia="Yu Mincho" w:hAnsi="Times New Roman" w:cs="Times New Roman"/>
                  <w:sz w:val="24"/>
                  <w:szCs w:val="24"/>
                </w:rPr>
                <w:t xml:space="preserve">   </w:t>
              </w:r>
            </w:ins>
            <w:ins w:id="964" w:author="Liu, Luyu" w:date="2020-06-13T21:39:00Z">
              <w:r w:rsidR="00373BEE" w:rsidRPr="005C7EF1">
                <w:rPr>
                  <w:rFonts w:ascii="Times New Roman" w:eastAsia="Yu Mincho" w:hAnsi="Times New Roman" w:cs="Times New Roman"/>
                  <w:b/>
                  <w:sz w:val="24"/>
                  <w:szCs w:val="24"/>
                  <w:rPrChange w:id="965"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966" w:author="Liu, Luyu" w:date="2020-06-13T21:44:00Z"/>
                <w:rFonts w:ascii="Times New Roman" w:eastAsia="Yu Mincho" w:hAnsi="Times New Roman" w:cs="Times New Roman"/>
                <w:sz w:val="24"/>
                <w:szCs w:val="24"/>
              </w:rPr>
            </w:pPr>
            <w:ins w:id="967" w:author="Liu, Luyu" w:date="2020-06-15T21:08:00Z">
              <w:r>
                <w:rPr>
                  <w:rFonts w:ascii="Times New Roman" w:eastAsia="Yu Mincho" w:hAnsi="Times New Roman" w:cs="Times New Roman"/>
                  <w:sz w:val="24"/>
                  <w:szCs w:val="24"/>
                </w:rPr>
                <w:t xml:space="preserve">      </w:t>
              </w:r>
            </w:ins>
            <w:ins w:id="968"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58164C">
            <w:pPr>
              <w:rPr>
                <w:rFonts w:ascii="Times New Roman" w:eastAsia="Yu Mincho" w:hAnsi="Times New Roman" w:cs="Times New Roman"/>
                <w:sz w:val="24"/>
                <w:szCs w:val="24"/>
                <w:rPrChange w:id="969" w:author="Liu, Luyu" w:date="2020-06-13T21:40:00Z">
                  <w:rPr>
                    <w:rFonts w:ascii="Times New Roman" w:hAnsi="Times New Roman" w:cs="Times New Roman"/>
                    <w:sz w:val="24"/>
                    <w:szCs w:val="24"/>
                  </w:rPr>
                </w:rPrChange>
              </w:rPr>
            </w:pPr>
            <m:oMathPara>
              <m:oMath>
                <m:sSub>
                  <m:sSubPr>
                    <m:ctrlPr>
                      <w:del w:id="970" w:author="Liu, Luyu" w:date="2020-06-12T14:47:00Z">
                        <w:rPr>
                          <w:rFonts w:ascii="Cambria Math" w:hAnsi="Cambria Math" w:cs="Times New Roman"/>
                          <w:i/>
                          <w:sz w:val="24"/>
                          <w:szCs w:val="24"/>
                        </w:rPr>
                      </w:del>
                    </m:ctrlPr>
                  </m:sSubPr>
                  <m:e>
                    <m:r>
                      <w:del w:id="971" w:author="Liu, Luyu" w:date="2020-06-12T14:47:00Z">
                        <w:rPr>
                          <w:rFonts w:ascii="Cambria Math" w:hAnsi="Cambria Math" w:cs="Times New Roman"/>
                          <w:sz w:val="24"/>
                          <w:szCs w:val="24"/>
                        </w:rPr>
                        <m:t>t</m:t>
                      </w:del>
                    </m:r>
                  </m:e>
                  <m:sub>
                    <m:r>
                      <w:del w:id="972" w:author="Liu, Luyu" w:date="2020-06-12T14:47:00Z">
                        <w:rPr>
                          <w:rFonts w:ascii="Cambria Math" w:hAnsi="Cambria Math" w:cs="Times New Roman"/>
                          <w:sz w:val="24"/>
                          <w:szCs w:val="24"/>
                        </w:rPr>
                        <m:t>hd</m:t>
                      </w:del>
                    </m:r>
                  </m:sub>
                </m:sSub>
                <m:r>
                  <w:del w:id="973" w:author="Liu, Luyu" w:date="2020-06-13T21:40:00Z">
                    <w:rPr>
                      <w:rFonts w:ascii="Cambria Math" w:hAnsi="Cambria Math" w:cs="Times New Roman"/>
                      <w:sz w:val="24"/>
                      <w:szCs w:val="24"/>
                    </w:rPr>
                    <m:t>=</m:t>
                  </w:del>
                </m:r>
                <m:sSub>
                  <m:sSubPr>
                    <m:ctrlPr>
                      <w:del w:id="974" w:author="Liu, Luyu" w:date="2020-06-12T14:47:00Z">
                        <w:rPr>
                          <w:rFonts w:ascii="Cambria Math" w:hAnsi="Cambria Math" w:cs="Times New Roman"/>
                          <w:i/>
                          <w:sz w:val="24"/>
                          <w:szCs w:val="24"/>
                        </w:rPr>
                      </w:del>
                    </m:ctrlPr>
                  </m:sSubPr>
                  <m:e>
                    <m:r>
                      <w:del w:id="975" w:author="Liu, Luyu" w:date="2020-06-12T14:47:00Z">
                        <w:rPr>
                          <w:rFonts w:ascii="Cambria Math" w:hAnsi="Cambria Math" w:cs="Times New Roman"/>
                          <w:sz w:val="24"/>
                          <w:szCs w:val="24"/>
                        </w:rPr>
                        <m:t>t</m:t>
                      </w:del>
                    </m:r>
                  </m:e>
                  <m:sub>
                    <m:r>
                      <w:del w:id="976" w:author="Liu, Luyu" w:date="2020-06-12T14:47:00Z">
                        <w:rPr>
                          <w:rFonts w:ascii="Cambria Math" w:hAnsi="Cambria Math" w:cs="Times New Roman"/>
                          <w:sz w:val="24"/>
                          <w:szCs w:val="24"/>
                        </w:rPr>
                        <m:t>cu</m:t>
                      </w:del>
                    </m:r>
                  </m:sub>
                </m:sSub>
                <m:r>
                  <w:del w:id="977" w:author="Liu, Luyu" w:date="2020-06-13T21:40:00Z">
                    <w:rPr>
                      <w:rFonts w:ascii="Cambria Math" w:hAnsi="Cambria Math" w:cs="Times New Roman"/>
                      <w:sz w:val="24"/>
                      <w:szCs w:val="24"/>
                    </w:rPr>
                    <m:t xml:space="preserve">, if </m:t>
                  </w:del>
                </m:r>
                <m:sSub>
                  <m:sSubPr>
                    <m:ctrlPr>
                      <w:del w:id="978" w:author="Liu, Luyu" w:date="2020-06-13T21:40:00Z">
                        <w:rPr>
                          <w:rFonts w:ascii="Cambria Math" w:hAnsi="Cambria Math" w:cs="Times New Roman"/>
                          <w:i/>
                          <w:sz w:val="24"/>
                          <w:szCs w:val="24"/>
                        </w:rPr>
                      </w:del>
                    </m:ctrlPr>
                  </m:sSubPr>
                  <m:e>
                    <m:r>
                      <w:del w:id="979" w:author="Liu, Luyu" w:date="2020-06-13T21:40:00Z">
                        <w:rPr>
                          <w:rFonts w:ascii="Cambria Math" w:hAnsi="Cambria Math" w:cs="Times New Roman"/>
                          <w:sz w:val="24"/>
                          <w:szCs w:val="24"/>
                        </w:rPr>
                        <m:t>t</m:t>
                      </w:del>
                    </m:r>
                  </m:e>
                  <m:sub>
                    <m:r>
                      <w:del w:id="980" w:author="Liu, Luyu" w:date="2020-06-13T21:40:00Z">
                        <w:rPr>
                          <w:rFonts w:ascii="Cambria Math" w:hAnsi="Cambria Math" w:cs="Times New Roman"/>
                          <w:sz w:val="24"/>
                          <w:szCs w:val="24"/>
                        </w:rPr>
                        <m:t>c</m:t>
                      </w:del>
                    </m:r>
                    <m:r>
                      <w:del w:id="981" w:author="Liu, Luyu" w:date="2020-06-12T14:48:00Z">
                        <w:rPr>
                          <w:rFonts w:ascii="Cambria Math" w:hAnsi="Cambria Math" w:cs="Times New Roman"/>
                          <w:sz w:val="24"/>
                          <w:szCs w:val="24"/>
                        </w:rPr>
                        <m:t>u</m:t>
                      </w:del>
                    </m:r>
                  </m:sub>
                </m:sSub>
                <m:r>
                  <w:del w:id="982" w:author="Liu, Luyu" w:date="2020-06-13T21:40:00Z">
                    <w:rPr>
                      <w:rFonts w:ascii="Cambria Math" w:hAnsi="Cambria Math" w:cs="Times New Roman"/>
                      <w:sz w:val="24"/>
                      <w:szCs w:val="24"/>
                    </w:rPr>
                    <m:t>+δ</m:t>
                  </w:del>
                </m:r>
                <m:sSub>
                  <m:sSubPr>
                    <m:ctrlPr>
                      <w:del w:id="983" w:author="Liu, Luyu" w:date="2020-06-13T21:40:00Z">
                        <w:rPr>
                          <w:rFonts w:ascii="Cambria Math" w:hAnsi="Cambria Math" w:cs="Times New Roman"/>
                          <w:i/>
                          <w:sz w:val="24"/>
                          <w:szCs w:val="24"/>
                        </w:rPr>
                      </w:del>
                    </m:ctrlPr>
                  </m:sSubPr>
                  <m:e>
                    <m:r>
                      <w:del w:id="984" w:author="Liu, Luyu" w:date="2020-06-13T21:40:00Z">
                        <w:rPr>
                          <w:rFonts w:ascii="Cambria Math" w:hAnsi="Cambria Math" w:cs="Times New Roman"/>
                          <w:sz w:val="24"/>
                          <w:szCs w:val="24"/>
                        </w:rPr>
                        <m:t>t</m:t>
                      </w:del>
                    </m:r>
                  </m:e>
                  <m:sub>
                    <m:r>
                      <w:del w:id="985" w:author="Liu, Luyu" w:date="2020-06-13T21:40:00Z">
                        <w:rPr>
                          <w:rFonts w:ascii="Cambria Math" w:hAnsi="Cambria Math" w:cs="Times New Roman"/>
                          <w:sz w:val="24"/>
                          <w:szCs w:val="24"/>
                        </w:rPr>
                        <m:t>w</m:t>
                      </w:del>
                    </m:r>
                  </m:sub>
                </m:sSub>
                <m:r>
                  <w:del w:id="986" w:author="Liu, Luyu" w:date="2020-06-13T21:40:00Z">
                    <w:rPr>
                      <w:rFonts w:ascii="Cambria Math" w:hAnsi="Cambria Math" w:cs="Times New Roman"/>
                      <w:sz w:val="24"/>
                      <w:szCs w:val="24"/>
                    </w:rPr>
                    <m:t>≥</m:t>
                  </w:del>
                </m:r>
                <m:sSub>
                  <m:sSubPr>
                    <m:ctrlPr>
                      <w:del w:id="987" w:author="Liu, Luyu" w:date="2020-06-12T15:23:00Z">
                        <w:rPr>
                          <w:rFonts w:ascii="Cambria Math" w:hAnsi="Cambria Math" w:cs="Times New Roman"/>
                          <w:i/>
                          <w:sz w:val="24"/>
                          <w:szCs w:val="24"/>
                        </w:rPr>
                      </w:del>
                    </m:ctrlPr>
                  </m:sSubPr>
                  <m:e>
                    <m:r>
                      <w:del w:id="988" w:author="Liu, Luyu" w:date="2020-06-12T15:23:00Z">
                        <w:rPr>
                          <w:rFonts w:ascii="Cambria Math" w:hAnsi="Cambria Math" w:cs="Times New Roman"/>
                          <w:sz w:val="24"/>
                          <w:szCs w:val="24"/>
                        </w:rPr>
                        <m:t>T</m:t>
                      </w:del>
                    </m:r>
                  </m:e>
                  <m:sub>
                    <m:r>
                      <w:del w:id="989" w:author="Liu, Luyu" w:date="2020-06-12T15:23:00Z">
                        <w:rPr>
                          <w:rFonts w:ascii="Cambria Math" w:hAnsi="Cambria Math" w:cs="Times New Roman"/>
                          <w:sz w:val="24"/>
                          <w:szCs w:val="24"/>
                        </w:rPr>
                        <m:t>ex</m:t>
                      </w:del>
                    </m:r>
                  </m:sub>
                </m:sSub>
              </m:oMath>
            </m:oMathPara>
          </w:p>
        </w:tc>
        <w:tc>
          <w:tcPr>
            <w:tcW w:w="280" w:type="pct"/>
            <w:vAlign w:val="center"/>
            <w:hideMark/>
            <w:tcPrChange w:id="990" w:author="Liu, Luyu" w:date="2020-06-13T21:41:00Z">
              <w:tcPr>
                <w:tcW w:w="280" w:type="pct"/>
                <w:vAlign w:val="center"/>
                <w:hideMark/>
              </w:tcPr>
            </w:tcPrChange>
          </w:tcPr>
          <w:p w14:paraId="2973A1EF" w14:textId="79B12EC0"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991" w:author="Liu, Luyu" w:date="2020-06-22T18:03:00Z">
              <w:r w:rsidR="00355A84">
                <w:rPr>
                  <w:noProof/>
                </w:rPr>
                <w:t>4</w:t>
              </w:r>
            </w:ins>
            <w:del w:id="992" w:author="Liu, Luyu" w:date="2020-06-13T16:27:00Z">
              <w:r w:rsidDel="004C1D89">
                <w:rPr>
                  <w:noProof/>
                </w:rPr>
                <w:delText>10</w:delText>
              </w:r>
            </w:del>
            <w:r>
              <w:rPr>
                <w:noProof/>
              </w:rPr>
              <w:fldChar w:fldCharType="end"/>
            </w:r>
            <w:r>
              <w:rPr>
                <w:rFonts w:eastAsia="Yu Mincho"/>
                <w:lang w:eastAsia="ja-JP"/>
              </w:rPr>
              <w:t>)</w:t>
            </w:r>
          </w:p>
        </w:tc>
      </w:tr>
    </w:tbl>
    <w:p w14:paraId="4A0D345F" w14:textId="77777777" w:rsidR="00730D45" w:rsidRDefault="00730D45" w:rsidP="005A464A">
      <w:pPr>
        <w:jc w:val="both"/>
        <w:rPr>
          <w:ins w:id="993" w:author="Miller, Harvey J." w:date="2020-07-01T12:42:00Z"/>
          <w:rFonts w:ascii="Times New Roman" w:hAnsi="Times New Roman" w:cs="Times New Roman"/>
          <w:sz w:val="24"/>
          <w:szCs w:val="24"/>
        </w:rPr>
      </w:pPr>
    </w:p>
    <w:p w14:paraId="38CE4EF2" w14:textId="3D99A2F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994" w:author="Liu, Luyu" w:date="2020-06-20T22:41:00Z">
        <w:r w:rsidR="003463AD">
          <w:rPr>
            <w:rFonts w:ascii="Times New Roman" w:hAnsi="Times New Roman" w:cs="Times New Roman"/>
            <w:sz w:val="24"/>
            <w:szCs w:val="24"/>
          </w:rPr>
          <w:t>e: π</w:t>
        </w:r>
      </w:ins>
      <w:del w:id="995"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996" w:author="Liu, Luyu" w:date="2020-06-20T22:42:00Z">
        <w:r w:rsidDel="003463AD">
          <w:rPr>
            <w:rFonts w:ascii="Times New Roman" w:hAnsi="Times New Roman" w:cs="Times New Roman"/>
            <w:sz w:val="24"/>
            <w:szCs w:val="24"/>
          </w:rPr>
          <w:delText xml:space="preserve"> </w:delText>
        </w:r>
      </w:del>
      <w:ins w:id="997"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998" w:author="Liu, Luyu" w:date="2020-06-12T16:00:00Z">
        <w:r w:rsidDel="006B052E">
          <w:rPr>
            <w:rFonts w:ascii="Times New Roman" w:hAnsi="Times New Roman" w:cs="Times New Roman"/>
            <w:sz w:val="24"/>
            <w:szCs w:val="24"/>
          </w:rPr>
          <w:delText xml:space="preserve">ETD </w:delText>
        </w:r>
      </w:del>
      <w:ins w:id="999" w:author="Liu, Luyu" w:date="2020-06-12T16:00:00Z">
        <w:r w:rsidR="006B052E">
          <w:rPr>
            <w:rFonts w:ascii="Times New Roman" w:hAnsi="Times New Roman" w:cs="Times New Roman"/>
            <w:sz w:val="24"/>
            <w:szCs w:val="24"/>
          </w:rPr>
          <w:t>estimated time of departure</w:t>
        </w:r>
      </w:ins>
      <w:del w:id="1000"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1001"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1002"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1003" w:author="Liu, Luyu" w:date="2020-06-15T21:08:00Z">
        <w:r w:rsidR="002916ED">
          <w:rPr>
            <w:rFonts w:ascii="Times New Roman" w:hAnsi="Times New Roman" w:cs="Times New Roman"/>
            <w:sz w:val="24"/>
            <w:szCs w:val="24"/>
          </w:rPr>
          <w:t>t</w:t>
        </w:r>
      </w:ins>
      <w:ins w:id="1004" w:author="Liu, Luyu" w:date="2020-06-20T22:42:00Z">
        <w:r w:rsidR="008B6EB5">
          <w:rPr>
            <w:rFonts w:ascii="Times New Roman" w:hAnsi="Times New Roman" w:cs="Times New Roman"/>
            <w:sz w:val="24"/>
            <w:szCs w:val="24"/>
          </w:rPr>
          <w:t>’</w:t>
        </w:r>
      </w:ins>
      <w:ins w:id="1005" w:author="Liu, Luyu" w:date="2020-06-15T21:08:00Z">
        <w:r w:rsidR="002916ED">
          <w:rPr>
            <w:rFonts w:ascii="Times New Roman" w:hAnsi="Times New Roman" w:cs="Times New Roman"/>
            <w:sz w:val="24"/>
            <w:szCs w:val="24"/>
          </w:rPr>
          <w:t xml:space="preserve"> </w:t>
        </w:r>
      </w:ins>
      <m:oMath>
        <m:sSub>
          <m:sSubPr>
            <m:ctrlPr>
              <w:del w:id="1006" w:author="Liu, Luyu" w:date="2020-06-15T21:08:00Z">
                <w:rPr>
                  <w:rFonts w:ascii="Cambria Math" w:hAnsi="Cambria Math" w:cs="Times New Roman"/>
                  <w:i/>
                  <w:sz w:val="24"/>
                  <w:szCs w:val="24"/>
                </w:rPr>
              </w:del>
            </m:ctrlPr>
          </m:sSubPr>
          <m:e>
            <m:r>
              <w:del w:id="1007" w:author="Liu, Luyu" w:date="2020-06-15T21:08:00Z">
                <w:rPr>
                  <w:rFonts w:ascii="Cambria Math" w:hAnsi="Cambria Math" w:cs="Times New Roman"/>
                  <w:sz w:val="24"/>
                  <w:szCs w:val="24"/>
                </w:rPr>
                <m:t>t</m:t>
              </w:del>
            </m:r>
          </m:e>
          <m:sub>
            <m:r>
              <w:del w:id="1008" w:author="Liu, Luyu" w:date="2020-06-15T21:08:00Z">
                <w:rPr>
                  <w:rFonts w:ascii="Cambria Math" w:hAnsi="Cambria Math" w:cs="Times New Roman"/>
                  <w:sz w:val="24"/>
                  <w:szCs w:val="24"/>
                </w:rPr>
                <m:t>c</m:t>
              </w:del>
            </m:r>
            <m:r>
              <w:del w:id="1009" w:author="Liu, Luyu" w:date="2020-06-12T16:01:00Z">
                <w:rPr>
                  <w:rFonts w:ascii="Cambria Math" w:hAnsi="Cambria Math" w:cs="Times New Roman"/>
                  <w:sz w:val="24"/>
                  <w:szCs w:val="24"/>
                </w:rPr>
                <m:t>u</m:t>
              </w:del>
            </m:r>
          </m:sub>
        </m:sSub>
      </m:oMath>
      <w:del w:id="1010"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1011"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45E8320C" w:rsidR="005A464A" w:rsidRDefault="00D6693C" w:rsidP="005A464A">
      <w:pPr>
        <w:ind w:firstLine="720"/>
        <w:jc w:val="both"/>
        <w:rPr>
          <w:rFonts w:ascii="Times New Roman" w:hAnsi="Times New Roman" w:cs="Times New Roman"/>
          <w:sz w:val="24"/>
          <w:szCs w:val="24"/>
        </w:rPr>
      </w:pPr>
      <w:ins w:id="1012" w:author="Liu, Luyu" w:date="2020-06-12T15:32:00Z">
        <w:r>
          <w:rPr>
            <w:rFonts w:ascii="Times New Roman" w:hAnsi="Times New Roman" w:cs="Times New Roman"/>
            <w:sz w:val="24"/>
            <w:szCs w:val="24"/>
          </w:rPr>
          <w:t xml:space="preserve">Ideally, </w:t>
        </w:r>
      </w:ins>
      <w:del w:id="1013" w:author="Liu, Luyu" w:date="2020-06-12T15:32:00Z">
        <w:r w:rsidR="005A464A" w:rsidDel="00D6693C">
          <w:rPr>
            <w:rFonts w:ascii="Times New Roman" w:hAnsi="Times New Roman" w:cs="Times New Roman"/>
            <w:sz w:val="24"/>
            <w:szCs w:val="24"/>
          </w:rPr>
          <w:delText>T</w:delText>
        </w:r>
      </w:del>
      <w:ins w:id="1014"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1015"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1016"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1017"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del w:id="1018" w:author="Miller, Harvey J." w:date="2020-07-01T12:42:00Z">
        <w:r w:rsidR="005A464A" w:rsidDel="00730D45">
          <w:rPr>
            <w:rFonts w:ascii="Times New Roman" w:hAnsi="Times New Roman" w:cs="Times New Roman"/>
            <w:sz w:val="24"/>
            <w:szCs w:val="24"/>
          </w:rPr>
          <w:delText xml:space="preserve"> (green line)</w:delText>
        </w:r>
      </w:del>
      <w:r w:rsidR="005A464A">
        <w:rPr>
          <w:rFonts w:ascii="Times New Roman" w:hAnsi="Times New Roman" w:cs="Times New Roman"/>
          <w:sz w:val="24"/>
          <w:szCs w:val="24"/>
        </w:rPr>
        <w:t xml:space="preserve">. However, due to the instability of transit system, </w:t>
      </w:r>
      <w:del w:id="1019" w:author="Liu, Luyu" w:date="2020-06-12T15:43:00Z">
        <w:r w:rsidR="005A464A" w:rsidDel="00650D62">
          <w:rPr>
            <w:rFonts w:ascii="Times New Roman" w:hAnsi="Times New Roman" w:cs="Times New Roman"/>
            <w:sz w:val="24"/>
            <w:szCs w:val="24"/>
          </w:rPr>
          <w:delText>a GT’s</w:delText>
        </w:r>
      </w:del>
      <w:ins w:id="1020"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1021" w:author="Liu, Luyu" w:date="2020-06-12T15:43:00Z">
        <w:r w:rsidR="005A464A" w:rsidDel="005A3944">
          <w:rPr>
            <w:rFonts w:ascii="Times New Roman" w:hAnsi="Times New Roman" w:cs="Times New Roman"/>
            <w:sz w:val="24"/>
            <w:szCs w:val="24"/>
          </w:rPr>
          <w:delText>ETD</w:delText>
        </w:r>
      </w:del>
      <w:ins w:id="1022"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w:t>
      </w:r>
      <w:ins w:id="1023" w:author="Miller, Harvey J." w:date="2020-06-30T16:52:00Z">
        <w:r w:rsidR="001F05AD">
          <w:rPr>
            <w:rFonts w:ascii="Times New Roman" w:hAnsi="Times New Roman" w:cs="Times New Roman"/>
            <w:sz w:val="24"/>
            <w:szCs w:val="24"/>
          </w:rPr>
          <w:t>Consequently, we consider a</w:t>
        </w:r>
      </w:ins>
      <w:ins w:id="1024" w:author="Miller, Harvey J." w:date="2020-07-01T12:42:00Z">
        <w:r w:rsidR="00730D45">
          <w:rPr>
            <w:rFonts w:ascii="Times New Roman" w:hAnsi="Times New Roman" w:cs="Times New Roman"/>
            <w:sz w:val="24"/>
            <w:szCs w:val="24"/>
          </w:rPr>
          <w:t xml:space="preserve">n alternative, </w:t>
        </w:r>
      </w:ins>
      <w:ins w:id="1025" w:author="Miller, Harvey J." w:date="2020-06-30T16:52:00Z">
        <w:r w:rsidR="001F05AD">
          <w:rPr>
            <w:rFonts w:ascii="Times New Roman" w:hAnsi="Times New Roman" w:cs="Times New Roman"/>
            <w:sz w:val="24"/>
            <w:szCs w:val="24"/>
          </w:rPr>
          <w:t>pr</w:t>
        </w:r>
      </w:ins>
      <w:ins w:id="1026" w:author="Miller, Harvey J." w:date="2020-06-30T16:53:00Z">
        <w:r w:rsidR="001F05AD">
          <w:rPr>
            <w:rFonts w:ascii="Times New Roman" w:hAnsi="Times New Roman" w:cs="Times New Roman"/>
            <w:sz w:val="24"/>
            <w:szCs w:val="24"/>
          </w:rPr>
          <w:t>udent, RTI-based strategy.</w:t>
        </w:r>
      </w:ins>
      <w:del w:id="1027" w:author="Miller, Harvey J." w:date="2020-06-30T16:52:00Z">
        <w:r w:rsidR="005A464A" w:rsidDel="001F05AD">
          <w:rPr>
            <w:rFonts w:ascii="Times New Roman" w:hAnsi="Times New Roman" w:cs="Times New Roman"/>
            <w:sz w:val="24"/>
            <w:szCs w:val="24"/>
          </w:rPr>
          <w:delText>Consequently, the user may suffer from a long waiting time penalty</w:delText>
        </w:r>
      </w:del>
      <w:ins w:id="1028" w:author="Liu, Luyu" w:date="2020-06-19T10:37:00Z">
        <w:del w:id="1029" w:author="Miller, Harvey J." w:date="2020-06-30T16:52:00Z">
          <w:r w:rsidR="00445144" w:rsidDel="001F05AD">
            <w:rPr>
              <w:rFonts w:ascii="Times New Roman" w:hAnsi="Times New Roman" w:cs="Times New Roman"/>
              <w:sz w:val="24"/>
              <w:szCs w:val="24"/>
            </w:rPr>
            <w:delText xml:space="preserve">this could suggest that mainstream apps are systematically suggesting a trip plan with very poor performance. It is extremely imperative to measure greedy </w:delText>
          </w:r>
        </w:del>
      </w:ins>
      <w:ins w:id="1030" w:author="Liu, Luyu" w:date="2020-06-19T10:38:00Z">
        <w:del w:id="1031" w:author="Miller, Harvey J." w:date="2020-06-30T16:52:00Z">
          <w:r w:rsidR="00445144" w:rsidDel="001F05AD">
            <w:rPr>
              <w:rFonts w:ascii="Times New Roman" w:hAnsi="Times New Roman" w:cs="Times New Roman"/>
              <w:sz w:val="24"/>
              <w:szCs w:val="24"/>
            </w:rPr>
            <w:delText>tactic’s performance and improve it.</w:delText>
          </w:r>
        </w:del>
      </w:ins>
      <w:del w:id="1032" w:author="Miller, Harvey J." w:date="2020-06-30T16:52:00Z">
        <w:r w:rsidR="005A464A" w:rsidDel="001F05AD">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1033"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1034"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1035"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1036" w:author="Liu, Luyu" w:date="2020-06-12T16:02:00Z">
        <w:r w:rsidDel="001E61EC">
          <w:rPr>
            <w:rFonts w:ascii="Times New Roman" w:hAnsi="Times New Roman" w:cs="Times New Roman"/>
            <w:sz w:val="24"/>
            <w:szCs w:val="24"/>
          </w:rPr>
          <w:delText>GT</w:delText>
        </w:r>
      </w:del>
      <w:ins w:id="1037"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1038" w:author="Liu, Luyu" w:date="2020-06-19T16:46:00Z">
        <w:r w:rsidR="003B51EA">
          <w:rPr>
            <w:rFonts w:ascii="Times New Roman" w:hAnsi="Times New Roman" w:cs="Times New Roman"/>
            <w:sz w:val="24"/>
            <w:szCs w:val="24"/>
          </w:rPr>
          <w:t>,</w:t>
        </w:r>
      </w:ins>
      <w:ins w:id="1039"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1040"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1041"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1042" w:author="Liu, Luyu" w:date="2020-06-19T16:46:00Z">
        <w:r w:rsidR="00355E41">
          <w:rPr>
            <w:rFonts w:ascii="Times New Roman" w:hAnsi="Times New Roman" w:cs="Times New Roman"/>
            <w:sz w:val="24"/>
            <w:szCs w:val="24"/>
          </w:rPr>
          <w:t xml:space="preserve">as budgeted waiting time </w:t>
        </w:r>
      </w:ins>
      <w:ins w:id="1043"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1044" w:author="Liu, Luyu" w:date="2020-06-19T15:47:00Z">
        <w:r w:rsidR="00A4367B">
          <w:rPr>
            <w:rFonts w:ascii="Times New Roman" w:hAnsi="Times New Roman" w:cs="Times New Roman"/>
            <w:sz w:val="24"/>
            <w:szCs w:val="24"/>
          </w:rPr>
          <w:fldChar w:fldCharType="end"/>
        </w:r>
      </w:ins>
      <w:del w:id="1045"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1046" w:author="Liu, Luyu" w:date="2020-06-15T19:57:00Z">
        <w:r w:rsidDel="00A246E6">
          <w:rPr>
            <w:rFonts w:ascii="Times New Roman" w:hAnsi="Times New Roman" w:cs="Times New Roman"/>
            <w:sz w:val="24"/>
            <w:szCs w:val="24"/>
          </w:rPr>
          <w:delText xml:space="preserve">  </w:delText>
        </w:r>
      </w:del>
      <w:ins w:id="104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1048"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1049" w:author="Liu, Luyu" w:date="2020-06-15T19:57:00Z">
        <w:r w:rsidDel="00A246E6">
          <w:rPr>
            <w:rFonts w:ascii="Times New Roman" w:hAnsi="Times New Roman" w:cs="Times New Roman"/>
            <w:sz w:val="24"/>
            <w:szCs w:val="24"/>
          </w:rPr>
          <w:delText xml:space="preserve">  </w:delText>
        </w:r>
      </w:del>
      <w:ins w:id="105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1051" w:author="Liu, Luyu" w:date="2020-06-12T16:02:00Z">
        <w:r w:rsidDel="001E61EC">
          <w:rPr>
            <w:rFonts w:ascii="Times New Roman" w:hAnsi="Times New Roman" w:cs="Times New Roman"/>
            <w:sz w:val="24"/>
            <w:szCs w:val="24"/>
          </w:rPr>
          <w:delText>IB</w:delText>
        </w:r>
      </w:del>
      <w:ins w:id="1052" w:author="Liu, Luyu" w:date="2020-06-12T16:02:00Z">
        <w:r w:rsidR="001E61EC">
          <w:rPr>
            <w:rFonts w:ascii="Times New Roman" w:hAnsi="Times New Roman" w:cs="Times New Roman"/>
            <w:sz w:val="24"/>
            <w:szCs w:val="24"/>
          </w:rPr>
          <w:t>insurance buffer</w:t>
        </w:r>
      </w:ins>
      <w:ins w:id="1053"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1054"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1055"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1056" w:author="Liu, Luyu" w:date="2020-06-13T21:44:00Z">
        <w:r w:rsidR="004C1B1D">
          <w:rPr>
            <w:rFonts w:ascii="Times New Roman" w:hAnsi="Times New Roman" w:cs="Times New Roman"/>
            <w:sz w:val="24"/>
            <w:szCs w:val="24"/>
          </w:rPr>
          <w:t xml:space="preserve"> pseudo code</w:t>
        </w:r>
      </w:ins>
      <w:del w:id="1057" w:author="Liu, Luyu" w:date="2020-06-13T21:44:00Z">
        <w:r w:rsidDel="004C1B1D">
          <w:rPr>
            <w:rFonts w:ascii="Times New Roman" w:hAnsi="Times New Roman" w:cs="Times New Roman"/>
            <w:sz w:val="24"/>
            <w:szCs w:val="24"/>
          </w:rPr>
          <w:delText xml:space="preserve"> </w:delText>
        </w:r>
      </w:del>
      <w:ins w:id="1058" w:author="Liu, Luyu" w:date="2020-06-13T21:44:00Z">
        <w:r w:rsidR="004C1B1D">
          <w:rPr>
            <w:rFonts w:ascii="Times New Roman" w:hAnsi="Times New Roman" w:cs="Times New Roman"/>
            <w:sz w:val="24"/>
            <w:szCs w:val="24"/>
          </w:rPr>
          <w:t xml:space="preserve"> for home departure time</w:t>
        </w:r>
      </w:ins>
      <w:ins w:id="1059"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1060" w:author="Liu, Luyu" w:date="2020-06-13T23:12:00Z">
              <w:rPr>
                <w:rFonts w:ascii="Times New Roman" w:hAnsi="Times New Roman" w:cs="Times New Roman"/>
                <w:sz w:val="24"/>
                <w:szCs w:val="24"/>
              </w:rPr>
            </w:rPrChange>
          </w:rPr>
          <w:t>t</w:t>
        </w:r>
      </w:ins>
      <w:ins w:id="1061" w:author="Liu, Luyu" w:date="2020-06-12T16:02:00Z">
        <w:r w:rsidR="001E61EC">
          <w:rPr>
            <w:rFonts w:ascii="Times New Roman" w:hAnsi="Times New Roman" w:cs="Times New Roman"/>
            <w:sz w:val="24"/>
            <w:szCs w:val="24"/>
          </w:rPr>
          <w:t xml:space="preserve"> </w:t>
        </w:r>
      </w:ins>
      <w:del w:id="1062"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1063" w:author="Liu, Luyu" w:date="2020-06-15T19:57:00Z">
        <w:r w:rsidDel="00A246E6">
          <w:rPr>
            <w:rFonts w:ascii="Times New Roman" w:hAnsi="Times New Roman" w:cs="Times New Roman"/>
            <w:sz w:val="24"/>
            <w:szCs w:val="24"/>
          </w:rPr>
          <w:delText xml:space="preserve">  </w:delText>
        </w:r>
      </w:del>
      <w:ins w:id="1064"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65" w:author="Liu, Luyu" w:date="2020-06-13T21:43:00Z">
          <w:tblPr>
            <w:tblStyle w:val="TableGrid"/>
            <w:tblW w:w="4950" w:type="pct"/>
            <w:tblLook w:val="04A0" w:firstRow="1" w:lastRow="0" w:firstColumn="1" w:lastColumn="0" w:noHBand="0" w:noVBand="1"/>
          </w:tblPr>
        </w:tblPrChange>
      </w:tblPr>
      <w:tblGrid>
        <w:gridCol w:w="365"/>
        <w:gridCol w:w="8165"/>
        <w:gridCol w:w="736"/>
        <w:tblGridChange w:id="1066">
          <w:tblGrid>
            <w:gridCol w:w="5"/>
            <w:gridCol w:w="360"/>
            <w:gridCol w:w="5"/>
            <w:gridCol w:w="8157"/>
            <w:gridCol w:w="3"/>
            <w:gridCol w:w="732"/>
            <w:gridCol w:w="4"/>
          </w:tblGrid>
        </w:tblGridChange>
      </w:tblGrid>
      <w:tr w:rsidR="00F925FB" w14:paraId="252A2A52" w14:textId="77777777" w:rsidTr="00E80762">
        <w:trPr>
          <w:trHeight w:val="580"/>
          <w:ins w:id="1067" w:author="Liu, Luyu" w:date="2020-06-13T21:41:00Z"/>
          <w:trPrChange w:id="1068" w:author="Liu, Luyu" w:date="2020-06-13T21:43:00Z">
            <w:trPr>
              <w:gridBefore w:val="1"/>
              <w:gridAfter w:val="0"/>
              <w:trHeight w:val="580"/>
            </w:trPr>
          </w:trPrChange>
        </w:trPr>
        <w:tc>
          <w:tcPr>
            <w:tcW w:w="197" w:type="pct"/>
            <w:tcPrChange w:id="1069" w:author="Liu, Luyu" w:date="2020-06-13T21:43:00Z">
              <w:tcPr>
                <w:tcW w:w="197" w:type="pct"/>
                <w:gridSpan w:val="2"/>
              </w:tcPr>
            </w:tcPrChange>
          </w:tcPr>
          <w:p w14:paraId="1FF661B7" w14:textId="77777777" w:rsidR="00F925FB" w:rsidRDefault="00F925FB" w:rsidP="00F925FB">
            <w:pPr>
              <w:spacing w:after="160" w:line="259" w:lineRule="auto"/>
              <w:jc w:val="both"/>
              <w:rPr>
                <w:ins w:id="1070" w:author="Liu, Luyu" w:date="2020-06-13T21:41:00Z"/>
                <w:rFonts w:ascii="Times New Roman" w:eastAsia="Yu Mincho" w:hAnsi="Times New Roman" w:cs="Times New Roman"/>
                <w:sz w:val="24"/>
                <w:szCs w:val="24"/>
                <w:lang w:eastAsia="ja-JP"/>
              </w:rPr>
            </w:pPr>
          </w:p>
        </w:tc>
        <w:tc>
          <w:tcPr>
            <w:tcW w:w="4406" w:type="pct"/>
            <w:vAlign w:val="center"/>
            <w:hideMark/>
            <w:tcPrChange w:id="1071" w:author="Liu, Luyu" w:date="2020-06-13T21:43:00Z">
              <w:tcPr>
                <w:tcW w:w="4406" w:type="pct"/>
                <w:hideMark/>
              </w:tcPr>
            </w:tcPrChange>
          </w:tcPr>
          <w:p w14:paraId="5BFEE6B7" w14:textId="77777777" w:rsidR="00F925FB" w:rsidRDefault="00F925FB" w:rsidP="00F925FB">
            <w:pPr>
              <w:rPr>
                <w:ins w:id="1072" w:author="Liu, Luyu" w:date="2020-06-13T21:42:00Z"/>
                <w:rFonts w:ascii="Times New Roman" w:eastAsia="Yu Mincho" w:hAnsi="Times New Roman" w:cs="Times New Roman"/>
                <w:b/>
                <w:sz w:val="24"/>
                <w:szCs w:val="24"/>
              </w:rPr>
            </w:pPr>
            <w:ins w:id="1073"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69EA4C9" w:rsidR="00F925FB" w:rsidRDefault="00A246E6" w:rsidP="00F925FB">
            <w:pPr>
              <w:rPr>
                <w:ins w:id="1074" w:author="Liu, Luyu" w:date="2020-06-13T21:42:00Z"/>
                <w:rFonts w:ascii="Times New Roman" w:eastAsia="Yu Mincho" w:hAnsi="Times New Roman" w:cs="Times New Roman"/>
                <w:sz w:val="24"/>
                <w:szCs w:val="24"/>
              </w:rPr>
            </w:pPr>
            <w:ins w:id="1075" w:author="Liu, Luyu" w:date="2020-06-15T19:57:00Z">
              <w:r>
                <w:rPr>
                  <w:rFonts w:ascii="Times New Roman" w:eastAsia="Yu Mincho" w:hAnsi="Times New Roman" w:cs="Times New Roman"/>
                  <w:b/>
                  <w:sz w:val="24"/>
                  <w:szCs w:val="24"/>
                </w:rPr>
                <w:t xml:space="preserve"> </w:t>
              </w:r>
            </w:ins>
            <w:ins w:id="1076" w:author="Liu, Luyu" w:date="2020-06-15T21:08:00Z">
              <w:r w:rsidR="00614960">
                <w:rPr>
                  <w:rFonts w:ascii="Times New Roman" w:eastAsia="Yu Mincho" w:hAnsi="Times New Roman" w:cs="Times New Roman"/>
                  <w:b/>
                  <w:sz w:val="24"/>
                  <w:szCs w:val="24"/>
                </w:rPr>
                <w:t xml:space="preserve">  </w:t>
              </w:r>
            </w:ins>
            <w:ins w:id="1077" w:author="Liu, Luyu" w:date="2020-06-13T21:42:00Z">
              <w:r w:rsidR="00F925FB">
                <w:rPr>
                  <w:rFonts w:ascii="Times New Roman" w:eastAsia="Yu Mincho" w:hAnsi="Times New Roman" w:cs="Times New Roman"/>
                  <w:b/>
                  <w:sz w:val="24"/>
                  <w:szCs w:val="24"/>
                </w:rPr>
                <w:t xml:space="preserve">if </w:t>
              </w:r>
            </w:ins>
            <m:oMath>
              <m:r>
                <w:ins w:id="1078" w:author="Liu, Luyu" w:date="2020-06-20T22:42:00Z">
                  <w:rPr>
                    <w:rFonts w:ascii="Cambria Math" w:hAnsi="Cambria Math" w:cs="Times New Roman"/>
                    <w:sz w:val="24"/>
                    <w:szCs w:val="24"/>
                  </w:rPr>
                  <m:t>t'</m:t>
                </w:ins>
              </m:r>
              <m:r>
                <w:ins w:id="1079" w:author="Liu, Luyu" w:date="2020-06-13T21:42:00Z">
                  <w:rPr>
                    <w:rFonts w:ascii="Cambria Math" w:hAnsi="Cambria Math" w:cs="Times New Roman"/>
                    <w:sz w:val="24"/>
                    <w:szCs w:val="24"/>
                  </w:rPr>
                  <m:t>+δ</m:t>
                </w:ins>
              </m:r>
              <m:r>
                <w:ins w:id="1080" w:author="Liu, Luyu" w:date="2020-06-20T22:42:00Z">
                  <w:rPr>
                    <w:rFonts w:ascii="Cambria Math" w:hAnsi="Cambria Math" w:cs="Times New Roman"/>
                    <w:sz w:val="24"/>
                    <w:szCs w:val="24"/>
                  </w:rPr>
                  <m:t>t</m:t>
                </w:ins>
              </m:r>
              <m:r>
                <w:ins w:id="1081" w:author="Liu, Luyu" w:date="2020-06-13T21:43:00Z">
                  <w:rPr>
                    <w:rFonts w:ascii="Cambria Math" w:hAnsi="Cambria Math" w:cs="Times New Roman"/>
                    <w:sz w:val="24"/>
                    <w:szCs w:val="24"/>
                  </w:rPr>
                  <m:t>+IB</m:t>
                </w:ins>
              </m:r>
              <m:r>
                <w:ins w:id="1082" w:author="Liu, Luyu" w:date="2020-06-13T21:42:00Z">
                  <w:rPr>
                    <w:rFonts w:ascii="Cambria Math" w:hAnsi="Cambria Math" w:cs="Times New Roman"/>
                    <w:sz w:val="24"/>
                    <w:szCs w:val="24"/>
                  </w:rPr>
                  <m:t>≥</m:t>
                </w:ins>
              </m:r>
              <m:sSup>
                <m:sSupPr>
                  <m:ctrlPr>
                    <w:ins w:id="1083" w:author="Liu, Luyu" w:date="2020-06-20T22:43:00Z">
                      <w:rPr>
                        <w:rFonts w:ascii="Cambria Math" w:hAnsi="Cambria Math" w:cs="Times New Roman"/>
                        <w:i/>
                        <w:sz w:val="24"/>
                        <w:szCs w:val="24"/>
                      </w:rPr>
                    </w:ins>
                  </m:ctrlPr>
                </m:sSupPr>
                <m:e>
                  <m:r>
                    <w:ins w:id="1084" w:author="Liu, Luyu" w:date="2020-06-20T22:43:00Z">
                      <w:rPr>
                        <w:rFonts w:ascii="Cambria Math" w:hAnsi="Cambria Math" w:cs="Times New Roman"/>
                        <w:sz w:val="24"/>
                        <w:szCs w:val="24"/>
                      </w:rPr>
                      <m:t>π</m:t>
                    </w:ins>
                  </m:r>
                </m:e>
                <m:sup>
                  <m:r>
                    <w:ins w:id="1085" w:author="Liu, Luyu" w:date="2020-06-20T22:43:00Z">
                      <w:rPr>
                        <w:rFonts w:ascii="Cambria Math" w:hAnsi="Cambria Math" w:cs="Times New Roman"/>
                        <w:sz w:val="24"/>
                        <w:szCs w:val="24"/>
                      </w:rPr>
                      <m:t>p</m:t>
                    </w:ins>
                  </m:r>
                </m:sup>
              </m:sSup>
            </m:oMath>
          </w:p>
          <w:p w14:paraId="7984CEA5" w14:textId="1D9603A9" w:rsidR="00F925FB" w:rsidRDefault="00A246E6" w:rsidP="00F925FB">
            <w:pPr>
              <w:rPr>
                <w:ins w:id="1086" w:author="Liu, Luyu" w:date="2020-06-13T21:42:00Z"/>
                <w:rFonts w:ascii="Times New Roman" w:eastAsia="Yu Mincho" w:hAnsi="Times New Roman" w:cs="Times New Roman"/>
                <w:sz w:val="24"/>
                <w:szCs w:val="24"/>
              </w:rPr>
            </w:pPr>
            <w:ins w:id="1087" w:author="Liu, Luyu" w:date="2020-06-15T19:57:00Z">
              <w:r>
                <w:rPr>
                  <w:rFonts w:ascii="Times New Roman" w:eastAsia="Yu Mincho" w:hAnsi="Times New Roman" w:cs="Times New Roman"/>
                  <w:sz w:val="24"/>
                  <w:szCs w:val="24"/>
                </w:rPr>
                <w:t xml:space="preserve"> </w:t>
              </w:r>
            </w:ins>
            <w:ins w:id="1088" w:author="Liu, Luyu" w:date="2020-06-15T21:08:00Z">
              <w:r w:rsidR="00614960">
                <w:rPr>
                  <w:rFonts w:ascii="Times New Roman" w:eastAsia="Yu Mincho" w:hAnsi="Times New Roman" w:cs="Times New Roman"/>
                  <w:sz w:val="24"/>
                  <w:szCs w:val="24"/>
                </w:rPr>
                <w:t xml:space="preserve">     </w:t>
              </w:r>
            </w:ins>
            <w:ins w:id="1089" w:author="Liu, Luyu" w:date="2020-06-13T21:42:00Z">
              <w:r w:rsidR="00F925FB">
                <w:rPr>
                  <w:rFonts w:ascii="Times New Roman" w:eastAsia="Yu Mincho" w:hAnsi="Times New Roman" w:cs="Times New Roman"/>
                  <w:sz w:val="24"/>
                  <w:szCs w:val="24"/>
                </w:rPr>
                <w:t xml:space="preserve">return </w:t>
              </w:r>
            </w:ins>
            <m:oMath>
              <m:r>
                <w:ins w:id="1090" w:author="Liu, Luyu" w:date="2020-06-13T21:42:00Z">
                  <w:rPr>
                    <w:rFonts w:ascii="Cambria Math" w:eastAsia="Yu Mincho" w:hAnsi="Cambria Math" w:cs="Times New Roman"/>
                    <w:sz w:val="24"/>
                    <w:szCs w:val="24"/>
                  </w:rPr>
                  <m:t>t</m:t>
                </w:ins>
              </m:r>
              <m:r>
                <w:ins w:id="1091" w:author="Liu, Luyu" w:date="2020-06-13T21:42:00Z">
                  <w:rPr>
                    <w:rFonts w:ascii="Cambria Math" w:hAnsi="Cambria Math" w:cs="Times New Roman"/>
                    <w:sz w:val="24"/>
                    <w:szCs w:val="24"/>
                  </w:rPr>
                  <m:t>=</m:t>
                </w:ins>
              </m:r>
              <m:r>
                <w:ins w:id="1092" w:author="Liu, Luyu" w:date="2020-06-20T22:43:00Z">
                  <w:rPr>
                    <w:rFonts w:ascii="Cambria Math" w:hAnsi="Cambria Math" w:cs="Times New Roman"/>
                    <w:sz w:val="24"/>
                    <w:szCs w:val="24"/>
                  </w:rPr>
                  <m:t>t'</m:t>
                </w:ins>
              </m:r>
            </m:oMath>
          </w:p>
          <w:p w14:paraId="76F8910A" w14:textId="655344B7" w:rsidR="00F925FB" w:rsidRPr="00C67C7D" w:rsidRDefault="00A246E6" w:rsidP="00F925FB">
            <w:pPr>
              <w:rPr>
                <w:ins w:id="1093" w:author="Liu, Luyu" w:date="2020-06-13T21:42:00Z"/>
                <w:rFonts w:ascii="Times New Roman" w:eastAsia="Yu Mincho" w:hAnsi="Times New Roman" w:cs="Times New Roman"/>
                <w:b/>
                <w:sz w:val="24"/>
                <w:szCs w:val="24"/>
              </w:rPr>
            </w:pPr>
            <w:ins w:id="1094" w:author="Liu, Luyu" w:date="2020-06-15T19:57:00Z">
              <w:r>
                <w:rPr>
                  <w:rFonts w:ascii="Times New Roman" w:eastAsia="Yu Mincho" w:hAnsi="Times New Roman" w:cs="Times New Roman"/>
                  <w:sz w:val="24"/>
                  <w:szCs w:val="24"/>
                </w:rPr>
                <w:t xml:space="preserve"> </w:t>
              </w:r>
            </w:ins>
            <w:ins w:id="1095" w:author="Liu, Luyu" w:date="2020-06-15T21:08:00Z">
              <w:r w:rsidR="00614960">
                <w:rPr>
                  <w:rFonts w:ascii="Times New Roman" w:eastAsia="Yu Mincho" w:hAnsi="Times New Roman" w:cs="Times New Roman"/>
                  <w:sz w:val="24"/>
                  <w:szCs w:val="24"/>
                </w:rPr>
                <w:t xml:space="preserve">  </w:t>
              </w:r>
            </w:ins>
            <w:ins w:id="1096"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1097" w:author="Liu, Luyu" w:date="2020-06-13T21:41:00Z"/>
                <w:rFonts w:ascii="Cambria Math" w:hAnsi="Cambria Math" w:cs="Times New Roman"/>
                <w:sz w:val="24"/>
                <w:szCs w:val="24"/>
                <w:oMath/>
              </w:rPr>
            </w:pPr>
            <w:ins w:id="1098" w:author="Liu, Luyu" w:date="2020-06-15T19:57:00Z">
              <w:r>
                <w:rPr>
                  <w:rFonts w:ascii="Times New Roman" w:eastAsia="Yu Mincho" w:hAnsi="Times New Roman" w:cs="Times New Roman"/>
                  <w:sz w:val="24"/>
                  <w:szCs w:val="24"/>
                </w:rPr>
                <w:t xml:space="preserve"> </w:t>
              </w:r>
            </w:ins>
            <w:ins w:id="1099" w:author="Liu, Luyu" w:date="2020-06-15T21:08:00Z">
              <w:r w:rsidR="00614960">
                <w:rPr>
                  <w:rFonts w:ascii="Times New Roman" w:eastAsia="Yu Mincho" w:hAnsi="Times New Roman" w:cs="Times New Roman"/>
                  <w:sz w:val="24"/>
                  <w:szCs w:val="24"/>
                </w:rPr>
                <w:t xml:space="preserve">     </w:t>
              </w:r>
            </w:ins>
            <w:ins w:id="1100"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1101" w:author="Liu, Luyu" w:date="2020-06-13T21:43:00Z">
              <w:tcPr>
                <w:tcW w:w="397" w:type="pct"/>
                <w:gridSpan w:val="2"/>
                <w:hideMark/>
              </w:tcPr>
            </w:tcPrChange>
          </w:tcPr>
          <w:p w14:paraId="3493CCF2" w14:textId="664793DD" w:rsidR="00F925FB" w:rsidRPr="00F925FB" w:rsidRDefault="00F925FB">
            <w:pPr>
              <w:jc w:val="both"/>
              <w:rPr>
                <w:ins w:id="1102" w:author="Liu, Luyu" w:date="2020-06-13T21:41:00Z"/>
                <w:rFonts w:eastAsia="Yu Mincho"/>
                <w:lang w:eastAsia="ja-JP"/>
              </w:rPr>
              <w:pPrChange w:id="1103" w:author="Liu, Luyu" w:date="2020-06-13T21:43:00Z">
                <w:pPr>
                  <w:spacing w:after="160" w:line="259" w:lineRule="auto"/>
                  <w:jc w:val="both"/>
                </w:pPr>
              </w:pPrChange>
            </w:pPr>
            <w:ins w:id="1104" w:author="Liu, Luyu" w:date="2020-06-13T21:41:00Z">
              <w:r w:rsidRPr="004D6471">
                <w:rPr>
                  <w:rFonts w:ascii="Times New Roman" w:hAnsi="Times New Roman" w:cs="Times New Roman"/>
                  <w:sz w:val="24"/>
                  <w:szCs w:val="24"/>
                  <w:rPrChange w:id="1105" w:author="Liu, Luyu" w:date="2020-06-13T21:43:00Z">
                    <w:rPr>
                      <w:rFonts w:eastAsia="Yu Mincho"/>
                      <w:lang w:eastAsia="ja-JP"/>
                    </w:rPr>
                  </w:rPrChange>
                </w:rPr>
                <w:t>(</w:t>
              </w:r>
              <w:r w:rsidRPr="004D6471">
                <w:rPr>
                  <w:rFonts w:ascii="Times New Roman" w:hAnsi="Times New Roman" w:cs="Times New Roman"/>
                  <w:sz w:val="24"/>
                  <w:szCs w:val="24"/>
                  <w:rPrChange w:id="1106" w:author="Liu, Luyu" w:date="2020-06-13T21:43:00Z">
                    <w:rPr>
                      <w:rFonts w:eastAsia="Yu Mincho"/>
                      <w:lang w:eastAsia="ja-JP"/>
                    </w:rPr>
                  </w:rPrChange>
                </w:rPr>
                <w:fldChar w:fldCharType="begin"/>
              </w:r>
              <w:r w:rsidRPr="004D6471">
                <w:rPr>
                  <w:rFonts w:ascii="Times New Roman" w:hAnsi="Times New Roman" w:cs="Times New Roman"/>
                  <w:sz w:val="24"/>
                  <w:szCs w:val="24"/>
                  <w:rPrChange w:id="1107"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1108" w:author="Liu, Luyu" w:date="2020-06-13T21:43:00Z">
                    <w:rPr>
                      <w:rFonts w:eastAsia="Yu Mincho"/>
                      <w:lang w:eastAsia="ja-JP"/>
                    </w:rPr>
                  </w:rPrChange>
                </w:rPr>
                <w:fldChar w:fldCharType="separate"/>
              </w:r>
            </w:ins>
            <w:ins w:id="1109" w:author="Liu, Luyu" w:date="2020-06-22T18:03:00Z">
              <w:r w:rsidR="00355A84">
                <w:rPr>
                  <w:rFonts w:ascii="Times New Roman" w:hAnsi="Times New Roman" w:cs="Times New Roman"/>
                  <w:noProof/>
                  <w:sz w:val="24"/>
                  <w:szCs w:val="24"/>
                </w:rPr>
                <w:t>5</w:t>
              </w:r>
            </w:ins>
            <w:ins w:id="1110" w:author="Liu, Luyu" w:date="2020-06-13T21:41:00Z">
              <w:r w:rsidRPr="004D6471">
                <w:rPr>
                  <w:rFonts w:ascii="Times New Roman" w:hAnsi="Times New Roman" w:cs="Times New Roman"/>
                  <w:sz w:val="24"/>
                  <w:szCs w:val="24"/>
                  <w:rPrChange w:id="1111" w:author="Liu, Luyu" w:date="2020-06-13T21:43:00Z">
                    <w:rPr>
                      <w:rFonts w:eastAsia="Yu Mincho"/>
                      <w:lang w:eastAsia="ja-JP"/>
                    </w:rPr>
                  </w:rPrChange>
                </w:rPr>
                <w:fldChar w:fldCharType="end"/>
              </w:r>
              <w:r w:rsidRPr="004D6471">
                <w:rPr>
                  <w:rFonts w:ascii="Times New Roman" w:hAnsi="Times New Roman" w:cs="Times New Roman"/>
                  <w:sz w:val="24"/>
                  <w:szCs w:val="24"/>
                  <w:rPrChange w:id="1112" w:author="Liu, Luyu" w:date="2020-06-13T21:43:00Z">
                    <w:rPr>
                      <w:rFonts w:eastAsia="Yu Mincho"/>
                      <w:lang w:eastAsia="ja-JP"/>
                    </w:rPr>
                  </w:rPrChange>
                </w:rPr>
                <w:t>)</w:t>
              </w:r>
            </w:ins>
          </w:p>
        </w:tc>
      </w:tr>
      <w:tr w:rsidR="005A464A" w:rsidDel="00F925FB" w14:paraId="2D1376CD" w14:textId="68139012" w:rsidTr="00E80762">
        <w:tblPrEx>
          <w:tblPrExChange w:id="1113"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1114" w:author="Liu, Luyu" w:date="2020-06-13T21:41:00Z"/>
          <w:trPrChange w:id="1115" w:author="Liu, Luyu" w:date="2020-06-13T21:43:00Z">
            <w:trPr>
              <w:trHeight w:val="580"/>
              <w:jc w:val="center"/>
            </w:trPr>
          </w:trPrChange>
        </w:trPr>
        <w:tc>
          <w:tcPr>
            <w:tcW w:w="197" w:type="pct"/>
            <w:tcPrChange w:id="1116" w:author="Liu, Luyu" w:date="2020-06-13T21:43:00Z">
              <w:tcPr>
                <w:tcW w:w="197" w:type="pct"/>
                <w:gridSpan w:val="2"/>
                <w:vAlign w:val="center"/>
              </w:tcPr>
            </w:tcPrChange>
          </w:tcPr>
          <w:p w14:paraId="7B4F0459" w14:textId="52756B69" w:rsidR="005A464A" w:rsidDel="00F925FB" w:rsidRDefault="005A464A" w:rsidP="005A464A">
            <w:pPr>
              <w:jc w:val="center"/>
              <w:rPr>
                <w:del w:id="1117" w:author="Liu, Luyu" w:date="2020-06-13T21:41:00Z"/>
                <w:rFonts w:ascii="Times New Roman" w:eastAsia="Yu Mincho" w:hAnsi="Times New Roman" w:cs="Times New Roman"/>
                <w:sz w:val="24"/>
                <w:szCs w:val="24"/>
                <w:lang w:eastAsia="ja-JP"/>
              </w:rPr>
            </w:pPr>
          </w:p>
        </w:tc>
        <w:tc>
          <w:tcPr>
            <w:tcW w:w="4406" w:type="pct"/>
            <w:hideMark/>
            <w:tcPrChange w:id="1118" w:author="Liu, Luyu" w:date="2020-06-13T21:43:00Z">
              <w:tcPr>
                <w:tcW w:w="4406" w:type="pct"/>
                <w:gridSpan w:val="3"/>
                <w:vAlign w:val="center"/>
                <w:hideMark/>
              </w:tcPr>
            </w:tcPrChange>
          </w:tcPr>
          <w:p w14:paraId="2166B4F5" w14:textId="3BC3C1B3" w:rsidR="005A464A" w:rsidDel="00F925FB" w:rsidRDefault="0058164C" w:rsidP="005A464A">
            <w:pPr>
              <w:rPr>
                <w:del w:id="1119" w:author="Liu, Luyu" w:date="2020-06-13T21:41:00Z"/>
                <w:rFonts w:ascii="Times New Roman" w:hAnsi="Times New Roman" w:cs="Times New Roman"/>
                <w:sz w:val="24"/>
                <w:szCs w:val="24"/>
              </w:rPr>
            </w:pPr>
            <m:oMathPara>
              <m:oMath>
                <m:sSub>
                  <m:sSubPr>
                    <m:ctrlPr>
                      <w:del w:id="1120" w:author="Liu, Luyu" w:date="2020-06-12T16:02:00Z">
                        <w:rPr>
                          <w:rFonts w:ascii="Cambria Math" w:hAnsi="Cambria Math" w:cs="Times New Roman"/>
                          <w:i/>
                          <w:sz w:val="24"/>
                          <w:szCs w:val="24"/>
                        </w:rPr>
                      </w:del>
                    </m:ctrlPr>
                  </m:sSubPr>
                  <m:e>
                    <m:r>
                      <w:del w:id="1121" w:author="Liu, Luyu" w:date="2020-06-12T16:02:00Z">
                        <w:rPr>
                          <w:rFonts w:ascii="Cambria Math" w:hAnsi="Cambria Math" w:cs="Times New Roman"/>
                          <w:sz w:val="24"/>
                          <w:szCs w:val="24"/>
                        </w:rPr>
                        <m:t>t</m:t>
                      </w:del>
                    </m:r>
                  </m:e>
                  <m:sub>
                    <m:r>
                      <w:del w:id="1122" w:author="Liu, Luyu" w:date="2020-06-12T16:02:00Z">
                        <w:rPr>
                          <w:rFonts w:ascii="Cambria Math" w:hAnsi="Cambria Math" w:cs="Times New Roman"/>
                          <w:sz w:val="24"/>
                          <w:szCs w:val="24"/>
                        </w:rPr>
                        <m:t>hd</m:t>
                      </w:del>
                    </m:r>
                  </m:sub>
                </m:sSub>
                <m:r>
                  <w:del w:id="1123" w:author="Liu, Luyu" w:date="2020-06-13T21:41:00Z">
                    <w:rPr>
                      <w:rFonts w:ascii="Cambria Math" w:hAnsi="Cambria Math" w:cs="Times New Roman"/>
                      <w:sz w:val="24"/>
                      <w:szCs w:val="24"/>
                    </w:rPr>
                    <m:t>=</m:t>
                  </w:del>
                </m:r>
                <m:sSub>
                  <m:sSubPr>
                    <m:ctrlPr>
                      <w:del w:id="1124" w:author="Liu, Luyu" w:date="2020-06-13T21:41:00Z">
                        <w:rPr>
                          <w:rFonts w:ascii="Cambria Math" w:hAnsi="Cambria Math" w:cs="Times New Roman"/>
                          <w:i/>
                          <w:sz w:val="24"/>
                          <w:szCs w:val="24"/>
                        </w:rPr>
                      </w:del>
                    </m:ctrlPr>
                  </m:sSubPr>
                  <m:e>
                    <m:r>
                      <w:del w:id="1125" w:author="Liu, Luyu" w:date="2020-06-13T21:41:00Z">
                        <w:rPr>
                          <w:rFonts w:ascii="Cambria Math" w:hAnsi="Cambria Math" w:cs="Times New Roman"/>
                          <w:sz w:val="24"/>
                          <w:szCs w:val="24"/>
                        </w:rPr>
                        <m:t>t</m:t>
                      </w:del>
                    </m:r>
                  </m:e>
                  <m:sub>
                    <m:r>
                      <w:del w:id="1126" w:author="Liu, Luyu" w:date="2020-06-13T21:41:00Z">
                        <w:rPr>
                          <w:rFonts w:ascii="Cambria Math" w:hAnsi="Cambria Math" w:cs="Times New Roman"/>
                          <w:sz w:val="24"/>
                          <w:szCs w:val="24"/>
                        </w:rPr>
                        <m:t>c</m:t>
                      </w:del>
                    </m:r>
                    <m:r>
                      <w:del w:id="1127" w:author="Liu, Luyu" w:date="2020-06-12T16:02:00Z">
                        <w:rPr>
                          <w:rFonts w:ascii="Cambria Math" w:hAnsi="Cambria Math" w:cs="Times New Roman"/>
                          <w:sz w:val="24"/>
                          <w:szCs w:val="24"/>
                        </w:rPr>
                        <m:t>u</m:t>
                      </w:del>
                    </m:r>
                  </m:sub>
                </m:sSub>
                <m:r>
                  <w:del w:id="1128" w:author="Liu, Luyu" w:date="2020-06-13T21:41:00Z">
                    <w:rPr>
                      <w:rFonts w:ascii="Cambria Math" w:hAnsi="Cambria Math" w:cs="Times New Roman"/>
                      <w:sz w:val="24"/>
                      <w:szCs w:val="24"/>
                    </w:rPr>
                    <m:t xml:space="preserve">, if </m:t>
                  </w:del>
                </m:r>
                <m:sSub>
                  <m:sSubPr>
                    <m:ctrlPr>
                      <w:del w:id="1129" w:author="Liu, Luyu" w:date="2020-06-13T21:41:00Z">
                        <w:rPr>
                          <w:rFonts w:ascii="Cambria Math" w:hAnsi="Cambria Math" w:cs="Times New Roman"/>
                          <w:i/>
                          <w:sz w:val="24"/>
                          <w:szCs w:val="24"/>
                        </w:rPr>
                      </w:del>
                    </m:ctrlPr>
                  </m:sSubPr>
                  <m:e>
                    <m:r>
                      <w:del w:id="1130" w:author="Liu, Luyu" w:date="2020-06-13T21:41:00Z">
                        <w:rPr>
                          <w:rFonts w:ascii="Cambria Math" w:hAnsi="Cambria Math" w:cs="Times New Roman"/>
                          <w:sz w:val="24"/>
                          <w:szCs w:val="24"/>
                        </w:rPr>
                        <m:t>t</m:t>
                      </w:del>
                    </m:r>
                  </m:e>
                  <m:sub>
                    <m:r>
                      <w:del w:id="1131" w:author="Liu, Luyu" w:date="2020-06-13T21:41:00Z">
                        <w:rPr>
                          <w:rFonts w:ascii="Cambria Math" w:hAnsi="Cambria Math" w:cs="Times New Roman"/>
                          <w:sz w:val="24"/>
                          <w:szCs w:val="24"/>
                        </w:rPr>
                        <m:t>c</m:t>
                      </w:del>
                    </m:r>
                    <m:r>
                      <w:del w:id="1132" w:author="Liu, Luyu" w:date="2020-06-12T16:02:00Z">
                        <w:rPr>
                          <w:rFonts w:ascii="Cambria Math" w:hAnsi="Cambria Math" w:cs="Times New Roman"/>
                          <w:sz w:val="24"/>
                          <w:szCs w:val="24"/>
                        </w:rPr>
                        <m:t>u</m:t>
                      </w:del>
                    </m:r>
                  </m:sub>
                </m:sSub>
                <m:r>
                  <w:del w:id="1133" w:author="Liu, Luyu" w:date="2020-06-13T21:41:00Z">
                    <w:rPr>
                      <w:rFonts w:ascii="Cambria Math" w:hAnsi="Cambria Math" w:cs="Times New Roman"/>
                      <w:sz w:val="24"/>
                      <w:szCs w:val="24"/>
                    </w:rPr>
                    <m:t>+δ</m:t>
                  </w:del>
                </m:r>
                <m:sSub>
                  <m:sSubPr>
                    <m:ctrlPr>
                      <w:del w:id="1134" w:author="Liu, Luyu" w:date="2020-06-13T21:41:00Z">
                        <w:rPr>
                          <w:rFonts w:ascii="Cambria Math" w:hAnsi="Cambria Math" w:cs="Times New Roman"/>
                          <w:i/>
                          <w:sz w:val="24"/>
                          <w:szCs w:val="24"/>
                        </w:rPr>
                      </w:del>
                    </m:ctrlPr>
                  </m:sSubPr>
                  <m:e>
                    <m:r>
                      <w:del w:id="1135" w:author="Liu, Luyu" w:date="2020-06-13T21:41:00Z">
                        <w:rPr>
                          <w:rFonts w:ascii="Cambria Math" w:hAnsi="Cambria Math" w:cs="Times New Roman"/>
                          <w:sz w:val="24"/>
                          <w:szCs w:val="24"/>
                        </w:rPr>
                        <m:t>t</m:t>
                      </w:del>
                    </m:r>
                  </m:e>
                  <m:sub>
                    <m:r>
                      <w:del w:id="1136" w:author="Liu, Luyu" w:date="2020-06-13T21:41:00Z">
                        <w:rPr>
                          <w:rFonts w:ascii="Cambria Math" w:hAnsi="Cambria Math" w:cs="Times New Roman"/>
                          <w:sz w:val="24"/>
                          <w:szCs w:val="24"/>
                        </w:rPr>
                        <m:t>w</m:t>
                      </w:del>
                    </m:r>
                  </m:sub>
                </m:sSub>
                <m:r>
                  <w:del w:id="1137" w:author="Liu, Luyu" w:date="2020-06-13T21:41:00Z">
                    <w:rPr>
                      <w:rFonts w:ascii="Cambria Math" w:hAnsi="Cambria Math" w:cs="Times New Roman"/>
                      <w:sz w:val="24"/>
                      <w:szCs w:val="24"/>
                    </w:rPr>
                    <m:t>+IB≥</m:t>
                  </w:del>
                </m:r>
                <m:sSub>
                  <m:sSubPr>
                    <m:ctrlPr>
                      <w:del w:id="1138" w:author="Liu, Luyu" w:date="2020-06-13T21:41:00Z">
                        <w:rPr>
                          <w:rFonts w:ascii="Cambria Math" w:hAnsi="Cambria Math" w:cs="Times New Roman"/>
                          <w:i/>
                          <w:sz w:val="24"/>
                          <w:szCs w:val="24"/>
                        </w:rPr>
                      </w:del>
                    </m:ctrlPr>
                  </m:sSubPr>
                  <m:e>
                    <m:r>
                      <w:del w:id="1139" w:author="Liu, Luyu" w:date="2020-06-13T21:41:00Z">
                        <w:rPr>
                          <w:rFonts w:ascii="Cambria Math" w:hAnsi="Cambria Math" w:cs="Times New Roman"/>
                          <w:sz w:val="24"/>
                          <w:szCs w:val="24"/>
                        </w:rPr>
                        <m:t>T</m:t>
                      </w:del>
                    </m:r>
                  </m:e>
                  <m:sub>
                    <m:r>
                      <w:del w:id="1140" w:author="Liu, Luyu" w:date="2020-06-13T21:41:00Z">
                        <w:rPr>
                          <w:rFonts w:ascii="Cambria Math" w:hAnsi="Cambria Math" w:cs="Times New Roman"/>
                          <w:sz w:val="24"/>
                          <w:szCs w:val="24"/>
                        </w:rPr>
                        <m:t>e</m:t>
                      </w:del>
                    </m:r>
                    <m:r>
                      <w:del w:id="1141" w:author="Liu, Luyu" w:date="2020-06-12T16:03:00Z">
                        <w:rPr>
                          <w:rFonts w:ascii="Cambria Math" w:hAnsi="Cambria Math" w:cs="Times New Roman"/>
                          <w:sz w:val="24"/>
                          <w:szCs w:val="24"/>
                        </w:rPr>
                        <m:t>x</m:t>
                      </w:del>
                    </m:r>
                  </m:sub>
                </m:sSub>
              </m:oMath>
            </m:oMathPara>
          </w:p>
        </w:tc>
        <w:tc>
          <w:tcPr>
            <w:tcW w:w="397" w:type="pct"/>
            <w:hideMark/>
            <w:tcPrChange w:id="1142"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1143" w:author="Liu, Luyu" w:date="2020-06-13T21:41:00Z"/>
                <w:rFonts w:asciiTheme="minorHAnsi" w:hAnsiTheme="minorHAnsi" w:cstheme="minorBidi"/>
                <w:sz w:val="18"/>
                <w:szCs w:val="18"/>
              </w:rPr>
            </w:pPr>
            <w:bookmarkStart w:id="1144" w:name="_Ref9177069"/>
            <w:del w:id="1145"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1146" w:author="Liu, Luyu" w:date="2020-06-13T16:27:00Z">
              <w:r w:rsidDel="004C1D89">
                <w:rPr>
                  <w:noProof/>
                </w:rPr>
                <w:delText>11</w:delText>
              </w:r>
            </w:del>
            <w:del w:id="1147" w:author="Liu, Luyu" w:date="2020-06-13T21:41:00Z">
              <w:r w:rsidDel="00F925FB">
                <w:rPr>
                  <w:noProof/>
                </w:rPr>
                <w:fldChar w:fldCharType="end"/>
              </w:r>
              <w:r w:rsidDel="00F925FB">
                <w:rPr>
                  <w:rFonts w:eastAsia="Yu Mincho"/>
                  <w:lang w:eastAsia="ja-JP"/>
                </w:rPr>
                <w:delText>)</w:delText>
              </w:r>
              <w:bookmarkEnd w:id="1144"/>
            </w:del>
          </w:p>
        </w:tc>
      </w:tr>
    </w:tbl>
    <w:p w14:paraId="5EC167EB" w14:textId="13ED4943" w:rsidR="005A464A" w:rsidRDefault="005A464A">
      <w:pPr>
        <w:jc w:val="both"/>
        <w:rPr>
          <w:rFonts w:ascii="Times New Roman" w:hAnsi="Times New Roman" w:cs="Times New Roman"/>
          <w:sz w:val="24"/>
          <w:szCs w:val="24"/>
        </w:rPr>
        <w:pPrChange w:id="1148" w:author="Liu, Luyu" w:date="2020-06-12T16:18:00Z">
          <w:pPr>
            <w:ind w:firstLine="720"/>
            <w:jc w:val="both"/>
          </w:pPr>
        </w:pPrChange>
      </w:pPr>
      <w:del w:id="1149" w:author="Liu, Luyu" w:date="2020-06-12T16:18:00Z">
        <w:r w:rsidDel="00931385">
          <w:rPr>
            <w:rFonts w:ascii="Times New Roman" w:hAnsi="Times New Roman" w:cs="Times New Roman"/>
            <w:sz w:val="24"/>
            <w:szCs w:val="24"/>
          </w:rPr>
          <w:lastRenderedPageBreak/>
          <w:delText xml:space="preserve">An </w:delText>
        </w:r>
      </w:del>
      <w:del w:id="1150" w:author="Liu, Luyu" w:date="2020-06-12T16:03:00Z">
        <w:r w:rsidDel="00293712">
          <w:rPr>
            <w:rFonts w:ascii="Times New Roman" w:hAnsi="Times New Roman" w:cs="Times New Roman"/>
            <w:sz w:val="24"/>
            <w:szCs w:val="24"/>
          </w:rPr>
          <w:delText xml:space="preserve">IB value </w:delText>
        </w:r>
      </w:del>
      <w:ins w:id="1151" w:author="Miller, Harvey J." w:date="2020-06-30T16:53:00Z">
        <w:r w:rsidR="001F05AD">
          <w:rPr>
            <w:rFonts w:ascii="Times New Roman" w:hAnsi="Times New Roman" w:cs="Times New Roman"/>
            <w:sz w:val="24"/>
            <w:szCs w:val="24"/>
          </w:rPr>
          <w:t>The i</w:t>
        </w:r>
      </w:ins>
      <w:ins w:id="1152" w:author="Liu, Luyu" w:date="2020-06-12T16:18:00Z">
        <w:del w:id="1153" w:author="Miller, Harvey J." w:date="2020-06-30T16:53:00Z">
          <w:r w:rsidR="00931385" w:rsidDel="001F05AD">
            <w:rPr>
              <w:rFonts w:ascii="Times New Roman" w:hAnsi="Times New Roman" w:cs="Times New Roman"/>
              <w:sz w:val="24"/>
              <w:szCs w:val="24"/>
            </w:rPr>
            <w:delText>I</w:delText>
          </w:r>
        </w:del>
      </w:ins>
      <w:ins w:id="1154"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1155"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1156" w:author="Liu, Luyu" w:date="2020-06-12T16:14:00Z">
        <w:r w:rsidDel="00E43990">
          <w:rPr>
            <w:rFonts w:ascii="Times New Roman" w:hAnsi="Times New Roman" w:cs="Times New Roman"/>
            <w:sz w:val="24"/>
            <w:szCs w:val="24"/>
          </w:rPr>
          <w:delText>IB’s value</w:delText>
        </w:r>
      </w:del>
      <w:ins w:id="1157" w:author="Liu, Luyu" w:date="2020-06-12T16:14:00Z">
        <w:r w:rsidR="00E43990">
          <w:rPr>
            <w:rFonts w:ascii="Times New Roman" w:hAnsi="Times New Roman" w:cs="Times New Roman"/>
            <w:sz w:val="24"/>
            <w:szCs w:val="24"/>
          </w:rPr>
          <w:t>insurance buffer</w:t>
        </w:r>
      </w:ins>
      <w:del w:id="1158" w:author="Miller, Harvey J." w:date="2020-06-30T16:53:00Z">
        <w:r w:rsidDel="001F05AD">
          <w:rPr>
            <w:rFonts w:ascii="Times New Roman" w:hAnsi="Times New Roman" w:cs="Times New Roman"/>
            <w:sz w:val="24"/>
            <w:szCs w:val="24"/>
          </w:rPr>
          <w:delText xml:space="preserve"> is</w:delText>
        </w:r>
      </w:del>
      <w:r>
        <w:rPr>
          <w:rFonts w:ascii="Times New Roman" w:hAnsi="Times New Roman" w:cs="Times New Roman"/>
          <w:sz w:val="24"/>
          <w:szCs w:val="24"/>
        </w:rPr>
        <w:t xml:space="preserve">,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1159"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del w:id="1160" w:author="Miller, Harvey J." w:date="2020-06-30T16:53:00Z">
        <w:r w:rsidR="00DC000A" w:rsidDel="001F05AD">
          <w:rPr>
            <w:rFonts w:ascii="Times New Roman" w:hAnsi="Times New Roman" w:cs="Times New Roman"/>
            <w:sz w:val="24"/>
            <w:szCs w:val="24"/>
          </w:rPr>
          <w:delText>s are</w:delText>
        </w:r>
      </w:del>
      <w:r>
        <w:rPr>
          <w:rFonts w:ascii="Times New Roman" w:hAnsi="Times New Roman" w:cs="Times New Roman"/>
          <w:sz w:val="24"/>
          <w:szCs w:val="24"/>
        </w:rPr>
        <w:t xml:space="preserve">. </w:t>
      </w:r>
      <w:ins w:id="1161" w:author="Miller, Harvey J." w:date="2020-07-01T12:44:00Z">
        <w:r w:rsidR="00730D45" w:rsidRPr="00730D45">
          <w:rPr>
            <w:rFonts w:ascii="Times New Roman" w:hAnsi="Times New Roman" w:cs="Times New Roman"/>
            <w:sz w:val="24"/>
            <w:szCs w:val="24"/>
          </w:rPr>
          <w:t xml:space="preserve">We can consider prudent and greedy tactic as part of a </w:t>
        </w:r>
        <w:r w:rsidR="00730D45" w:rsidRPr="00730D45">
          <w:rPr>
            <w:rFonts w:ascii="Times New Roman" w:hAnsi="Times New Roman" w:cs="Times New Roman"/>
            <w:i/>
            <w:sz w:val="24"/>
            <w:szCs w:val="24"/>
          </w:rPr>
          <w:t xml:space="preserve">prudent tactic </w:t>
        </w:r>
        <w:proofErr w:type="gramStart"/>
        <w:r w:rsidR="00730D45" w:rsidRPr="00730D45">
          <w:rPr>
            <w:rFonts w:ascii="Times New Roman" w:hAnsi="Times New Roman" w:cs="Times New Roman"/>
            <w:i/>
            <w:sz w:val="24"/>
            <w:szCs w:val="24"/>
          </w:rPr>
          <w:t>family</w:t>
        </w:r>
        <w:r w:rsidR="00730D45" w:rsidRPr="00730D45">
          <w:rPr>
            <w:rFonts w:ascii="Times New Roman" w:hAnsi="Times New Roman" w:cs="Times New Roman"/>
            <w:sz w:val="24"/>
            <w:szCs w:val="24"/>
          </w:rPr>
          <w:t>, since</w:t>
        </w:r>
        <w:proofErr w:type="gramEnd"/>
        <w:r w:rsidR="00730D45" w:rsidRPr="00730D45">
          <w:rPr>
            <w:rFonts w:ascii="Times New Roman" w:hAnsi="Times New Roman" w:cs="Times New Roman"/>
            <w:sz w:val="24"/>
            <w:szCs w:val="24"/>
          </w:rPr>
          <w:t xml:space="preserve"> the greedy tactic is a special case with insurance buffer of 0.</w:t>
        </w:r>
      </w:ins>
    </w:p>
    <w:p w14:paraId="5D4BF5EF" w14:textId="1119DEA9" w:rsidR="007B7B34" w:rsidRDefault="00730D45" w:rsidP="007B7B34">
      <w:pPr>
        <w:pStyle w:val="IndentTimesNewRoman"/>
        <w:jc w:val="both"/>
      </w:pPr>
      <w:ins w:id="1162" w:author="Miller, Harvey J." w:date="2020-07-01T12:44:00Z">
        <w:r>
          <w:t>W</w:t>
        </w:r>
      </w:ins>
      <w:del w:id="1163" w:author="Miller, Harvey J." w:date="2020-07-01T12:44:00Z">
        <w:r w:rsidR="005A464A" w:rsidDel="00730D45">
          <w:delText xml:space="preserve">We can consider PT </w:delText>
        </w:r>
      </w:del>
      <w:ins w:id="1164" w:author="Liu, Luyu" w:date="2020-06-12T16:15:00Z">
        <w:del w:id="1165" w:author="Miller, Harvey J." w:date="2020-07-01T12:44:00Z">
          <w:r w:rsidR="007C4101" w:rsidDel="00730D45">
            <w:delText xml:space="preserve">prudent </w:delText>
          </w:r>
        </w:del>
      </w:ins>
      <w:del w:id="1166" w:author="Miller, Harvey J." w:date="2020-07-01T12:44:00Z">
        <w:r w:rsidR="005A464A" w:rsidDel="00730D45">
          <w:delText xml:space="preserve">and </w:delText>
        </w:r>
      </w:del>
      <w:ins w:id="1167" w:author="Liu, Luyu" w:date="2020-06-12T16:15:00Z">
        <w:del w:id="1168" w:author="Miller, Harvey J." w:date="2020-07-01T12:44:00Z">
          <w:r w:rsidR="007C4101" w:rsidDel="00730D45">
            <w:delText xml:space="preserve">greedy tactic </w:delText>
          </w:r>
        </w:del>
      </w:ins>
      <w:del w:id="1169" w:author="Miller, Harvey J." w:date="2020-07-01T12:44:00Z">
        <w:r w:rsidR="005A464A" w:rsidDel="00730D45">
          <w:delText xml:space="preserve">GT as part of a </w:delText>
        </w:r>
        <w:r w:rsidR="005A464A" w:rsidRPr="007813A4" w:rsidDel="00730D45">
          <w:rPr>
            <w:i/>
          </w:rPr>
          <w:delText>prudent tactic family</w:delText>
        </w:r>
        <w:r w:rsidR="005A464A" w:rsidDel="00730D45">
          <w:delText xml:space="preserve">, </w:delText>
        </w:r>
      </w:del>
      <w:del w:id="1170" w:author="Miller, Harvey J." w:date="2020-06-30T16:53:00Z">
        <w:r w:rsidR="005A464A" w:rsidDel="001F05AD">
          <w:delText xml:space="preserve">for </w:delText>
        </w:r>
      </w:del>
      <w:ins w:id="1171" w:author="Liu, Luyu" w:date="2020-06-12T16:15:00Z">
        <w:del w:id="1172" w:author="Miller, Harvey J." w:date="2020-07-01T12:44:00Z">
          <w:r w:rsidR="007C4101" w:rsidDel="00730D45">
            <w:delText xml:space="preserve">greedy tactic </w:delText>
          </w:r>
        </w:del>
      </w:ins>
      <w:del w:id="1173" w:author="Miller, Harvey J." w:date="2020-07-01T12:44:00Z">
        <w:r w:rsidR="005A464A" w:rsidDel="00730D45">
          <w:delText xml:space="preserve">GT is a special case of PT with </w:delText>
        </w:r>
      </w:del>
      <w:ins w:id="1174" w:author="Liu, Luyu" w:date="2020-06-12T16:15:00Z">
        <w:del w:id="1175" w:author="Miller, Harvey J." w:date="2020-07-01T12:44:00Z">
          <w:r w:rsidR="007C4101" w:rsidDel="00730D45">
            <w:delText xml:space="preserve">insurance buffer of </w:delText>
          </w:r>
        </w:del>
      </w:ins>
      <w:del w:id="1176" w:author="Miller, Harvey J." w:date="2020-07-01T12:44:00Z">
        <w:r w:rsidR="005A464A" w:rsidDel="00730D45">
          <w:delText>IB =</w:delText>
        </w:r>
      </w:del>
      <w:del w:id="1177" w:author="Miller, Harvey J." w:date="2020-06-30T16:54:00Z">
        <w:r w:rsidR="005A464A" w:rsidDel="001F05AD">
          <w:delText xml:space="preserve"> </w:delText>
        </w:r>
      </w:del>
      <w:del w:id="1178" w:author="Miller, Harvey J." w:date="2020-07-01T12:44:00Z">
        <w:r w:rsidR="005A464A" w:rsidDel="00730D45">
          <w:delText xml:space="preserve">0. </w:delText>
        </w:r>
      </w:del>
      <w:del w:id="1179" w:author="Miller, Harvey J." w:date="2020-06-30T16:54:00Z">
        <w:r w:rsidR="005A464A" w:rsidDel="001F05AD">
          <w:delText>With different</w:delText>
        </w:r>
      </w:del>
      <w:ins w:id="1180" w:author="Liu, Luyu" w:date="2020-06-12T16:15:00Z">
        <w:del w:id="1181" w:author="Miller, Harvey J." w:date="2020-06-30T16:54:00Z">
          <w:r w:rsidR="007C4101" w:rsidDel="001F05AD">
            <w:delText xml:space="preserve"> buffers</w:delText>
          </w:r>
        </w:del>
      </w:ins>
      <w:del w:id="1182" w:author="Miller, Harvey J." w:date="2020-06-30T16:54:00Z">
        <w:r w:rsidR="005A464A" w:rsidDel="001F05AD">
          <w:delText xml:space="preserve"> IBs, each prudent tactic can vary in actual waiting time. However, w</w:delText>
        </w:r>
      </w:del>
      <w:r w:rsidR="005A464A">
        <w:t xml:space="preserve">e can optimize </w:t>
      </w:r>
      <w:ins w:id="1183" w:author="Miller, Harvey J." w:date="2020-06-30T16:54:00Z">
        <w:r w:rsidR="001F05AD">
          <w:t xml:space="preserve">the insurance buffer </w:t>
        </w:r>
      </w:ins>
      <w:ins w:id="1184" w:author="Miller, Harvey J." w:date="2020-07-01T12:44:00Z">
        <w:r>
          <w:t xml:space="preserve">to achieve minimal waiting time by users </w:t>
        </w:r>
      </w:ins>
      <w:ins w:id="1185" w:author="Miller, Harvey J." w:date="2020-06-30T16:54:00Z">
        <w:r w:rsidR="001F05AD">
          <w:t xml:space="preserve">based on the empirical performance of the </w:t>
        </w:r>
      </w:ins>
      <w:ins w:id="1186" w:author="Liu, Luyu" w:date="2020-06-12T16:15:00Z">
        <w:del w:id="1187" w:author="Miller, Harvey J." w:date="2020-06-30T16:54:00Z">
          <w:r w:rsidR="007C4101" w:rsidDel="001F05AD">
            <w:delText>buffers</w:delText>
          </w:r>
        </w:del>
        <w:del w:id="1188" w:author="Miller, Harvey J." w:date="2020-07-01T12:44:00Z">
          <w:r w:rsidR="007C4101" w:rsidDel="00730D45">
            <w:delText xml:space="preserve"> </w:delText>
          </w:r>
        </w:del>
      </w:ins>
      <w:del w:id="1189" w:author="Liu, Luyu" w:date="2020-06-12T16:15:00Z">
        <w:r w:rsidR="005A464A" w:rsidDel="007C4101">
          <w:delText xml:space="preserve">IBs </w:delText>
        </w:r>
      </w:del>
      <w:ins w:id="1190" w:author="Miller, Harvey J." w:date="2020-06-30T16:55:00Z">
        <w:r w:rsidR="001F05AD">
          <w:t xml:space="preserve">transit system. </w:t>
        </w:r>
      </w:ins>
      <w:del w:id="1191" w:author="Miller, Harvey J." w:date="2020-06-30T16:55:00Z">
        <w:r w:rsidR="005A464A" w:rsidDel="001F05AD">
          <w:delText>and find the best prudent tactic with minimal wait</w:delText>
        </w:r>
      </w:del>
      <w:ins w:id="1192" w:author="Liu, Luyu" w:date="2020-06-12T16:16:00Z">
        <w:del w:id="1193" w:author="Miller, Harvey J." w:date="2020-06-30T16:55:00Z">
          <w:r w:rsidR="008729A9" w:rsidDel="001F05AD">
            <w:delText>ing</w:delText>
          </w:r>
        </w:del>
      </w:ins>
      <w:del w:id="1194" w:author="Miller, Harvey J." w:date="2020-06-30T16:55:00Z">
        <w:r w:rsidR="005A464A" w:rsidDel="001F05AD">
          <w:delText xml:space="preserve"> time based on system performance.</w:delText>
        </w:r>
      </w:del>
      <w:ins w:id="1195" w:author="Liu, Luyu" w:date="2020-06-12T16:19:00Z">
        <w:r w:rsidR="001B4909">
          <w:t xml:space="preserve"> </w:t>
        </w:r>
      </w:ins>
      <w:ins w:id="1196" w:author="Miller, Harvey J." w:date="2020-07-01T12:48:00Z">
        <w:r w:rsidR="009E1358">
          <w:t xml:space="preserve">This requires </w:t>
        </w:r>
      </w:ins>
      <w:del w:id="1197" w:author="Miller, Harvey J." w:date="2020-07-01T12:48:00Z">
        <w:r w:rsidR="00537B40" w:rsidDel="009E1358">
          <w:delText>W</w:delText>
        </w:r>
        <w:r w:rsidR="005A464A" w:rsidDel="009E1358">
          <w:delText>e simulate the users’ real-time waiting time based on the transit systems empirical performance using different IB</w:delText>
        </w:r>
        <w:r w:rsidR="007B7B34" w:rsidDel="009E1358">
          <w:delText xml:space="preserve"> </w:delText>
        </w:r>
      </w:del>
      <w:ins w:id="1198" w:author="Liu, Luyu" w:date="2020-06-12T17:03:00Z">
        <w:del w:id="1199" w:author="Miller, Harvey J." w:date="2020-07-01T12:48:00Z">
          <w:r w:rsidR="00027007" w:rsidDel="009E1358">
            <w:delText xml:space="preserve">buffer </w:delText>
          </w:r>
        </w:del>
      </w:ins>
      <w:del w:id="1200" w:author="Miller, Harvey J." w:date="2020-07-01T12:48:00Z">
        <w:r w:rsidR="007B7B34" w:rsidDel="009E1358">
          <w:delText xml:space="preserve">in </w:delText>
        </w:r>
      </w:del>
      <w:r w:rsidR="007B7B34">
        <w:t>four steps</w:t>
      </w:r>
      <w:ins w:id="1201" w:author="Miller, Harvey J." w:date="2020-07-01T12:48:00Z">
        <w:r w:rsidR="009E1358">
          <w:t xml:space="preserve"> that could be accomplished by a trip planning app on the server side</w:t>
        </w:r>
      </w:ins>
      <w:r w:rsidR="007B7B34">
        <w:t>:</w:t>
      </w:r>
    </w:p>
    <w:p w14:paraId="3983541F" w14:textId="0844A46F" w:rsidR="005A464A" w:rsidRDefault="005A464A" w:rsidP="007B7B34">
      <w:pPr>
        <w:pStyle w:val="IndentTimesNewRoman"/>
        <w:numPr>
          <w:ilvl w:val="0"/>
          <w:numId w:val="15"/>
        </w:numPr>
        <w:jc w:val="both"/>
      </w:pPr>
      <w:r>
        <w:t xml:space="preserve">Calculation: Designate a set of </w:t>
      </w:r>
      <w:del w:id="1202" w:author="Liu, Luyu" w:date="2020-06-12T17:11:00Z">
        <w:r w:rsidDel="00F06E79">
          <w:delText xml:space="preserve">IBs </w:delText>
        </w:r>
      </w:del>
      <w:ins w:id="1203"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1204" w:author="Liu, Luyu" w:date="2020-06-19T15:53:00Z">
        <w:r w:rsidR="00D44222">
          <w:t>.</w:t>
        </w:r>
      </w:ins>
      <w:del w:id="1205"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1206"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1207" w:author="Liu, Luyu" w:date="2020-06-18T23:15:00Z">
        <w:r w:rsidR="0077582E">
          <w:t>. We aim</w:t>
        </w:r>
      </w:ins>
      <w:ins w:id="1208" w:author="Liu, Luyu" w:date="2020-06-18T23:12:00Z">
        <w:r w:rsidR="00767C30">
          <w:t xml:space="preserve"> to </w:t>
        </w:r>
      </w:ins>
      <w:ins w:id="1209" w:author="Liu, Luyu" w:date="2020-06-18T23:15:00Z">
        <w:r w:rsidR="0077582E">
          <w:t xml:space="preserve">find the smallest buffers while </w:t>
        </w:r>
      </w:ins>
      <w:ins w:id="1210" w:author="Liu, Luyu" w:date="2020-06-18T23:13:00Z">
        <w:r w:rsidR="00767C30">
          <w:t>most trips are synchronized</w:t>
        </w:r>
      </w:ins>
      <w:r>
        <w:t>. To accommodate changes in the schedule, we will restart the process whenever a change is implemented</w:t>
      </w:r>
      <w:ins w:id="1211" w:author="Liu, Luyu" w:date="2020-06-19T15:53:00Z">
        <w:r w:rsidR="00DA7CFF">
          <w:t>.</w:t>
        </w:r>
      </w:ins>
      <w:del w:id="1212"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1213" w:author="Liu, Luyu" w:date="2020-06-18T23:14:00Z"/>
        </w:rPr>
      </w:pPr>
      <w:del w:id="1214"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1215" w:author="Liu, Luyu" w:date="2020-06-15T19:57:00Z">
        <w:r w:rsidDel="00A246E6">
          <w:delText xml:space="preserve">  </w:delText>
        </w:r>
      </w:del>
      <w:del w:id="1216"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1217" w:author="Liu, Luyu" w:date="2020-06-15T19:57:00Z">
        <w:r w:rsidDel="00A246E6">
          <w:delText xml:space="preserve">  </w:delText>
        </w:r>
      </w:del>
      <w:del w:id="1218"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1219"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1220" w:author="Liu, Luyu" w:date="2020-06-18T23:14:00Z">
        <w:r w:rsidDel="00767C30">
          <w:delText xml:space="preserve">e </w:delText>
        </w:r>
      </w:del>
      <w:del w:id="1221" w:author="Liu, Luyu" w:date="2020-06-18T23:11:00Z">
        <w:r w:rsidDel="00CE5233">
          <w:delText xml:space="preserve">want to </w:delText>
        </w:r>
      </w:del>
      <w:del w:id="1222" w:author="Liu, Luyu" w:date="2020-06-18T23:14:00Z">
        <w:r w:rsidDel="00767C30">
          <w:delText>find the smallest buffers while trying to keep synchronized for most trips.</w:delText>
        </w:r>
      </w:del>
    </w:p>
    <w:p w14:paraId="34BEE980" w14:textId="4416ADBF"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223"/>
      <w:commentRangeStart w:id="1224"/>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proofErr w:type="spellStart"/>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proofErr w:type="spellEnd"/>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1225" w:author="Liu, Luyu" w:date="2020-06-12T17:11:00Z">
        <w:r w:rsidRPr="00FD4B46" w:rsidDel="00F06E79">
          <w:rPr>
            <w:rFonts w:ascii="Times New Roman" w:hAnsi="Times New Roman" w:cs="Times New Roman"/>
            <w:sz w:val="24"/>
            <w:szCs w:val="24"/>
          </w:rPr>
          <w:delText xml:space="preserve">IB </w:delText>
        </w:r>
      </w:del>
      <w:ins w:id="1226"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1227" w:author="Liu, Luyu" w:date="2020-06-18T23:16:00Z">
        <w:r w:rsidDel="006D59F6">
          <w:rPr>
            <w:rFonts w:ascii="Times New Roman" w:hAnsi="Times New Roman" w:cs="Times New Roman"/>
            <w:sz w:val="24"/>
            <w:szCs w:val="24"/>
          </w:rPr>
          <w:delText xml:space="preserve">The computational burden is consequently large: the </w:delText>
        </w:r>
        <w:commentRangeStart w:id="1228"/>
        <w:commentRangeStart w:id="1229"/>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1228"/>
        <w:r w:rsidDel="006D59F6">
          <w:rPr>
            <w:rStyle w:val="CommentReference"/>
          </w:rPr>
          <w:commentReference w:id="1228"/>
        </w:r>
        <w:commentRangeEnd w:id="1229"/>
        <w:r w:rsidDel="006D59F6">
          <w:rPr>
            <w:rStyle w:val="CommentReference"/>
          </w:rPr>
          <w:commentReference w:id="1229"/>
        </w:r>
        <w:r w:rsidRPr="00FD4B46" w:rsidDel="006D59F6">
          <w:rPr>
            <w:rFonts w:ascii="Times New Roman" w:hAnsi="Times New Roman" w:cs="Times New Roman"/>
            <w:sz w:val="24"/>
            <w:szCs w:val="24"/>
          </w:rPr>
          <w:delText xml:space="preserve">. </w:delText>
        </w:r>
      </w:del>
      <w:del w:id="1230" w:author="Liu, Luyu" w:date="2020-06-18T23:18:00Z">
        <w:r w:rsidRPr="00153B3F" w:rsidDel="00B77E50">
          <w:rPr>
            <w:rFonts w:ascii="Times New Roman" w:hAnsi="Times New Roman" w:cs="Times New Roman"/>
            <w:sz w:val="24"/>
            <w:szCs w:val="24"/>
          </w:rPr>
          <w:delText xml:space="preserve">To </w:delText>
        </w:r>
      </w:del>
      <w:del w:id="1231"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1232"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1233" w:author="Liu, Luyu" w:date="2020-06-18T23:18:00Z">
        <w:r w:rsidR="00B77E50">
          <w:rPr>
            <w:rFonts w:ascii="Times New Roman" w:hAnsi="Times New Roman" w:cs="Times New Roman"/>
            <w:sz w:val="24"/>
            <w:szCs w:val="24"/>
          </w:rPr>
          <w:t xml:space="preserve">Meanwhile, </w:t>
        </w:r>
      </w:ins>
      <w:del w:id="1234" w:author="Liu, Luyu" w:date="2020-06-18T23:18:00Z">
        <w:r w:rsidDel="00B77E50">
          <w:rPr>
            <w:rFonts w:ascii="Times New Roman" w:hAnsi="Times New Roman" w:cs="Times New Roman"/>
            <w:sz w:val="24"/>
            <w:szCs w:val="24"/>
          </w:rPr>
          <w:delText>h</w:delText>
        </w:r>
      </w:del>
      <w:ins w:id="1235"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1236"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1237"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1238"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commentRangeStart w:id="1239"/>
        <w:commentRangeEnd w:id="1239"/>
        <w:r w:rsidR="00B77E50">
          <w:rPr>
            <w:rStyle w:val="CommentReference"/>
          </w:rPr>
          <w:commentReference w:id="1239"/>
        </w:r>
        <w:commentRangeStart w:id="1240"/>
        <w:commentRangeEnd w:id="1240"/>
        <w:r w:rsidR="00B77E50">
          <w:rPr>
            <w:rStyle w:val="CommentReference"/>
          </w:rPr>
          <w:commentReference w:id="1240"/>
        </w:r>
        <w:r w:rsidR="00B77E50">
          <w:rPr>
            <w:rFonts w:ascii="Times New Roman" w:hAnsi="Times New Roman" w:cs="Times New Roman"/>
            <w:sz w:val="24"/>
            <w:szCs w:val="24"/>
          </w:rPr>
          <w:t xml:space="preserve"> and </w:t>
        </w:r>
      </w:ins>
      <w:ins w:id="1241"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1242"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1243" w:author="Liu, Luyu" w:date="2020-06-14T15:53:00Z">
        <w:r w:rsidDel="004C189B">
          <w:rPr>
            <w:rFonts w:ascii="Times New Roman" w:hAnsi="Times New Roman" w:cs="Times New Roman"/>
            <w:sz w:val="24"/>
            <w:szCs w:val="24"/>
          </w:rPr>
          <w:delText xml:space="preserve">a </w:delText>
        </w:r>
      </w:del>
      <w:del w:id="1244"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1223"/>
        <w:r w:rsidDel="00B77E50">
          <w:rPr>
            <w:rStyle w:val="CommentReference"/>
          </w:rPr>
          <w:commentReference w:id="1223"/>
        </w:r>
        <w:commentRangeEnd w:id="1224"/>
        <w:r w:rsidDel="00B77E50">
          <w:rPr>
            <w:rStyle w:val="CommentReference"/>
          </w:rPr>
          <w:commentReference w:id="1224"/>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1245" w:author="Liu, Luyu" w:date="2020-06-14T15:50:00Z">
        <w:r w:rsidR="00FD1721">
          <w:rPr>
            <w:rFonts w:ascii="Times New Roman" w:hAnsi="Times New Roman" w:cs="Times New Roman"/>
            <w:sz w:val="24"/>
            <w:szCs w:val="24"/>
          </w:rPr>
          <w:t xml:space="preserve">We also select </w:t>
        </w:r>
      </w:ins>
      <w:ins w:id="1246" w:author="Liu, Luyu" w:date="2020-06-14T15:51:00Z">
        <w:r w:rsidR="00FD1721">
          <w:rPr>
            <w:rFonts w:ascii="Times New Roman" w:hAnsi="Times New Roman" w:cs="Times New Roman"/>
            <w:sz w:val="24"/>
            <w:szCs w:val="24"/>
          </w:rPr>
          <w:t xml:space="preserve">another five </w:t>
        </w:r>
      </w:ins>
      <w:ins w:id="1247" w:author="Liu, Luyu" w:date="2020-06-14T15:50:00Z">
        <w:r w:rsidR="00FD1721">
          <w:rPr>
            <w:rFonts w:ascii="Times New Roman" w:hAnsi="Times New Roman" w:cs="Times New Roman"/>
            <w:sz w:val="24"/>
            <w:szCs w:val="24"/>
          </w:rPr>
          <w:t xml:space="preserve">major routes in the COTA systems </w:t>
        </w:r>
      </w:ins>
      <w:ins w:id="1248" w:author="Liu, Luyu" w:date="2020-06-14T15:52:00Z">
        <w:r w:rsidR="00A7287F">
          <w:rPr>
            <w:rFonts w:ascii="Times New Roman" w:hAnsi="Times New Roman" w:cs="Times New Roman"/>
            <w:sz w:val="24"/>
            <w:szCs w:val="24"/>
          </w:rPr>
          <w:t xml:space="preserve">in a </w:t>
        </w:r>
      </w:ins>
      <w:ins w:id="1249" w:author="Liu, Luyu" w:date="2020-06-14T15:54:00Z">
        <w:r w:rsidR="004C189B">
          <w:rPr>
            <w:rFonts w:ascii="Times New Roman" w:hAnsi="Times New Roman" w:cs="Times New Roman"/>
            <w:sz w:val="24"/>
            <w:szCs w:val="24"/>
          </w:rPr>
          <w:t xml:space="preserve">typical </w:t>
        </w:r>
      </w:ins>
      <w:ins w:id="1250" w:author="Liu, Luyu" w:date="2020-06-14T15:52:00Z">
        <w:r w:rsidR="00A7287F">
          <w:rPr>
            <w:rFonts w:ascii="Times New Roman" w:hAnsi="Times New Roman" w:cs="Times New Roman"/>
            <w:sz w:val="24"/>
            <w:szCs w:val="24"/>
          </w:rPr>
          <w:t>week</w:t>
        </w:r>
      </w:ins>
      <w:ins w:id="1251" w:author="Liu, Luyu" w:date="2020-06-14T15:53:00Z">
        <w:r w:rsidR="004765A2">
          <w:rPr>
            <w:rFonts w:ascii="Times New Roman" w:hAnsi="Times New Roman" w:cs="Times New Roman"/>
            <w:sz w:val="24"/>
            <w:szCs w:val="24"/>
          </w:rPr>
          <w:t xml:space="preserve"> and conduct the same PT optimization process </w:t>
        </w:r>
      </w:ins>
      <w:ins w:id="1252"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1253"/>
      <w:r w:rsidRPr="00351FFE">
        <w:rPr>
          <w:rFonts w:ascii="Times New Roman" w:hAnsi="Times New Roman" w:cs="Times New Roman"/>
          <w:b/>
          <w:sz w:val="24"/>
          <w:szCs w:val="24"/>
          <w:u w:val="single"/>
        </w:rPr>
        <w:t>Analysis</w:t>
      </w:r>
      <w:commentRangeEnd w:id="1253"/>
      <w:r>
        <w:rPr>
          <w:rStyle w:val="CommentReference"/>
        </w:rPr>
        <w:commentReference w:id="1253"/>
      </w:r>
    </w:p>
    <w:p w14:paraId="2BBC520C" w14:textId="7173D863" w:rsidR="005A464A" w:rsidRDefault="005A464A" w:rsidP="003034F0">
      <w:pPr>
        <w:jc w:val="both"/>
        <w:rPr>
          <w:ins w:id="1254" w:author="Miller, Harvey J." w:date="2020-07-01T12:49:00Z"/>
          <w:rFonts w:ascii="Times New Roman" w:hAnsi="Times New Roman" w:cs="Times New Roman"/>
          <w:sz w:val="24"/>
          <w:szCs w:val="24"/>
        </w:rPr>
        <w:pPrChange w:id="1255" w:author="Miller, Harvey J." w:date="2020-07-01T13:30:00Z">
          <w:pPr>
            <w:jc w:val="both"/>
          </w:pPr>
        </w:pPrChange>
      </w:pPr>
      <w:r>
        <w:rPr>
          <w:rFonts w:ascii="Times New Roman" w:hAnsi="Times New Roman" w:cs="Times New Roman"/>
          <w:sz w:val="24"/>
          <w:szCs w:val="24"/>
        </w:rPr>
        <w:t xml:space="preserve">In this section, we focus on the performance of different </w:t>
      </w:r>
      <w:del w:id="1256" w:author="Liu, Luyu" w:date="2020-06-13T12:33:00Z">
        <w:r w:rsidDel="00307818">
          <w:rPr>
            <w:rFonts w:ascii="Times New Roman" w:hAnsi="Times New Roman" w:cs="Times New Roman"/>
            <w:sz w:val="24"/>
            <w:szCs w:val="24"/>
          </w:rPr>
          <w:delText>TPS</w:delText>
        </w:r>
      </w:del>
      <w:ins w:id="1257"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schedule</w:t>
      </w:r>
      <w:r w:rsidR="005F3EA6">
        <w:rPr>
          <w:rFonts w:ascii="Times New Roman" w:hAnsi="Times New Roman" w:cs="Times New Roman"/>
          <w:sz w:val="24"/>
          <w:szCs w:val="24"/>
        </w:rPr>
        <w:t>d</w:t>
      </w:r>
      <w:r>
        <w:rPr>
          <w:rFonts w:ascii="Times New Roman" w:hAnsi="Times New Roman" w:cs="Times New Roman"/>
          <w:sz w:val="24"/>
          <w:szCs w:val="24"/>
        </w:rPr>
        <w:t xml:space="preserve"> and actual bus arrivals at stops along one bus route in the Columbus, Ohio, USA Central Ohio Transit Authority (COTA) system:</w:t>
      </w:r>
      <w:del w:id="1258" w:author="Liu, Luyu" w:date="2020-06-15T19:57:00Z">
        <w:r w:rsidDel="00A246E6">
          <w:rPr>
            <w:rFonts w:ascii="Times New Roman" w:hAnsi="Times New Roman" w:cs="Times New Roman"/>
            <w:sz w:val="24"/>
            <w:szCs w:val="24"/>
          </w:rPr>
          <w:delText xml:space="preserve">  </w:delText>
        </w:r>
      </w:del>
      <w:ins w:id="1259"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1260" w:author="Liu, Luyu" w:date="2020-06-15T19:57:00Z">
        <w:r w:rsidDel="00A246E6">
          <w:rPr>
            <w:rFonts w:ascii="Times New Roman" w:hAnsi="Times New Roman" w:cs="Times New Roman"/>
            <w:sz w:val="24"/>
            <w:szCs w:val="24"/>
          </w:rPr>
          <w:delText xml:space="preserve">  </w:delText>
        </w:r>
      </w:del>
      <w:ins w:id="126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ins w:id="1262" w:author="Miller, Harvey J." w:date="2020-07-01T12:52:00Z">
        <w:r w:rsidR="009E1358">
          <w:rPr>
            <w:rFonts w:ascii="Times New Roman" w:hAnsi="Times New Roman" w:cs="Times New Roman"/>
            <w:sz w:val="24"/>
            <w:szCs w:val="24"/>
          </w:rPr>
          <w:t xml:space="preserve">  </w:t>
        </w:r>
      </w:ins>
      <w:del w:id="1263" w:author="Liu, Luyu" w:date="2020-06-15T19:57:00Z">
        <w:r w:rsidDel="00A246E6">
          <w:rPr>
            <w:rFonts w:ascii="Times New Roman" w:hAnsi="Times New Roman" w:cs="Times New Roman"/>
            <w:sz w:val="24"/>
            <w:szCs w:val="24"/>
          </w:rPr>
          <w:delText xml:space="preserve">  </w:delText>
        </w:r>
      </w:del>
      <w:ins w:id="1264" w:author="Liu, Luyu" w:date="2020-06-15T19:57:00Z">
        <w:del w:id="1265" w:author="Miller, Harvey J." w:date="2020-07-01T12:52:00Z">
          <w:r w:rsidR="00A246E6" w:rsidDel="009E1358">
            <w:rPr>
              <w:rFonts w:ascii="Times New Roman" w:hAnsi="Times New Roman" w:cs="Times New Roman"/>
              <w:sz w:val="24"/>
              <w:szCs w:val="24"/>
            </w:rPr>
            <w:delText xml:space="preserve"> </w:delText>
          </w:r>
        </w:del>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1266" w:author="Liu, Luyu" w:date="2020-06-18T22:57:00Z">
        <w:r w:rsidR="00B35D3E" w:rsidRPr="00B35D3E">
          <w:rPr>
            <w:rFonts w:ascii="Times New Roman" w:hAnsi="Times New Roman" w:cs="Times New Roman"/>
            <w:sz w:val="24"/>
            <w:szCs w:val="24"/>
            <w:rPrChange w:id="1267" w:author="Liu, Luyu" w:date="2020-06-18T22:57:00Z">
              <w:rPr/>
            </w:rPrChange>
          </w:rPr>
          <w:t xml:space="preserve">Figure </w:t>
        </w:r>
        <w:r w:rsidR="00B35D3E" w:rsidRPr="00B35D3E">
          <w:rPr>
            <w:rFonts w:ascii="Times New Roman" w:hAnsi="Times New Roman" w:cs="Times New Roman"/>
            <w:sz w:val="24"/>
            <w:szCs w:val="24"/>
            <w:rPrChange w:id="1268" w:author="Liu, Luyu" w:date="2020-06-18T22:57:00Z">
              <w:rPr>
                <w:noProof/>
              </w:rPr>
            </w:rPrChange>
          </w:rPr>
          <w:t>3</w:t>
        </w:r>
      </w:ins>
      <w:del w:id="1269" w:author="Liu, Luyu" w:date="2020-06-18T22:57:00Z">
        <w:r w:rsidRPr="00351FFE" w:rsidDel="00B35D3E">
          <w:rPr>
            <w:rFonts w:ascii="Times New Roman" w:hAnsi="Times New Roman" w:cs="Times New Roman"/>
            <w:sz w:val="24"/>
            <w:szCs w:val="24"/>
          </w:rPr>
          <w:delText>Figure 6</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270" w:author="Liu, Luyu" w:date="2020-06-18T22:57:00Z">
        <w:r w:rsidR="00B35D3E" w:rsidRPr="00B35D3E">
          <w:rPr>
            <w:rFonts w:ascii="Times New Roman" w:hAnsi="Times New Roman" w:cs="Times New Roman"/>
            <w:sz w:val="24"/>
            <w:szCs w:val="24"/>
            <w:rPrChange w:id="1271" w:author="Liu, Luyu" w:date="2020-06-18T22:57:00Z">
              <w:rPr/>
            </w:rPrChange>
          </w:rPr>
          <w:t xml:space="preserve">Figure </w:t>
        </w:r>
        <w:r w:rsidR="00B35D3E" w:rsidRPr="00B35D3E">
          <w:rPr>
            <w:rFonts w:ascii="Times New Roman" w:hAnsi="Times New Roman" w:cs="Times New Roman"/>
            <w:sz w:val="24"/>
            <w:szCs w:val="24"/>
            <w:rPrChange w:id="1272" w:author="Liu, Luyu" w:date="2020-06-18T22:57:00Z">
              <w:rPr>
                <w:noProof/>
              </w:rPr>
            </w:rPrChange>
          </w:rPr>
          <w:t>3</w:t>
        </w:r>
      </w:ins>
      <w:del w:id="1273" w:author="Liu, Luyu" w:date="2020-06-18T22:57:00Z">
        <w:r w:rsidRPr="00351FFE" w:rsidDel="00B35D3E">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44A4BDDB" w14:textId="1B2A6ACE" w:rsidR="009E1358" w:rsidRDefault="009E1358" w:rsidP="005A464A">
      <w:pPr>
        <w:jc w:val="both"/>
        <w:rPr>
          <w:rFonts w:ascii="Times New Roman" w:hAnsi="Times New Roman" w:cs="Times New Roman"/>
          <w:sz w:val="24"/>
          <w:szCs w:val="24"/>
        </w:rPr>
      </w:pPr>
      <w:ins w:id="1274" w:author="Miller, Harvey J." w:date="2020-07-01T12:50:00Z">
        <w:r>
          <w:rPr>
            <w:rFonts w:ascii="Times New Roman" w:hAnsi="Times New Roman" w:cs="Times New Roman"/>
            <w:sz w:val="24"/>
            <w:szCs w:val="24"/>
          </w:rPr>
          <w:lastRenderedPageBreak/>
          <w:tab/>
          <w:t xml:space="preserve"> </w:t>
        </w:r>
      </w:ins>
    </w:p>
    <w:p w14:paraId="72A44FD4" w14:textId="77777777" w:rsidR="005A464A" w:rsidRDefault="005A464A" w:rsidP="005A464A">
      <w:pPr>
        <w:keepNext/>
        <w:spacing w:line="256" w:lineRule="auto"/>
        <w:jc w:val="both"/>
      </w:pPr>
      <w:commentRangeStart w:id="1275"/>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commentRangeEnd w:id="1275"/>
      <w:r w:rsidR="00616528">
        <w:rPr>
          <w:rStyle w:val="CommentReference"/>
        </w:rPr>
        <w:commentReference w:id="1275"/>
      </w:r>
    </w:p>
    <w:p w14:paraId="24975E12" w14:textId="561C3BEE" w:rsidR="005A464A" w:rsidRDefault="005A464A" w:rsidP="005A464A">
      <w:pPr>
        <w:pStyle w:val="TimesNewRoman"/>
        <w:jc w:val="center"/>
      </w:pPr>
      <w:bookmarkStart w:id="1276" w:name="_Ref18228043"/>
      <w:r>
        <w:t xml:space="preserve">Figure </w:t>
      </w:r>
      <w:fldSimple w:instr=" SEQ Figure \* ARABIC ">
        <w:r w:rsidR="00282DA5">
          <w:rPr>
            <w:noProof/>
          </w:rPr>
          <w:t>2</w:t>
        </w:r>
      </w:fldSimple>
      <w:bookmarkEnd w:id="1276"/>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1277" w:author="Liu, Luyu" w:date="2020-06-13T12:33:00Z">
        <w:r w:rsidRPr="00351FFE" w:rsidDel="00307818">
          <w:rPr>
            <w:rFonts w:ascii="Times New Roman" w:hAnsi="Times New Roman" w:cs="Times New Roman"/>
            <w:b/>
            <w:sz w:val="24"/>
            <w:szCs w:val="24"/>
          </w:rPr>
          <w:delText>TPS</w:delText>
        </w:r>
      </w:del>
      <w:del w:id="1278" w:author="Liu, Luyu" w:date="2020-06-13T12:34:00Z">
        <w:r w:rsidRPr="00351FFE" w:rsidDel="00307818">
          <w:rPr>
            <w:rFonts w:ascii="Times New Roman" w:hAnsi="Times New Roman" w:cs="Times New Roman"/>
            <w:b/>
            <w:sz w:val="24"/>
            <w:szCs w:val="24"/>
          </w:rPr>
          <w:delText xml:space="preserve"> </w:delText>
        </w:r>
      </w:del>
      <w:ins w:id="1279" w:author="Liu, Luyu" w:date="2020-06-13T12:34:00Z">
        <w:r w:rsidR="00307818">
          <w:rPr>
            <w:rFonts w:ascii="Times New Roman" w:hAnsi="Times New Roman" w:cs="Times New Roman"/>
            <w:b/>
            <w:sz w:val="24"/>
            <w:szCs w:val="24"/>
          </w:rPr>
          <w:t>O</w:t>
        </w:r>
      </w:ins>
      <w:del w:id="1280"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39224646" w14:textId="5A06B908" w:rsidR="003034F0" w:rsidRPr="003034F0" w:rsidRDefault="005A464A" w:rsidP="003034F0">
      <w:pPr>
        <w:spacing w:line="256" w:lineRule="auto"/>
        <w:jc w:val="both"/>
        <w:rPr>
          <w:ins w:id="1281" w:author="Miller, Harvey J." w:date="2020-07-01T13:35:00Z"/>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1282" w:author="Liu, Luyu" w:date="2020-06-13T12:33:00Z">
        <w:r w:rsidDel="00307818">
          <w:rPr>
            <w:rFonts w:ascii="Times New Roman" w:hAnsi="Times New Roman" w:cs="Times New Roman"/>
            <w:sz w:val="24"/>
            <w:szCs w:val="24"/>
          </w:rPr>
          <w:delText>TPS</w:delText>
        </w:r>
      </w:del>
      <w:ins w:id="1283"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w:t>
      </w:r>
      <w:del w:id="1284" w:author="Miller, Harvey J." w:date="2020-07-01T13:32:00Z">
        <w:r w:rsidRPr="00EA5C6A" w:rsidDel="003034F0">
          <w:rPr>
            <w:rFonts w:ascii="Times New Roman" w:hAnsi="Times New Roman" w:cs="Times New Roman"/>
            <w:sz w:val="24"/>
            <w:szCs w:val="24"/>
          </w:rPr>
          <w:delText>str</w:delText>
        </w:r>
        <w:r w:rsidR="00DD6C04" w:rsidDel="003034F0">
          <w:rPr>
            <w:rFonts w:ascii="Times New Roman" w:hAnsi="Times New Roman" w:cs="Times New Roman"/>
            <w:sz w:val="24"/>
            <w:szCs w:val="24"/>
          </w:rPr>
          <w:delText xml:space="preserve">ictly following the schedule </w:delText>
        </w:r>
      </w:del>
      <w:ins w:id="1285" w:author="Miller, Harvey J." w:date="2020-07-01T13:32:00Z">
        <w:r w:rsidR="003034F0">
          <w:rPr>
            <w:rFonts w:ascii="Times New Roman" w:hAnsi="Times New Roman" w:cs="Times New Roman"/>
            <w:sz w:val="24"/>
            <w:szCs w:val="24"/>
          </w:rPr>
          <w:t xml:space="preserve">the </w:t>
        </w:r>
      </w:ins>
      <w:del w:id="1286" w:author="Miller, Harvey J." w:date="2020-07-01T13:32:00Z">
        <w:r w:rsidR="00DD6C04" w:rsidDel="003034F0">
          <w:rPr>
            <w:rFonts w:ascii="Times New Roman" w:hAnsi="Times New Roman" w:cs="Times New Roman"/>
            <w:sz w:val="24"/>
            <w:szCs w:val="24"/>
          </w:rPr>
          <w:delText>(</w:delText>
        </w:r>
      </w:del>
      <w:r w:rsidR="00DD6C04">
        <w:rPr>
          <w:rFonts w:ascii="Times New Roman" w:hAnsi="Times New Roman" w:cs="Times New Roman"/>
          <w:sz w:val="24"/>
          <w:szCs w:val="24"/>
        </w:rPr>
        <w:t>schedule tactic</w:t>
      </w:r>
      <w:ins w:id="1287" w:author="Miller, Harvey J." w:date="2020-07-01T13:32:00Z">
        <w:r w:rsidR="003034F0">
          <w:rPr>
            <w:rFonts w:ascii="Times New Roman" w:hAnsi="Times New Roman" w:cs="Times New Roman"/>
            <w:sz w:val="24"/>
            <w:szCs w:val="24"/>
          </w:rPr>
          <w:t xml:space="preserve"> (ST)</w:t>
        </w:r>
      </w:ins>
      <w:del w:id="1288" w:author="Miller, Harvey J." w:date="2020-07-01T13:32:00Z">
        <w:r w:rsidRPr="00EA5C6A" w:rsidDel="003034F0">
          <w:rPr>
            <w:rFonts w:ascii="Times New Roman" w:hAnsi="Times New Roman" w:cs="Times New Roman"/>
            <w:sz w:val="24"/>
            <w:szCs w:val="24"/>
          </w:rPr>
          <w:delText>)</w:delText>
        </w:r>
      </w:del>
      <w:r w:rsidRPr="00EA5C6A">
        <w:rPr>
          <w:rFonts w:ascii="Times New Roman" w:hAnsi="Times New Roman" w:cs="Times New Roman"/>
          <w:sz w:val="24"/>
          <w:szCs w:val="24"/>
        </w:rPr>
        <w:t xml:space="preserve"> or </w:t>
      </w:r>
      <w:ins w:id="1289" w:author="Miller, Harvey J." w:date="2020-07-01T13:32:00Z">
        <w:r w:rsidR="003034F0">
          <w:rPr>
            <w:rFonts w:ascii="Times New Roman" w:hAnsi="Times New Roman" w:cs="Times New Roman"/>
            <w:sz w:val="24"/>
            <w:szCs w:val="24"/>
          </w:rPr>
          <w:t>the pru</w:t>
        </w:r>
      </w:ins>
      <w:ins w:id="1290" w:author="Miller, Harvey J." w:date="2020-07-01T13:33:00Z">
        <w:r w:rsidR="003034F0">
          <w:rPr>
            <w:rFonts w:ascii="Times New Roman" w:hAnsi="Times New Roman" w:cs="Times New Roman"/>
            <w:sz w:val="24"/>
            <w:szCs w:val="24"/>
          </w:rPr>
          <w:t xml:space="preserve">dent tactic (PT) with optimal insurance buffer </w:t>
        </w:r>
      </w:ins>
      <w:del w:id="1291" w:author="Miller, Harvey J." w:date="2020-07-01T13:33:00Z">
        <w:r w:rsidRPr="00EA5C6A" w:rsidDel="003034F0">
          <w:rPr>
            <w:rFonts w:ascii="Times New Roman" w:hAnsi="Times New Roman" w:cs="Times New Roman"/>
            <w:sz w:val="24"/>
            <w:szCs w:val="24"/>
          </w:rPr>
          <w:delText>using RTI to determine an optimal insurance buffer (</w:delText>
        </w:r>
        <w:r w:rsidR="00DD6C04" w:rsidDel="003034F0">
          <w:rPr>
            <w:rFonts w:ascii="Times New Roman" w:hAnsi="Times New Roman" w:cs="Times New Roman"/>
            <w:sz w:val="24"/>
            <w:szCs w:val="24"/>
          </w:rPr>
          <w:delText>prudent tactic optimal</w:delText>
        </w:r>
        <w:r w:rsidRPr="00EA5C6A" w:rsidDel="003034F0">
          <w:rPr>
            <w:rFonts w:ascii="Times New Roman" w:hAnsi="Times New Roman" w:cs="Times New Roman"/>
            <w:sz w:val="24"/>
            <w:szCs w:val="24"/>
          </w:rPr>
          <w:delText xml:space="preserve">) </w:delText>
        </w:r>
      </w:del>
      <w:r w:rsidRPr="00EA5C6A">
        <w:rPr>
          <w:rFonts w:ascii="Times New Roman" w:hAnsi="Times New Roman" w:cs="Times New Roman"/>
          <w:sz w:val="24"/>
          <w:szCs w:val="24"/>
        </w:rPr>
        <w:t xml:space="preserve">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1292"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1293" w:author="Liu, Luyu" w:date="2020-06-15T19:57:00Z">
        <w:r w:rsidR="00A246E6">
          <w:rPr>
            <w:rFonts w:ascii="Times New Roman" w:hAnsi="Times New Roman" w:cs="Times New Roman"/>
            <w:sz w:val="24"/>
            <w:szCs w:val="24"/>
          </w:rPr>
          <w:t xml:space="preserve"> </w:t>
        </w:r>
      </w:ins>
      <w:r w:rsidR="00252535">
        <w:rPr>
          <w:rFonts w:ascii="Times New Roman" w:hAnsi="Times New Roman" w:cs="Times New Roman"/>
          <w:sz w:val="24"/>
          <w:szCs w:val="24"/>
        </w:rPr>
        <w:t>S</w:t>
      </w:r>
      <w:r>
        <w:rPr>
          <w:rFonts w:ascii="Times New Roman" w:hAnsi="Times New Roman" w:cs="Times New Roman"/>
          <w:sz w:val="24"/>
          <w:szCs w:val="24"/>
        </w:rPr>
        <w:t>howing up at the bus stop at an arbitrary time (AT)</w:t>
      </w:r>
      <w:r w:rsidR="00916C51">
        <w:rPr>
          <w:rFonts w:ascii="Times New Roman" w:hAnsi="Times New Roman" w:cs="Times New Roman"/>
          <w:sz w:val="24"/>
          <w:szCs w:val="24"/>
        </w:rPr>
        <w:t xml:space="preserve"> has the second worst performance. </w:t>
      </w:r>
      <w:del w:id="1294" w:author="Liu, Luyu" w:date="2020-06-18T20:26:00Z">
        <w:r w:rsidRPr="00961F8B" w:rsidDel="00E029C3">
          <w:rPr>
            <w:rFonts w:ascii="Times New Roman" w:hAnsi="Times New Roman" w:cs="Times New Roman"/>
            <w:sz w:val="24"/>
            <w:szCs w:val="24"/>
          </w:rPr>
          <w:delText>For AT, because</w:delText>
        </w:r>
      </w:del>
      <w:ins w:id="1295"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1296"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1297" w:author="Liu, Luyu" w:date="2020-06-13T12:35:00Z">
        <w:r w:rsidRPr="00961F8B" w:rsidDel="00FA6C5B">
          <w:rPr>
            <w:rFonts w:ascii="Times New Roman" w:hAnsi="Times New Roman" w:cs="Times New Roman"/>
            <w:sz w:val="24"/>
            <w:szCs w:val="24"/>
          </w:rPr>
          <w:delText>TPSs</w:delText>
        </w:r>
      </w:del>
      <w:ins w:id="1298" w:author="Liu, Luyu" w:date="2020-06-13T12:35:00Z">
        <w:r w:rsidR="00FA6C5B">
          <w:rPr>
            <w:rFonts w:ascii="Times New Roman" w:hAnsi="Times New Roman" w:cs="Times New Roman"/>
            <w:sz w:val="24"/>
            <w:szCs w:val="24"/>
          </w:rPr>
          <w:t>trip planning strategies</w:t>
        </w:r>
      </w:ins>
      <w:ins w:id="1299" w:author="Liu, Luyu" w:date="2020-06-18T20:26:00Z">
        <w:r w:rsidR="00B16014">
          <w:rPr>
            <w:rFonts w:ascii="Times New Roman" w:hAnsi="Times New Roman" w:cs="Times New Roman"/>
            <w:sz w:val="24"/>
            <w:szCs w:val="24"/>
          </w:rPr>
          <w:t xml:space="preserve"> but use </w:t>
        </w:r>
      </w:ins>
      <w:del w:id="1300"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282DA5" w:rsidRPr="00282DA5">
        <w:rPr>
          <w:rFonts w:ascii="Times New Roman" w:hAnsi="Times New Roman" w:cs="Times New Roman"/>
          <w:sz w:val="24"/>
          <w:szCs w:val="24"/>
        </w:rPr>
        <w:t>(</w:t>
      </w:r>
      <w:ins w:id="1301" w:author="Liu, Luyu" w:date="2020-06-13T23:17:00Z">
        <w:r w:rsidR="00282DA5" w:rsidRPr="00282DA5">
          <w:rPr>
            <w:rFonts w:ascii="Times New Roman" w:hAnsi="Times New Roman" w:cs="Times New Roman"/>
            <w:sz w:val="24"/>
            <w:szCs w:val="24"/>
          </w:rPr>
          <w:t>2</w:t>
        </w:r>
      </w:ins>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ins w:id="1302" w:author="Miller, Harvey J." w:date="2020-07-01T13:35:00Z">
        <w:r w:rsidR="003034F0">
          <w:rPr>
            <w:rFonts w:ascii="Times New Roman" w:hAnsi="Times New Roman" w:cs="Times New Roman"/>
            <w:sz w:val="24"/>
            <w:szCs w:val="24"/>
          </w:rPr>
          <w:t xml:space="preserve">  </w:t>
        </w:r>
        <w:r w:rsidR="003034F0" w:rsidRPr="003034F0">
          <w:rPr>
            <w:rFonts w:ascii="Times New Roman" w:hAnsi="Times New Roman" w:cs="Times New Roman"/>
            <w:sz w:val="24"/>
            <w:szCs w:val="24"/>
          </w:rPr>
          <w:t xml:space="preserve">The worse strategy is the greedy tactic </w:t>
        </w:r>
      </w:ins>
      <w:ins w:id="1303" w:author="Miller, Harvey J." w:date="2020-07-01T13:36:00Z">
        <w:r w:rsidR="003034F0">
          <w:rPr>
            <w:rFonts w:ascii="Times New Roman" w:hAnsi="Times New Roman" w:cs="Times New Roman"/>
            <w:sz w:val="24"/>
            <w:szCs w:val="24"/>
          </w:rPr>
          <w:t>(GT) that is common in trip planning apps</w:t>
        </w:r>
      </w:ins>
      <w:ins w:id="1304" w:author="Miller, Harvey J." w:date="2020-07-01T13:35:00Z">
        <w:r w:rsidR="003034F0" w:rsidRPr="003034F0">
          <w:rPr>
            <w:rFonts w:ascii="Times New Roman" w:hAnsi="Times New Roman" w:cs="Times New Roman"/>
            <w:sz w:val="24"/>
            <w:szCs w:val="24"/>
          </w:rPr>
          <w:t>: this is a risky strategy that is harshly penalized by reclaimed delay and discontinuity delay in the RTI system</w:t>
        </w:r>
        <w:r w:rsidR="003034F0" w:rsidRPr="003034F0">
          <w:rPr>
            <w:rFonts w:ascii="Times New Roman" w:hAnsi="Times New Roman" w:cs="Times New Roman"/>
            <w:sz w:val="24"/>
            <w:szCs w:val="24"/>
          </w:rPr>
          <w:fldChar w:fldCharType="begin"/>
        </w:r>
        <w:r w:rsidR="003034F0" w:rsidRPr="003034F0">
          <w:rPr>
            <w:rFonts w:ascii="Times New Roman" w:hAnsi="Times New Roman" w:cs="Times New Roman"/>
            <w:sz w:val="24"/>
            <w:szCs w:val="24"/>
          </w:rPr>
          <w:instrText xml:space="preserve"> REF _Ref18334385 \h  \* MERGEFORMAT </w:instrText>
        </w:r>
        <w:r w:rsidR="003034F0" w:rsidRPr="003034F0">
          <w:rPr>
            <w:rFonts w:ascii="Times New Roman" w:hAnsi="Times New Roman" w:cs="Times New Roman"/>
            <w:sz w:val="24"/>
            <w:szCs w:val="24"/>
          </w:rPr>
        </w:r>
        <w:r w:rsidR="003034F0" w:rsidRPr="003034F0">
          <w:rPr>
            <w:rFonts w:ascii="Times New Roman" w:hAnsi="Times New Roman" w:cs="Times New Roman"/>
            <w:sz w:val="24"/>
            <w:szCs w:val="24"/>
          </w:rPr>
          <w:fldChar w:fldCharType="end"/>
        </w:r>
        <w:r w:rsidR="003034F0" w:rsidRPr="003034F0">
          <w:rPr>
            <w:rFonts w:ascii="Times New Roman" w:hAnsi="Times New Roman" w:cs="Times New Roman"/>
            <w:sz w:val="24"/>
            <w:szCs w:val="24"/>
          </w:rPr>
          <w:t xml:space="preserve">. This </w:t>
        </w:r>
      </w:ins>
      <w:ins w:id="1305" w:author="Miller, Harvey J." w:date="2020-07-01T13:38:00Z">
        <w:r w:rsidR="00D34A60">
          <w:rPr>
            <w:rFonts w:ascii="Times New Roman" w:hAnsi="Times New Roman" w:cs="Times New Roman"/>
            <w:sz w:val="24"/>
            <w:szCs w:val="24"/>
          </w:rPr>
          <w:t xml:space="preserve">suggests </w:t>
        </w:r>
      </w:ins>
      <w:ins w:id="1306" w:author="Miller, Harvey J." w:date="2020-07-01T13:35:00Z">
        <w:r w:rsidR="003034F0" w:rsidRPr="003034F0">
          <w:rPr>
            <w:rFonts w:ascii="Times New Roman" w:hAnsi="Times New Roman" w:cs="Times New Roman"/>
            <w:sz w:val="24"/>
            <w:szCs w:val="24"/>
          </w:rPr>
          <w:t>that many trip planning apps and algorithms are systematically proposing a very risky strategy with poor performance to users</w:t>
        </w:r>
      </w:ins>
      <w:ins w:id="1307" w:author="Miller, Harvey J." w:date="2020-07-01T13:38:00Z">
        <w:r w:rsidR="00D34A60">
          <w:rPr>
            <w:rFonts w:ascii="Times New Roman" w:hAnsi="Times New Roman" w:cs="Times New Roman"/>
            <w:sz w:val="24"/>
            <w:szCs w:val="24"/>
          </w:rPr>
          <w:t xml:space="preserve">.  </w:t>
        </w:r>
      </w:ins>
    </w:p>
    <w:p w14:paraId="76B9D1B5" w14:textId="72EEC112" w:rsidR="005A464A" w:rsidRPr="004A4D57" w:rsidRDefault="005A464A" w:rsidP="005A464A">
      <w:pPr>
        <w:spacing w:line="256" w:lineRule="auto"/>
        <w:jc w:val="both"/>
        <w:rPr>
          <w:rFonts w:ascii="Times New Roman" w:hAnsi="Times New Roman" w:cs="Times New Roman"/>
          <w:sz w:val="24"/>
          <w:szCs w:val="24"/>
        </w:rPr>
      </w:pP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1308"/>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1309"/>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309"/>
            <w:r>
              <w:rPr>
                <w:rStyle w:val="CommentReference"/>
              </w:rPr>
              <w:commentReference w:id="1309"/>
            </w:r>
            <w:r>
              <w:rPr>
                <w:rStyle w:val="CommentReference"/>
              </w:rPr>
              <w:commentReference w:id="1308"/>
            </w:r>
          </w:p>
        </w:tc>
      </w:tr>
      <w:commentRangeEnd w:id="1308"/>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3250E875" w:rsidR="005A464A" w:rsidRPr="00BB7E93" w:rsidRDefault="005A464A" w:rsidP="00DD6C04">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w:t>
            </w:r>
            <w:del w:id="1310" w:author="Miller, Harvey J." w:date="2020-07-01T13:35:00Z">
              <w:r w:rsidR="00DD6C04" w:rsidDel="003034F0">
                <w:rPr>
                  <w:rFonts w:ascii="Times New Roman" w:hAnsi="Times New Roman" w:cs="Times New Roman"/>
                  <w:sz w:val="24"/>
                  <w:szCs w:val="24"/>
                </w:rPr>
                <w:delText xml:space="preserve"> Optimal</w:delText>
              </w:r>
            </w:del>
            <w:r>
              <w:rPr>
                <w:rFonts w:ascii="Times New Roman" w:hAnsi="Times New Roman" w:cs="Times New Roman"/>
                <w:sz w:val="24"/>
                <w:szCs w:val="24"/>
              </w:rPr>
              <w:t xml:space="preserve">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1311" w:name="_Ref15136477"/>
      <w:r>
        <w:t xml:space="preserve">Table </w:t>
      </w:r>
      <w:fldSimple w:instr=" SEQ Table \* ARABIC ">
        <w:r w:rsidR="001E0EB5">
          <w:rPr>
            <w:noProof/>
          </w:rPr>
          <w:t>1</w:t>
        </w:r>
      </w:fldSimple>
      <w:bookmarkEnd w:id="1311"/>
      <w:r>
        <w:rPr>
          <w:noProof/>
        </w:rPr>
        <w:t>:</w:t>
      </w:r>
      <w:r>
        <w:t xml:space="preserve"> Overall performance of </w:t>
      </w:r>
      <w:del w:id="1312" w:author="Liu, Luyu" w:date="2020-06-13T12:33:00Z">
        <w:r w:rsidDel="00307818">
          <w:delText>TPS</w:delText>
        </w:r>
      </w:del>
      <w:ins w:id="1313" w:author="Liu, Luyu" w:date="2020-06-13T12:33:00Z">
        <w:r w:rsidR="00307818">
          <w:t>trip planning strategy</w:t>
        </w:r>
      </w:ins>
      <w:r>
        <w:t>; waiting time and missed risk's mean and deviation.</w:t>
      </w:r>
    </w:p>
    <w:p w14:paraId="74D1DE54" w14:textId="4EDA3078" w:rsidR="0082149C" w:rsidDel="003034F0" w:rsidRDefault="005A464A" w:rsidP="005A464A">
      <w:pPr>
        <w:spacing w:line="256" w:lineRule="auto"/>
        <w:ind w:firstLine="720"/>
        <w:jc w:val="both"/>
        <w:rPr>
          <w:ins w:id="1314" w:author="Liu, Luyu" w:date="2020-06-19T11:18:00Z"/>
          <w:del w:id="1315" w:author="Miller, Harvey J." w:date="2020-07-01T13:35:00Z"/>
          <w:rFonts w:ascii="Times New Roman" w:hAnsi="Times New Roman" w:cs="Times New Roman"/>
          <w:sz w:val="24"/>
          <w:szCs w:val="24"/>
        </w:rPr>
      </w:pPr>
      <w:del w:id="1316" w:author="Miller, Harvey J." w:date="2020-07-01T13:35:00Z">
        <w:r w:rsidDel="003034F0">
          <w:rPr>
            <w:rFonts w:ascii="Times New Roman" w:hAnsi="Times New Roman" w:cs="Times New Roman"/>
            <w:sz w:val="24"/>
            <w:szCs w:val="24"/>
          </w:rPr>
          <w:delText xml:space="preserve">The worse strategy is the greedy </w:delText>
        </w:r>
        <w:r w:rsidR="001E0EB5" w:rsidDel="003034F0">
          <w:rPr>
            <w:rFonts w:ascii="Times New Roman" w:hAnsi="Times New Roman" w:cs="Times New Roman"/>
            <w:sz w:val="24"/>
            <w:szCs w:val="24"/>
          </w:rPr>
          <w:delText>tactic</w:delText>
        </w:r>
        <w:r w:rsidDel="003034F0">
          <w:rPr>
            <w:rFonts w:ascii="Times New Roman" w:hAnsi="Times New Roman" w:cs="Times New Roman"/>
            <w:sz w:val="24"/>
            <w:szCs w:val="24"/>
          </w:rPr>
          <w:delText xml:space="preserve"> that tries to exploit RTI to </w:delText>
        </w:r>
        <w:r w:rsidR="006C2F32" w:rsidDel="003034F0">
          <w:rPr>
            <w:rFonts w:ascii="Times New Roman" w:hAnsi="Times New Roman" w:cs="Times New Roman"/>
            <w:sz w:val="24"/>
            <w:szCs w:val="24"/>
          </w:rPr>
          <w:delText xml:space="preserve">try to </w:delText>
        </w:r>
        <w:r w:rsidDel="003034F0">
          <w:rPr>
            <w:rFonts w:ascii="Times New Roman" w:hAnsi="Times New Roman" w:cs="Times New Roman"/>
            <w:sz w:val="24"/>
            <w:szCs w:val="24"/>
          </w:rPr>
          <w:delText>achieve a waiting time of zero: this is a risky strategy that is harshly penalized by reclaimed delay by bus drivers and discon</w:delText>
        </w:r>
        <w:r w:rsidR="00553FF5" w:rsidDel="003034F0">
          <w:rPr>
            <w:rFonts w:ascii="Times New Roman" w:hAnsi="Times New Roman" w:cs="Times New Roman"/>
            <w:sz w:val="24"/>
            <w:szCs w:val="24"/>
          </w:rPr>
          <w:delText>tinuity delay in the RTI system</w:delText>
        </w:r>
        <w:r w:rsidRPr="00774C49" w:rsidDel="003034F0">
          <w:rPr>
            <w:rFonts w:ascii="Times New Roman" w:hAnsi="Times New Roman" w:cs="Times New Roman"/>
            <w:sz w:val="24"/>
            <w:szCs w:val="24"/>
          </w:rPr>
          <w:fldChar w:fldCharType="begin"/>
        </w:r>
        <w:r w:rsidRPr="00774C49" w:rsidDel="003034F0">
          <w:rPr>
            <w:rFonts w:ascii="Times New Roman" w:hAnsi="Times New Roman" w:cs="Times New Roman"/>
            <w:sz w:val="24"/>
            <w:szCs w:val="24"/>
          </w:rPr>
          <w:delInstrText xml:space="preserve"> REF _Ref18334385 \h  \* MERGEFORMAT </w:delInstrText>
        </w:r>
        <w:r w:rsidRPr="00774C49" w:rsidDel="003034F0">
          <w:rPr>
            <w:rFonts w:ascii="Times New Roman" w:hAnsi="Times New Roman" w:cs="Times New Roman"/>
            <w:sz w:val="24"/>
            <w:szCs w:val="24"/>
          </w:rPr>
        </w:r>
        <w:r w:rsidRPr="00774C49" w:rsidDel="003034F0">
          <w:rPr>
            <w:rFonts w:ascii="Times New Roman" w:hAnsi="Times New Roman" w:cs="Times New Roman"/>
            <w:sz w:val="24"/>
            <w:szCs w:val="24"/>
          </w:rPr>
          <w:fldChar w:fldCharType="end"/>
        </w:r>
        <w:r w:rsidR="00C05664" w:rsidDel="003034F0">
          <w:rPr>
            <w:rFonts w:ascii="Times New Roman" w:hAnsi="Times New Roman" w:cs="Times New Roman"/>
            <w:sz w:val="24"/>
            <w:szCs w:val="24"/>
          </w:rPr>
          <w:delText>.</w:delText>
        </w:r>
      </w:del>
      <w:ins w:id="1317" w:author="Liu, Luyu" w:date="2020-06-19T11:18:00Z">
        <w:del w:id="1318" w:author="Miller, Harvey J." w:date="2020-07-01T13:35:00Z">
          <w:r w:rsidR="0082149C" w:rsidDel="003034F0">
            <w:rPr>
              <w:rFonts w:ascii="Times New Roman" w:hAnsi="Times New Roman" w:cs="Times New Roman"/>
              <w:sz w:val="24"/>
              <w:szCs w:val="24"/>
            </w:rPr>
            <w:delText xml:space="preserve"> This </w:delText>
          </w:r>
        </w:del>
      </w:ins>
      <w:ins w:id="1319" w:author="Liu, Luyu" w:date="2020-06-19T11:22:00Z">
        <w:del w:id="1320" w:author="Miller, Harvey J." w:date="2020-07-01T13:35:00Z">
          <w:r w:rsidR="0082149C" w:rsidDel="003034F0">
            <w:rPr>
              <w:rFonts w:ascii="Times New Roman" w:hAnsi="Times New Roman" w:cs="Times New Roman"/>
              <w:sz w:val="24"/>
              <w:szCs w:val="24"/>
            </w:rPr>
            <w:delText xml:space="preserve">shows </w:delText>
          </w:r>
        </w:del>
      </w:ins>
      <w:ins w:id="1321" w:author="Liu, Luyu" w:date="2020-06-19T11:18:00Z">
        <w:del w:id="1322" w:author="Miller, Harvey J." w:date="2020-07-01T13:35:00Z">
          <w:r w:rsidR="0082149C" w:rsidDel="003034F0">
            <w:rPr>
              <w:rFonts w:ascii="Times New Roman" w:hAnsi="Times New Roman" w:cs="Times New Roman"/>
              <w:sz w:val="24"/>
              <w:szCs w:val="24"/>
            </w:rPr>
            <w:delText>that many trip planning apps and algorithms are</w:delText>
          </w:r>
        </w:del>
      </w:ins>
      <w:ins w:id="1323" w:author="Liu, Luyu" w:date="2020-06-19T11:19:00Z">
        <w:del w:id="1324" w:author="Miller, Harvey J." w:date="2020-07-01T13:35:00Z">
          <w:r w:rsidR="0082149C" w:rsidDel="003034F0">
            <w:rPr>
              <w:rFonts w:ascii="Times New Roman" w:hAnsi="Times New Roman" w:cs="Times New Roman"/>
              <w:sz w:val="24"/>
              <w:szCs w:val="24"/>
            </w:rPr>
            <w:delText xml:space="preserve"> systematically proposing a very risky strategy </w:delText>
          </w:r>
        </w:del>
      </w:ins>
      <w:ins w:id="1325" w:author="Liu, Luyu" w:date="2020-06-19T11:23:00Z">
        <w:del w:id="1326" w:author="Miller, Harvey J." w:date="2020-07-01T13:35:00Z">
          <w:r w:rsidR="0082149C" w:rsidDel="003034F0">
            <w:rPr>
              <w:rFonts w:ascii="Times New Roman" w:hAnsi="Times New Roman" w:cs="Times New Roman"/>
              <w:sz w:val="24"/>
              <w:szCs w:val="24"/>
            </w:rPr>
            <w:delText xml:space="preserve">with poor performance to </w:delText>
          </w:r>
        </w:del>
      </w:ins>
      <w:ins w:id="1327" w:author="Liu, Luyu" w:date="2020-06-19T11:19:00Z">
        <w:del w:id="1328" w:author="Miller, Harvey J." w:date="2020-07-01T13:35:00Z">
          <w:r w:rsidR="0082149C" w:rsidDel="003034F0">
            <w:rPr>
              <w:rFonts w:ascii="Times New Roman" w:hAnsi="Times New Roman" w:cs="Times New Roman"/>
              <w:sz w:val="24"/>
              <w:szCs w:val="24"/>
            </w:rPr>
            <w:delText xml:space="preserve">users; therefore, </w:delText>
          </w:r>
        </w:del>
      </w:ins>
      <w:ins w:id="1329" w:author="Liu, Luyu" w:date="2020-06-19T11:21:00Z">
        <w:del w:id="1330" w:author="Miller, Harvey J." w:date="2020-07-01T13:35:00Z">
          <w:r w:rsidR="0082149C" w:rsidDel="003034F0">
            <w:rPr>
              <w:rFonts w:ascii="Times New Roman" w:hAnsi="Times New Roman" w:cs="Times New Roman"/>
              <w:sz w:val="24"/>
              <w:szCs w:val="24"/>
            </w:rPr>
            <w:delText xml:space="preserve">it moreover </w:delText>
          </w:r>
        </w:del>
      </w:ins>
      <w:ins w:id="1331" w:author="Liu, Luyu" w:date="2020-06-19T11:25:00Z">
        <w:del w:id="1332" w:author="Miller, Harvey J." w:date="2020-07-01T13:35:00Z">
          <w:r w:rsidR="0082149C" w:rsidDel="003034F0">
            <w:rPr>
              <w:rFonts w:ascii="Times New Roman" w:hAnsi="Times New Roman" w:cs="Times New Roman"/>
              <w:sz w:val="24"/>
              <w:szCs w:val="24"/>
            </w:rPr>
            <w:delText>demonstrates</w:delText>
          </w:r>
        </w:del>
      </w:ins>
      <w:ins w:id="1333" w:author="Liu, Luyu" w:date="2020-06-19T11:21:00Z">
        <w:del w:id="1334" w:author="Miller, Harvey J." w:date="2020-07-01T13:35:00Z">
          <w:r w:rsidR="0082149C" w:rsidDel="003034F0">
            <w:rPr>
              <w:rFonts w:ascii="Times New Roman" w:hAnsi="Times New Roman" w:cs="Times New Roman"/>
              <w:sz w:val="24"/>
              <w:szCs w:val="24"/>
            </w:rPr>
            <w:delText xml:space="preserve"> that </w:delText>
          </w:r>
        </w:del>
      </w:ins>
      <w:ins w:id="1335" w:author="Liu, Luyu" w:date="2020-06-19T11:19:00Z">
        <w:del w:id="1336" w:author="Miller, Harvey J." w:date="2020-07-01T13:35:00Z">
          <w:r w:rsidR="0082149C" w:rsidDel="003034F0">
            <w:rPr>
              <w:rFonts w:ascii="Times New Roman" w:hAnsi="Times New Roman" w:cs="Times New Roman"/>
              <w:sz w:val="24"/>
              <w:szCs w:val="24"/>
            </w:rPr>
            <w:delText>it is imperative to introduce</w:delText>
          </w:r>
        </w:del>
      </w:ins>
      <w:ins w:id="1337" w:author="Liu, Luyu" w:date="2020-06-19T11:20:00Z">
        <w:del w:id="1338" w:author="Miller, Harvey J." w:date="2020-07-01T13:35:00Z">
          <w:r w:rsidR="0082149C" w:rsidDel="003034F0">
            <w:rPr>
              <w:rFonts w:ascii="Times New Roman" w:hAnsi="Times New Roman" w:cs="Times New Roman"/>
              <w:sz w:val="24"/>
              <w:szCs w:val="24"/>
            </w:rPr>
            <w:delText xml:space="preserve"> insurance buffer and optimization</w:delText>
          </w:r>
        </w:del>
      </w:ins>
      <w:ins w:id="1339" w:author="Liu, Luyu" w:date="2020-06-19T11:25:00Z">
        <w:del w:id="1340" w:author="Miller, Harvey J." w:date="2020-07-01T13:35:00Z">
          <w:r w:rsidR="0082149C" w:rsidDel="003034F0">
            <w:rPr>
              <w:rFonts w:ascii="Times New Roman" w:hAnsi="Times New Roman" w:cs="Times New Roman"/>
              <w:sz w:val="24"/>
              <w:szCs w:val="24"/>
            </w:rPr>
            <w:delText xml:space="preserve"> to better utilize RTI.</w:delText>
          </w:r>
        </w:del>
      </w:ins>
      <w:del w:id="1341" w:author="Miller, Harvey J." w:date="2020-07-01T13:35:00Z">
        <w:r w:rsidR="00C05664" w:rsidDel="003034F0">
          <w:rPr>
            <w:rFonts w:ascii="Times New Roman" w:hAnsi="Times New Roman" w:cs="Times New Roman"/>
            <w:sz w:val="24"/>
            <w:szCs w:val="24"/>
          </w:rPr>
          <w:delText xml:space="preserve"> </w:delText>
        </w:r>
      </w:del>
    </w:p>
    <w:p w14:paraId="417C479C" w14:textId="09CC0B58" w:rsidR="005A464A" w:rsidRPr="00774C49" w:rsidDel="0082149C" w:rsidRDefault="005A464A" w:rsidP="005A464A">
      <w:pPr>
        <w:spacing w:line="256" w:lineRule="auto"/>
        <w:ind w:firstLine="720"/>
        <w:jc w:val="both"/>
        <w:rPr>
          <w:del w:id="1342"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w:t>
      </w:r>
      <w:ins w:id="1343" w:author="Miller, Harvey J." w:date="2020-07-01T13:39:00Z">
        <w:r w:rsidR="00D34A60">
          <w:rPr>
            <w:rFonts w:ascii="Times New Roman" w:hAnsi="Times New Roman" w:cs="Times New Roman"/>
            <w:sz w:val="24"/>
            <w:szCs w:val="24"/>
          </w:rPr>
          <w:t xml:space="preserve">the </w:t>
        </w:r>
      </w:ins>
      <w:del w:id="1344" w:author="Miller, Harvey J." w:date="2020-07-01T13:39:00Z">
        <w:r w:rsidRPr="00774C49" w:rsidDel="00D34A60">
          <w:rPr>
            <w:rFonts w:ascii="Times New Roman" w:hAnsi="Times New Roman" w:cs="Times New Roman"/>
            <w:sz w:val="24"/>
            <w:szCs w:val="24"/>
          </w:rPr>
          <w:delText xml:space="preserve">miss </w:delText>
        </w:r>
      </w:del>
      <w:r w:rsidRPr="00774C49">
        <w:rPr>
          <w:rFonts w:ascii="Times New Roman" w:hAnsi="Times New Roman" w:cs="Times New Roman"/>
          <w:sz w:val="24"/>
          <w:szCs w:val="24"/>
        </w:rPr>
        <w:t>risk</w:t>
      </w:r>
      <w:ins w:id="1345" w:author="Miller, Harvey J." w:date="2020-07-01T13:39:00Z">
        <w:r w:rsidR="00D34A60">
          <w:rPr>
            <w:rFonts w:ascii="Times New Roman" w:hAnsi="Times New Roman" w:cs="Times New Roman"/>
            <w:sz w:val="24"/>
            <w:szCs w:val="24"/>
          </w:rPr>
          <w:t xml:space="preserve"> of missing a bus</w:t>
        </w:r>
      </w:ins>
      <w:r w:rsidRPr="00774C49">
        <w:rPr>
          <w:rFonts w:ascii="Times New Roman" w:hAnsi="Times New Roman" w:cs="Times New Roman"/>
          <w:sz w:val="24"/>
          <w:szCs w:val="24"/>
        </w:rPr>
        <w:t xml:space="preserve">,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DB16AE4" w:rsidR="005A464A" w:rsidDel="00EF308E" w:rsidRDefault="0082149C">
      <w:pPr>
        <w:spacing w:line="256" w:lineRule="auto"/>
        <w:ind w:firstLine="720"/>
        <w:jc w:val="both"/>
        <w:rPr>
          <w:del w:id="1346" w:author="Liu, Luyu" w:date="2020-06-13T17:13:00Z"/>
        </w:rPr>
        <w:pPrChange w:id="1347" w:author="Liu, Luyu" w:date="2020-06-13T17:13:00Z">
          <w:pPr>
            <w:pStyle w:val="TimesNewRoman"/>
            <w:keepNext/>
            <w:jc w:val="center"/>
          </w:pPr>
        </w:pPrChange>
      </w:pPr>
      <w:ins w:id="1348"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5A464A" w:rsidRPr="00065BDE">
        <w:rPr>
          <w:rFonts w:ascii="Times New Roman" w:hAnsi="Times New Roman" w:cs="Times New Roman"/>
          <w:sz w:val="24"/>
          <w:szCs w:val="24"/>
        </w:rPr>
        <w:t xml:space="preserve">Figure </w:t>
      </w:r>
      <w:r w:rsidR="005A464A">
        <w:rPr>
          <w:rFonts w:ascii="Times New Roman" w:hAnsi="Times New Roman" w:cs="Times New Roman"/>
          <w:sz w:val="24"/>
          <w:szCs w:val="24"/>
        </w:rPr>
        <w:t>7</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1349" w:author="Liu, Luyu" w:date="2020-06-15T19:57:00Z">
        <w:r w:rsidR="005A464A" w:rsidRPr="00774C49" w:rsidDel="00A246E6">
          <w:rPr>
            <w:rFonts w:ascii="Times New Roman" w:hAnsi="Times New Roman" w:cs="Times New Roman"/>
            <w:sz w:val="24"/>
            <w:szCs w:val="24"/>
          </w:rPr>
          <w:delText xml:space="preserve">  </w:delText>
        </w:r>
      </w:del>
      <w:ins w:id="1350"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1351" w:author="Liu, Luyu" w:date="2020-06-18T20:28:00Z">
        <w:r w:rsidR="005A464A" w:rsidRPr="00774C49" w:rsidDel="00927B85">
          <w:rPr>
            <w:rFonts w:ascii="Times New Roman" w:hAnsi="Times New Roman" w:cs="Times New Roman"/>
            <w:sz w:val="24"/>
            <w:szCs w:val="24"/>
          </w:rPr>
          <w:delText>60, 120, 180, and 240 seconds; these are</w:delText>
        </w:r>
      </w:del>
      <w:ins w:id="1352"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1353" w:author="Liu, Luyu" w:date="2020-06-18T20:29:00Z">
        <w:r w:rsidR="005A464A" w:rsidRPr="00774C49" w:rsidDel="0096055C">
          <w:rPr>
            <w:rFonts w:ascii="Times New Roman" w:hAnsi="Times New Roman" w:cs="Times New Roman"/>
            <w:sz w:val="24"/>
            <w:szCs w:val="24"/>
          </w:rPr>
          <w:delText>y. T</w:delText>
        </w:r>
      </w:del>
      <w:ins w:id="1354" w:author="Liu, Luyu" w:date="2020-06-18T20:29:00Z">
        <w:r w:rsidR="0096055C">
          <w:rPr>
            <w:rFonts w:ascii="Times New Roman" w:hAnsi="Times New Roman" w:cs="Times New Roman"/>
            <w:sz w:val="24"/>
            <w:szCs w:val="24"/>
          </w:rPr>
          <w:t xml:space="preserve">y. </w:t>
        </w:r>
      </w:ins>
      <w:del w:id="1355" w:author="Liu, Luyu" w:date="2020-06-18T20:29:00Z">
        <w:r w:rsidR="005A464A" w:rsidRPr="00774C49" w:rsidDel="0096055C">
          <w:rPr>
            <w:rFonts w:ascii="Times New Roman" w:hAnsi="Times New Roman" w:cs="Times New Roman"/>
            <w:sz w:val="24"/>
            <w:szCs w:val="24"/>
          </w:rPr>
          <w:delText xml:space="preserve">he </w:delText>
        </w:r>
      </w:del>
      <w:del w:id="1356" w:author="Liu, Luyu" w:date="2020-06-12T17:11:00Z">
        <w:r w:rsidR="005A464A" w:rsidRPr="00774C49" w:rsidDel="00F06E79">
          <w:rPr>
            <w:rFonts w:ascii="Times New Roman" w:hAnsi="Times New Roman" w:cs="Times New Roman"/>
            <w:sz w:val="24"/>
            <w:szCs w:val="24"/>
          </w:rPr>
          <w:delText xml:space="preserve">IB </w:delText>
        </w:r>
      </w:del>
      <w:del w:id="1357"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3DE1B79B" w:rsidR="00EF308E" w:rsidRDefault="00EF308E" w:rsidP="005A464A">
      <w:pPr>
        <w:spacing w:line="256" w:lineRule="auto"/>
        <w:ind w:firstLine="720"/>
        <w:jc w:val="both"/>
        <w:rPr>
          <w:ins w:id="1358" w:author="Liu, Luyu" w:date="2020-06-13T17:14:00Z"/>
          <w:rFonts w:ascii="Times New Roman" w:hAnsi="Times New Roman" w:cs="Times New Roman"/>
          <w:sz w:val="24"/>
          <w:szCs w:val="24"/>
        </w:rPr>
      </w:pPr>
      <w:ins w:id="1359" w:author="Liu, Luyu" w:date="2020-06-13T17:15:00Z">
        <w:r>
          <w:rPr>
            <w:rFonts w:ascii="Times New Roman" w:hAnsi="Times New Roman" w:cs="Times New Roman"/>
            <w:sz w:val="24"/>
            <w:szCs w:val="24"/>
          </w:rPr>
          <w:t>With better real-time data support</w:t>
        </w:r>
      </w:ins>
      <w:ins w:id="1360" w:author="Liu, Luyu" w:date="2020-06-13T17:16:00Z">
        <w:r>
          <w:rPr>
            <w:rFonts w:ascii="Times New Roman" w:hAnsi="Times New Roman" w:cs="Times New Roman"/>
            <w:sz w:val="24"/>
            <w:szCs w:val="24"/>
          </w:rPr>
          <w:t>s and policies</w:t>
        </w:r>
      </w:ins>
      <w:ins w:id="1361" w:author="Liu, Luyu" w:date="2020-06-13T17:15:00Z">
        <w:r>
          <w:rPr>
            <w:rFonts w:ascii="Times New Roman" w:hAnsi="Times New Roman" w:cs="Times New Roman"/>
            <w:sz w:val="24"/>
            <w:szCs w:val="24"/>
          </w:rPr>
          <w:t>,</w:t>
        </w:r>
      </w:ins>
      <w:ins w:id="1362" w:author="Liu, Luyu" w:date="2020-06-13T17:16:00Z">
        <w:r>
          <w:rPr>
            <w:rFonts w:ascii="Times New Roman" w:hAnsi="Times New Roman" w:cs="Times New Roman"/>
            <w:sz w:val="24"/>
            <w:szCs w:val="24"/>
          </w:rPr>
          <w:t xml:space="preserve"> </w:t>
        </w:r>
      </w:ins>
      <w:ins w:id="1363" w:author="Liu, Luyu" w:date="2020-06-13T17:17:00Z">
        <w:r>
          <w:rPr>
            <w:rFonts w:ascii="Times New Roman" w:hAnsi="Times New Roman" w:cs="Times New Roman"/>
            <w:sz w:val="24"/>
            <w:szCs w:val="24"/>
          </w:rPr>
          <w:t xml:space="preserve">more </w:t>
        </w:r>
      </w:ins>
      <w:ins w:id="1364" w:author="Liu, Luyu" w:date="2020-06-13T17:16:00Z">
        <w:r>
          <w:rPr>
            <w:rFonts w:ascii="Times New Roman" w:hAnsi="Times New Roman" w:cs="Times New Roman"/>
            <w:sz w:val="24"/>
            <w:szCs w:val="24"/>
          </w:rPr>
          <w:t xml:space="preserve">transit </w:t>
        </w:r>
      </w:ins>
      <w:ins w:id="1365" w:author="Liu, Luyu" w:date="2020-06-13T17:17:00Z">
        <w:r>
          <w:rPr>
            <w:rFonts w:ascii="Times New Roman" w:hAnsi="Times New Roman" w:cs="Times New Roman"/>
            <w:sz w:val="24"/>
            <w:szCs w:val="24"/>
          </w:rPr>
          <w:t xml:space="preserve">systems are providing RTI with </w:t>
        </w:r>
      </w:ins>
      <w:ins w:id="1366" w:author="Liu, Luyu" w:date="2020-06-13T17:16:00Z">
        <w:r>
          <w:rPr>
            <w:rFonts w:ascii="Times New Roman" w:hAnsi="Times New Roman" w:cs="Times New Roman"/>
            <w:sz w:val="24"/>
            <w:szCs w:val="24"/>
          </w:rPr>
          <w:t>higher update frequency</w:t>
        </w:r>
      </w:ins>
      <w:ins w:id="1367" w:author="Liu, Luyu" w:date="2020-06-13T17:17:00Z">
        <w:r>
          <w:rPr>
            <w:rFonts w:ascii="Times New Roman" w:hAnsi="Times New Roman" w:cs="Times New Roman"/>
            <w:sz w:val="24"/>
            <w:szCs w:val="24"/>
          </w:rPr>
          <w:t>. Some can be</w:t>
        </w:r>
      </w:ins>
      <w:ins w:id="1368" w:author="Liu, Luyu" w:date="2020-06-13T17:16:00Z">
        <w:r>
          <w:rPr>
            <w:rFonts w:ascii="Times New Roman" w:hAnsi="Times New Roman" w:cs="Times New Roman"/>
            <w:sz w:val="24"/>
            <w:szCs w:val="24"/>
          </w:rPr>
          <w:t xml:space="preserve"> as high as 5 second</w:t>
        </w:r>
      </w:ins>
      <w:ins w:id="1369" w:author="Liu, Luyu" w:date="2020-06-13T17:17:00Z">
        <w:r>
          <w:rPr>
            <w:rFonts w:ascii="Times New Roman" w:hAnsi="Times New Roman" w:cs="Times New Roman"/>
            <w:sz w:val="24"/>
            <w:szCs w:val="24"/>
          </w:rPr>
          <w:t xml:space="preserve"> such as M</w:t>
        </w:r>
      </w:ins>
      <w:ins w:id="1370" w:author="Liu, Luyu" w:date="2020-06-13T17:18:00Z">
        <w:r>
          <w:rPr>
            <w:rFonts w:ascii="Times New Roman" w:hAnsi="Times New Roman" w:cs="Times New Roman"/>
            <w:sz w:val="24"/>
            <w:szCs w:val="24"/>
          </w:rPr>
          <w:t>assachusetts Bay Transportation Authority</w:t>
        </w:r>
      </w:ins>
      <w:ins w:id="1371" w:author="Liu, Luyu" w:date="2020-06-14T14:52:00Z">
        <w:r w:rsidR="00426597">
          <w:rPr>
            <w:rFonts w:ascii="Times New Roman" w:hAnsi="Times New Roman" w:cs="Times New Roman"/>
            <w:sz w:val="24"/>
            <w:szCs w:val="24"/>
          </w:rPr>
          <w:t xml:space="preserve"> in Boston</w:t>
        </w:r>
      </w:ins>
      <w:ins w:id="1372" w:author="Liu, Luyu" w:date="2020-06-13T17:15:00Z">
        <w:r>
          <w:rPr>
            <w:rFonts w:ascii="Times New Roman" w:hAnsi="Times New Roman" w:cs="Times New Roman"/>
            <w:sz w:val="24"/>
            <w:szCs w:val="24"/>
          </w:rPr>
          <w:t>.</w:t>
        </w:r>
      </w:ins>
      <w:ins w:id="1373" w:author="Liu, Luyu" w:date="2020-06-13T17:18:00Z">
        <w:r>
          <w:rPr>
            <w:rFonts w:ascii="Times New Roman" w:hAnsi="Times New Roman" w:cs="Times New Roman"/>
            <w:sz w:val="24"/>
            <w:szCs w:val="24"/>
          </w:rPr>
          <w:t xml:space="preserve"> However, the </w:t>
        </w:r>
      </w:ins>
      <w:ins w:id="1374" w:author="Liu, Luyu" w:date="2020-06-13T17:19:00Z">
        <w:r>
          <w:rPr>
            <w:rFonts w:ascii="Times New Roman" w:hAnsi="Times New Roman" w:cs="Times New Roman"/>
            <w:sz w:val="24"/>
            <w:szCs w:val="24"/>
          </w:rPr>
          <w:t>large</w:t>
        </w:r>
      </w:ins>
      <w:ins w:id="1375" w:author="Liu, Luyu" w:date="2020-06-13T17:18:00Z">
        <w:r>
          <w:rPr>
            <w:rFonts w:ascii="Times New Roman" w:hAnsi="Times New Roman" w:cs="Times New Roman"/>
            <w:sz w:val="24"/>
            <w:szCs w:val="24"/>
          </w:rPr>
          <w:t xml:space="preserve"> majority of </w:t>
        </w:r>
      </w:ins>
      <w:ins w:id="1376" w:author="Liu, Luyu" w:date="2020-06-13T17:19:00Z">
        <w:r>
          <w:rPr>
            <w:rFonts w:ascii="Times New Roman" w:hAnsi="Times New Roman" w:cs="Times New Roman"/>
            <w:sz w:val="24"/>
            <w:szCs w:val="24"/>
          </w:rPr>
          <w:t>most transit systems still face</w:t>
        </w:r>
      </w:ins>
      <w:ins w:id="1377" w:author="Liu, Luyu" w:date="2020-06-13T17:14:00Z">
        <w:r>
          <w:rPr>
            <w:rFonts w:ascii="Times New Roman" w:hAnsi="Times New Roman" w:cs="Times New Roman"/>
            <w:sz w:val="24"/>
            <w:szCs w:val="24"/>
          </w:rPr>
          <w:t xml:space="preserve"> </w:t>
        </w:r>
      </w:ins>
      <w:ins w:id="1378" w:author="Liu, Luyu" w:date="2020-06-13T17:20:00Z">
        <w:r w:rsidR="00B62185">
          <w:rPr>
            <w:rFonts w:ascii="Times New Roman" w:hAnsi="Times New Roman" w:cs="Times New Roman"/>
            <w:sz w:val="24"/>
            <w:szCs w:val="24"/>
          </w:rPr>
          <w:t xml:space="preserve">considerable </w:t>
        </w:r>
      </w:ins>
      <w:ins w:id="1379" w:author="Liu, Luyu" w:date="2020-06-13T17:14:00Z">
        <w:r>
          <w:rPr>
            <w:rFonts w:ascii="Times New Roman" w:hAnsi="Times New Roman" w:cs="Times New Roman"/>
            <w:sz w:val="24"/>
            <w:szCs w:val="24"/>
          </w:rPr>
          <w:t>discontinuity delay</w:t>
        </w:r>
      </w:ins>
      <w:ins w:id="1380" w:author="Liu, Luyu" w:date="2020-06-13T17:19:00Z">
        <w:r w:rsidR="00C6427E">
          <w:rPr>
            <w:rFonts w:ascii="Times New Roman" w:hAnsi="Times New Roman" w:cs="Times New Roman"/>
            <w:sz w:val="24"/>
            <w:szCs w:val="24"/>
          </w:rPr>
          <w:t xml:space="preserve"> </w:t>
        </w:r>
      </w:ins>
      <w:ins w:id="1381" w:author="Liu, Luyu" w:date="2020-06-13T17:20:00Z">
        <w:r w:rsidR="00B62185">
          <w:rPr>
            <w:rFonts w:ascii="Times New Roman" w:hAnsi="Times New Roman" w:cs="Times New Roman"/>
            <w:sz w:val="24"/>
            <w:szCs w:val="24"/>
          </w:rPr>
          <w:t xml:space="preserve">larger than 30 seconds </w:t>
        </w:r>
      </w:ins>
      <w:ins w:id="1382" w:author="Liu, Luyu" w:date="2020-06-13T17:19:00Z">
        <w:r w:rsidR="00C6427E">
          <w:rPr>
            <w:rFonts w:ascii="Times New Roman" w:hAnsi="Times New Roman" w:cs="Times New Roman"/>
            <w:sz w:val="24"/>
            <w:szCs w:val="24"/>
          </w:rPr>
          <w:t xml:space="preserve">as shown in </w:t>
        </w:r>
      </w:ins>
      <w:ins w:id="1383"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1384" w:author="Liu, Luyu" w:date="2020-06-14T14:52:00Z">
        <w:r w:rsidR="000D3498">
          <w:rPr>
            <w:rFonts w:ascii="Times New Roman" w:hAnsi="Times New Roman" w:cs="Times New Roman"/>
            <w:sz w:val="24"/>
            <w:szCs w:val="24"/>
          </w:rPr>
          <w:t xml:space="preserve"> 4</w:t>
        </w:r>
      </w:ins>
      <w:ins w:id="1385"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1386"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1387"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16A5B6B9" w:rsidR="005A464A" w:rsidRPr="00BF4947" w:rsidDel="00F73E77" w:rsidRDefault="005A464A" w:rsidP="005A464A">
      <w:pPr>
        <w:spacing w:line="256" w:lineRule="auto"/>
        <w:jc w:val="center"/>
        <w:rPr>
          <w:del w:id="1388" w:author="Liu, Luyu" w:date="2020-06-13T17:13:00Z"/>
          <w:rFonts w:ascii="Times New Roman" w:hAnsi="Times New Roman" w:cs="Times New Roman"/>
          <w:sz w:val="24"/>
          <w:szCs w:val="24"/>
        </w:rPr>
      </w:pPr>
      <w:bookmarkStart w:id="1389" w:name="_Ref18339654"/>
      <w:commentRangeStart w:id="139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282DA5">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1389"/>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390"/>
      <w:r>
        <w:rPr>
          <w:rStyle w:val="CommentReference"/>
        </w:rPr>
        <w:commentReference w:id="1390"/>
      </w:r>
    </w:p>
    <w:p w14:paraId="3D7BDD4A" w14:textId="77777777" w:rsidR="00F73E77" w:rsidRDefault="00F73E77">
      <w:pPr>
        <w:spacing w:line="256" w:lineRule="auto"/>
        <w:jc w:val="center"/>
        <w:rPr>
          <w:ins w:id="1391" w:author="Liu, Luyu" w:date="2020-06-13T17:13:00Z"/>
          <w:rFonts w:ascii="Times New Roman" w:hAnsi="Times New Roman" w:cs="Times New Roman"/>
          <w:sz w:val="24"/>
          <w:szCs w:val="24"/>
        </w:rPr>
        <w:pPrChange w:id="1392" w:author="Liu, Luyu" w:date="2020-06-13T17:13:00Z">
          <w:pPr>
            <w:spacing w:line="256" w:lineRule="auto"/>
            <w:ind w:firstLine="720"/>
            <w:jc w:val="both"/>
          </w:pPr>
        </w:pPrChange>
      </w:pPr>
    </w:p>
    <w:p w14:paraId="70B6C001" w14:textId="0F66C67D" w:rsidR="005A464A" w:rsidRDefault="005A464A" w:rsidP="00B9110E">
      <w:pPr>
        <w:spacing w:line="256" w:lineRule="auto"/>
        <w:ind w:firstLine="720"/>
        <w:jc w:val="both"/>
        <w:rPr>
          <w:rFonts w:ascii="Times New Roman" w:hAnsi="Times New Roman" w:cs="Times New Roman"/>
          <w:sz w:val="24"/>
          <w:szCs w:val="24"/>
        </w:rPr>
        <w:pPrChange w:id="1393" w:author="Miller, Harvey J." w:date="2020-07-01T14:24:00Z">
          <w:pPr>
            <w:spacing w:line="256" w:lineRule="auto"/>
            <w:ind w:firstLine="720"/>
            <w:jc w:val="both"/>
          </w:pPr>
        </w:pPrChange>
      </w:pPr>
      <w:r>
        <w:rPr>
          <w:rFonts w:ascii="Times New Roman" w:hAnsi="Times New Roman" w:cs="Times New Roman"/>
          <w:sz w:val="24"/>
          <w:szCs w:val="24"/>
        </w:rPr>
        <w:t>These results suggest that real-time information may have limited value with respect to minimizing waiting time and risk</w:t>
      </w:r>
      <w:ins w:id="1394" w:author="Miller, Harvey J." w:date="2020-07-01T13:58:00Z">
        <w:r w:rsidR="00BC28A5">
          <w:rPr>
            <w:rFonts w:ascii="Times New Roman" w:hAnsi="Times New Roman" w:cs="Times New Roman"/>
            <w:sz w:val="24"/>
            <w:szCs w:val="24"/>
          </w:rPr>
          <w:t xml:space="preserve">.  A strategy that </w:t>
        </w:r>
      </w:ins>
      <w:ins w:id="1395" w:author="Miller, Harvey J." w:date="2020-07-01T14:21:00Z">
        <w:r w:rsidR="00B9110E">
          <w:rPr>
            <w:rFonts w:ascii="Times New Roman" w:hAnsi="Times New Roman" w:cs="Times New Roman"/>
            <w:sz w:val="24"/>
            <w:szCs w:val="24"/>
          </w:rPr>
          <w:t xml:space="preserve">simply </w:t>
        </w:r>
      </w:ins>
      <w:ins w:id="1396" w:author="Miller, Harvey J." w:date="2020-07-01T13:58:00Z">
        <w:r w:rsidR="00BC28A5">
          <w:rPr>
            <w:rFonts w:ascii="Times New Roman" w:hAnsi="Times New Roman" w:cs="Times New Roman"/>
            <w:sz w:val="24"/>
            <w:szCs w:val="24"/>
          </w:rPr>
          <w:t xml:space="preserve">takes the </w:t>
        </w:r>
      </w:ins>
      <w:del w:id="1397" w:author="Miller, Harvey J." w:date="2020-07-01T13:57:00Z">
        <w:r w:rsidDel="00BC28A5">
          <w:rPr>
            <w:rFonts w:ascii="Times New Roman" w:hAnsi="Times New Roman" w:cs="Times New Roman"/>
            <w:sz w:val="24"/>
            <w:szCs w:val="24"/>
          </w:rPr>
          <w:delText>:</w:delText>
        </w:r>
        <w:r w:rsidR="0018128D" w:rsidDel="00BC28A5">
          <w:rPr>
            <w:rFonts w:ascii="Times New Roman" w:hAnsi="Times New Roman" w:cs="Times New Roman"/>
            <w:sz w:val="24"/>
            <w:szCs w:val="24"/>
          </w:rPr>
          <w:delText xml:space="preserve"> </w:delText>
        </w:r>
      </w:del>
      <w:del w:id="1398" w:author="Miller, Harvey J." w:date="2020-07-01T13:58:00Z">
        <w:r w:rsidR="0018128D" w:rsidDel="00BC28A5">
          <w:rPr>
            <w:rFonts w:ascii="Times New Roman" w:hAnsi="Times New Roman" w:cs="Times New Roman"/>
            <w:sz w:val="24"/>
            <w:szCs w:val="24"/>
          </w:rPr>
          <w:delText xml:space="preserve">the best </w:delText>
        </w:r>
      </w:del>
      <w:r w:rsidR="0018128D">
        <w:rPr>
          <w:rFonts w:ascii="Times New Roman" w:hAnsi="Times New Roman" w:cs="Times New Roman"/>
          <w:sz w:val="24"/>
          <w:szCs w:val="24"/>
        </w:rPr>
        <w:t xml:space="preserve">RTI </w:t>
      </w:r>
      <w:ins w:id="1399" w:author="Miller, Harvey J." w:date="2020-07-01T13:58:00Z">
        <w:r w:rsidR="00BC28A5">
          <w:rPr>
            <w:rFonts w:ascii="Times New Roman" w:hAnsi="Times New Roman" w:cs="Times New Roman"/>
            <w:sz w:val="24"/>
            <w:szCs w:val="24"/>
          </w:rPr>
          <w:t xml:space="preserve">at face value </w:t>
        </w:r>
      </w:ins>
      <w:ins w:id="1400" w:author="Miller, Harvey J." w:date="2020-07-01T14:22:00Z">
        <w:r w:rsidR="00B9110E">
          <w:rPr>
            <w:rFonts w:ascii="Times New Roman" w:hAnsi="Times New Roman" w:cs="Times New Roman"/>
            <w:sz w:val="24"/>
            <w:szCs w:val="24"/>
          </w:rPr>
          <w:t xml:space="preserve">(GT) </w:t>
        </w:r>
      </w:ins>
      <w:ins w:id="1401" w:author="Miller, Harvey J." w:date="2020-07-01T13:58:00Z">
        <w:r w:rsidR="00BC28A5">
          <w:rPr>
            <w:rFonts w:ascii="Times New Roman" w:hAnsi="Times New Roman" w:cs="Times New Roman"/>
            <w:sz w:val="24"/>
            <w:szCs w:val="24"/>
          </w:rPr>
          <w:t>is the worst per</w:t>
        </w:r>
      </w:ins>
      <w:ins w:id="1402" w:author="Miller, Harvey J." w:date="2020-07-01T13:59:00Z">
        <w:r w:rsidR="00BC28A5">
          <w:rPr>
            <w:rFonts w:ascii="Times New Roman" w:hAnsi="Times New Roman" w:cs="Times New Roman"/>
            <w:sz w:val="24"/>
            <w:szCs w:val="24"/>
          </w:rPr>
          <w:t>forming strategy: even worse on average than showing up at a bus stop randomly</w:t>
        </w:r>
      </w:ins>
      <w:ins w:id="1403" w:author="Miller, Harvey J." w:date="2020-07-01T14:22:00Z">
        <w:r w:rsidR="00B9110E">
          <w:rPr>
            <w:rFonts w:ascii="Times New Roman" w:hAnsi="Times New Roman" w:cs="Times New Roman"/>
            <w:sz w:val="24"/>
            <w:szCs w:val="24"/>
          </w:rPr>
          <w:t xml:space="preserve"> (AT)</w:t>
        </w:r>
      </w:ins>
      <w:ins w:id="1404" w:author="Miller, Harvey J." w:date="2020-07-01T13:59:00Z">
        <w:r w:rsidR="00BC28A5">
          <w:rPr>
            <w:rFonts w:ascii="Times New Roman" w:hAnsi="Times New Roman" w:cs="Times New Roman"/>
            <w:sz w:val="24"/>
            <w:szCs w:val="24"/>
          </w:rPr>
          <w:t xml:space="preserve">.  </w:t>
        </w:r>
      </w:ins>
      <w:ins w:id="1405" w:author="Miller, Harvey J." w:date="2020-07-01T14:21:00Z">
        <w:r w:rsidR="00B9110E">
          <w:rPr>
            <w:rFonts w:ascii="Times New Roman" w:hAnsi="Times New Roman" w:cs="Times New Roman"/>
            <w:sz w:val="24"/>
            <w:szCs w:val="24"/>
          </w:rPr>
          <w:t xml:space="preserve">Enhancing the </w:t>
        </w:r>
      </w:ins>
      <w:ins w:id="1406" w:author="Miller, Harvey J." w:date="2020-07-01T13:59:00Z">
        <w:r w:rsidR="00BC28A5">
          <w:rPr>
            <w:rFonts w:ascii="Times New Roman" w:hAnsi="Times New Roman" w:cs="Times New Roman"/>
            <w:sz w:val="24"/>
            <w:szCs w:val="24"/>
          </w:rPr>
          <w:t xml:space="preserve">RTI </w:t>
        </w:r>
      </w:ins>
      <w:ins w:id="1407" w:author="Miller, Harvey J." w:date="2020-07-01T14:22:00Z">
        <w:r w:rsidR="00B9110E">
          <w:rPr>
            <w:rFonts w:ascii="Times New Roman" w:hAnsi="Times New Roman" w:cs="Times New Roman"/>
            <w:sz w:val="24"/>
            <w:szCs w:val="24"/>
          </w:rPr>
          <w:t xml:space="preserve">with </w:t>
        </w:r>
      </w:ins>
      <w:ins w:id="1408" w:author="Miller, Harvey J." w:date="2020-07-01T14:00:00Z">
        <w:r w:rsidR="00BC28A5">
          <w:rPr>
            <w:rFonts w:ascii="Times New Roman" w:hAnsi="Times New Roman" w:cs="Times New Roman"/>
            <w:sz w:val="24"/>
            <w:szCs w:val="24"/>
          </w:rPr>
          <w:t>an optimal insurance buffer helps</w:t>
        </w:r>
      </w:ins>
      <w:ins w:id="1409" w:author="Miller, Harvey J." w:date="2020-07-01T14:22:00Z">
        <w:r w:rsidR="00B9110E">
          <w:rPr>
            <w:rFonts w:ascii="Times New Roman" w:hAnsi="Times New Roman" w:cs="Times New Roman"/>
            <w:sz w:val="24"/>
            <w:szCs w:val="24"/>
          </w:rPr>
          <w:t xml:space="preserve"> (PT); however, </w:t>
        </w:r>
      </w:ins>
      <w:ins w:id="1410" w:author="Miller, Harvey J." w:date="2020-07-01T14:00:00Z">
        <w:r w:rsidR="00BC28A5">
          <w:rPr>
            <w:rFonts w:ascii="Times New Roman" w:hAnsi="Times New Roman" w:cs="Times New Roman"/>
            <w:sz w:val="24"/>
            <w:szCs w:val="24"/>
          </w:rPr>
          <w:t xml:space="preserve">this </w:t>
        </w:r>
      </w:ins>
      <w:ins w:id="1411" w:author="Miller, Harvey J." w:date="2020-07-01T14:23:00Z">
        <w:r w:rsidR="00B9110E">
          <w:rPr>
            <w:rFonts w:ascii="Times New Roman" w:hAnsi="Times New Roman" w:cs="Times New Roman"/>
            <w:sz w:val="24"/>
            <w:szCs w:val="24"/>
          </w:rPr>
          <w:t xml:space="preserve">strategy </w:t>
        </w:r>
      </w:ins>
      <w:del w:id="1412" w:author="Miller, Harvey J." w:date="2020-07-01T14:22:00Z">
        <w:r w:rsidR="0018128D" w:rsidDel="00B9110E">
          <w:rPr>
            <w:rFonts w:ascii="Times New Roman" w:hAnsi="Times New Roman" w:cs="Times New Roman"/>
            <w:sz w:val="24"/>
            <w:szCs w:val="24"/>
          </w:rPr>
          <w:delText>strategy prudent tactic optimal</w:delText>
        </w:r>
        <w:r w:rsidDel="00B9110E">
          <w:rPr>
            <w:rFonts w:ascii="Times New Roman" w:hAnsi="Times New Roman" w:cs="Times New Roman"/>
            <w:sz w:val="24"/>
            <w:szCs w:val="24"/>
          </w:rPr>
          <w:delText xml:space="preserve"> </w:delText>
        </w:r>
      </w:del>
      <w:r>
        <w:rPr>
          <w:rFonts w:ascii="Times New Roman" w:hAnsi="Times New Roman" w:cs="Times New Roman"/>
          <w:sz w:val="24"/>
          <w:szCs w:val="24"/>
        </w:rPr>
        <w:t>is not substantially better than</w:t>
      </w:r>
      <w:r w:rsidR="0018128D">
        <w:rPr>
          <w:rFonts w:ascii="Times New Roman" w:hAnsi="Times New Roman" w:cs="Times New Roman"/>
          <w:sz w:val="24"/>
          <w:szCs w:val="24"/>
        </w:rPr>
        <w:t xml:space="preserve"> simply following the schedule</w:t>
      </w:r>
      <w:ins w:id="1413" w:author="Miller, Harvey J." w:date="2020-07-01T14:23:00Z">
        <w:r w:rsidR="00B9110E">
          <w:rPr>
            <w:rFonts w:ascii="Times New Roman" w:hAnsi="Times New Roman" w:cs="Times New Roman"/>
            <w:sz w:val="24"/>
            <w:szCs w:val="24"/>
          </w:rPr>
          <w:t xml:space="preserve"> (ST) without using RTI.  </w:t>
        </w:r>
      </w:ins>
      <w:del w:id="1414" w:author="Miller, Harvey J." w:date="2020-07-01T14:23:00Z">
        <w:r w:rsidDel="00B9110E">
          <w:rPr>
            <w:rFonts w:ascii="Times New Roman" w:hAnsi="Times New Roman" w:cs="Times New Roman"/>
            <w:sz w:val="24"/>
            <w:szCs w:val="24"/>
          </w:rPr>
          <w:delText xml:space="preserve">, and the RTI-based </w:delText>
        </w:r>
      </w:del>
      <w:del w:id="1415" w:author="Miller, Harvey J." w:date="2020-07-01T13:42:00Z">
        <w:r w:rsidR="0018128D" w:rsidDel="00D34A60">
          <w:rPr>
            <w:rFonts w:ascii="Times New Roman" w:hAnsi="Times New Roman" w:cs="Times New Roman"/>
            <w:sz w:val="24"/>
            <w:szCs w:val="24"/>
          </w:rPr>
          <w:delText xml:space="preserve">greedy tactic </w:delText>
        </w:r>
      </w:del>
      <w:del w:id="1416" w:author="Miller, Harvey J." w:date="2020-07-01T14:23:00Z">
        <w:r w:rsidDel="00B9110E">
          <w:rPr>
            <w:rFonts w:ascii="Times New Roman" w:hAnsi="Times New Roman" w:cs="Times New Roman"/>
            <w:sz w:val="24"/>
            <w:szCs w:val="24"/>
          </w:rPr>
          <w:delText>has the worst performance among all TPSs</w:delText>
        </w:r>
      </w:del>
      <w:ins w:id="1417" w:author="Liu, Luyu" w:date="2020-06-13T12:35:00Z">
        <w:del w:id="1418" w:author="Miller, Harvey J." w:date="2020-07-01T14:23:00Z">
          <w:r w:rsidR="00FA6C5B" w:rsidDel="00B9110E">
            <w:rPr>
              <w:rFonts w:ascii="Times New Roman" w:hAnsi="Times New Roman" w:cs="Times New Roman"/>
              <w:sz w:val="24"/>
              <w:szCs w:val="24"/>
            </w:rPr>
            <w:delText>trip planning strategies</w:delText>
          </w:r>
        </w:del>
      </w:ins>
      <w:del w:id="1419" w:author="Miller, Harvey J." w:date="2020-07-01T14:23:00Z">
        <w:r w:rsidDel="00B9110E">
          <w:rPr>
            <w:rFonts w:ascii="Times New Roman" w:hAnsi="Times New Roman" w:cs="Times New Roman"/>
            <w:sz w:val="24"/>
            <w:szCs w:val="24"/>
          </w:rPr>
          <w:delText xml:space="preserve">.  </w:delText>
        </w:r>
      </w:del>
      <w:ins w:id="1420" w:author="Liu, Luyu" w:date="2020-06-15T19:57:00Z">
        <w:del w:id="1421" w:author="Miller, Harvey J." w:date="2020-07-01T14:23:00Z">
          <w:r w:rsidR="00A246E6" w:rsidDel="00B9110E">
            <w:rPr>
              <w:rFonts w:ascii="Times New Roman" w:hAnsi="Times New Roman" w:cs="Times New Roman"/>
              <w:sz w:val="24"/>
              <w:szCs w:val="24"/>
            </w:rPr>
            <w:delText xml:space="preserve"> </w:delText>
          </w:r>
        </w:del>
      </w:ins>
      <w:del w:id="1422" w:author="Miller, Harvey J." w:date="2020-07-01T14:23:00Z">
        <w:r w:rsidR="00F5302C" w:rsidDel="00B9110E">
          <w:rPr>
            <w:rFonts w:ascii="Times New Roman" w:hAnsi="Times New Roman" w:cs="Times New Roman"/>
            <w:sz w:val="24"/>
            <w:szCs w:val="24"/>
          </w:rPr>
          <w:delText xml:space="preserve">This </w:delText>
        </w:r>
      </w:del>
      <w:ins w:id="1423" w:author="Liu, Luyu" w:date="2020-06-12T16:54:00Z">
        <w:del w:id="1424" w:author="Miller, Harvey J." w:date="2020-07-01T14:23:00Z">
          <w:r w:rsidR="00E62000" w:rsidDel="00B9110E">
            <w:rPr>
              <w:rFonts w:ascii="Times New Roman" w:hAnsi="Times New Roman" w:cs="Times New Roman"/>
              <w:sz w:val="24"/>
              <w:szCs w:val="24"/>
            </w:rPr>
            <w:delText>moreover proves our claim earlier about the RTI apps:</w:delText>
          </w:r>
        </w:del>
      </w:ins>
      <w:ins w:id="1425" w:author="Liu, Luyu" w:date="2020-06-12T16:55:00Z">
        <w:del w:id="1426" w:author="Miller, Harvey J." w:date="2020-07-01T14:23:00Z">
          <w:r w:rsidR="00E62000" w:rsidDel="00B9110E">
            <w:rPr>
              <w:rFonts w:ascii="Times New Roman" w:hAnsi="Times New Roman" w:cs="Times New Roman"/>
              <w:sz w:val="24"/>
              <w:szCs w:val="24"/>
            </w:rPr>
            <w:delText xml:space="preserve"> if following the RTI apps’ suggestion based on greedy tactic, the user</w:delText>
          </w:r>
        </w:del>
      </w:ins>
      <w:ins w:id="1427" w:author="Liu, Luyu" w:date="2020-06-12T16:56:00Z">
        <w:del w:id="1428" w:author="Miller, Harvey J." w:date="2020-07-01T14:23:00Z">
          <w:r w:rsidR="00E62000" w:rsidDel="00B9110E">
            <w:rPr>
              <w:rFonts w:ascii="Times New Roman" w:hAnsi="Times New Roman" w:cs="Times New Roman"/>
              <w:sz w:val="24"/>
              <w:szCs w:val="24"/>
            </w:rPr>
            <w:delText xml:space="preserve"> is </w:delText>
          </w:r>
        </w:del>
        <w:del w:id="1429" w:author="Miller, Harvey J." w:date="2020-07-01T13:41:00Z">
          <w:r w:rsidR="00E62000" w:rsidDel="00D34A60">
            <w:rPr>
              <w:rFonts w:ascii="Times New Roman" w:hAnsi="Times New Roman" w:cs="Times New Roman"/>
              <w:sz w:val="24"/>
              <w:szCs w:val="24"/>
            </w:rPr>
            <w:delText xml:space="preserve">very </w:delText>
          </w:r>
        </w:del>
        <w:del w:id="1430" w:author="Miller, Harvey J." w:date="2020-07-01T14:23:00Z">
          <w:r w:rsidR="00E62000" w:rsidDel="00B9110E">
            <w:rPr>
              <w:rFonts w:ascii="Times New Roman" w:hAnsi="Times New Roman" w:cs="Times New Roman"/>
              <w:sz w:val="24"/>
              <w:szCs w:val="24"/>
            </w:rPr>
            <w:delText>likely to miss</w:delText>
          </w:r>
          <w:r w:rsidR="00C3448A" w:rsidDel="00B9110E">
            <w:rPr>
              <w:rFonts w:ascii="Times New Roman" w:hAnsi="Times New Roman" w:cs="Times New Roman"/>
              <w:sz w:val="24"/>
              <w:szCs w:val="24"/>
            </w:rPr>
            <w:delText xml:space="preserve"> the bus</w:delText>
          </w:r>
          <w:r w:rsidR="00A46C3D" w:rsidDel="00B9110E">
            <w:rPr>
              <w:rFonts w:ascii="Times New Roman" w:hAnsi="Times New Roman" w:cs="Times New Roman"/>
              <w:sz w:val="24"/>
              <w:szCs w:val="24"/>
            </w:rPr>
            <w:delText xml:space="preserve"> and wait a long time</w:delText>
          </w:r>
          <w:r w:rsidR="00E62000" w:rsidDel="00B9110E">
            <w:rPr>
              <w:rFonts w:ascii="Times New Roman" w:hAnsi="Times New Roman" w:cs="Times New Roman"/>
              <w:sz w:val="24"/>
              <w:szCs w:val="24"/>
            </w:rPr>
            <w:delText>.</w:delText>
          </w:r>
        </w:del>
      </w:ins>
      <w:ins w:id="1431" w:author="Liu, Luyu" w:date="2020-06-12T16:54:00Z">
        <w:del w:id="1432" w:author="Miller, Harvey J." w:date="2020-07-01T14:23:00Z">
          <w:r w:rsidR="00E62000" w:rsidDel="00B9110E">
            <w:rPr>
              <w:rFonts w:ascii="Times New Roman" w:hAnsi="Times New Roman" w:cs="Times New Roman"/>
              <w:sz w:val="24"/>
              <w:szCs w:val="24"/>
            </w:rPr>
            <w:delText xml:space="preserve"> </w:delText>
          </w:r>
        </w:del>
      </w:ins>
      <w:r>
        <w:rPr>
          <w:rFonts w:ascii="Times New Roman" w:hAnsi="Times New Roman" w:cs="Times New Roman"/>
          <w:sz w:val="24"/>
          <w:szCs w:val="24"/>
        </w:rPr>
        <w:t>However, note these</w:t>
      </w:r>
      <w:ins w:id="1433" w:author="Miller, Harvey J." w:date="2020-07-01T13:56:00Z">
        <w:r w:rsidR="00BC28A5">
          <w:rPr>
            <w:rFonts w:ascii="Times New Roman" w:hAnsi="Times New Roman" w:cs="Times New Roman"/>
            <w:sz w:val="24"/>
            <w:szCs w:val="24"/>
          </w:rPr>
          <w:t xml:space="preserve"> </w:t>
        </w:r>
      </w:ins>
      <w:ins w:id="1434" w:author="Miller, Harvey J." w:date="2020-07-01T13:57:00Z">
        <w:r w:rsidR="00BC28A5">
          <w:rPr>
            <w:rFonts w:ascii="Times New Roman" w:hAnsi="Times New Roman" w:cs="Times New Roman"/>
            <w:sz w:val="24"/>
            <w:szCs w:val="24"/>
          </w:rPr>
          <w:t xml:space="preserve">results reflect </w:t>
        </w:r>
      </w:ins>
      <w:del w:id="1435" w:author="Miller, Harvey J." w:date="2020-07-01T13:57:00Z">
        <w:r w:rsidDel="00BC28A5">
          <w:rPr>
            <w:rFonts w:ascii="Times New Roman" w:hAnsi="Times New Roman" w:cs="Times New Roman"/>
            <w:sz w:val="24"/>
            <w:szCs w:val="24"/>
          </w:rPr>
          <w:delText xml:space="preserve"> are based on </w:delText>
        </w:r>
      </w:del>
      <w:r>
        <w:rPr>
          <w:rFonts w:ascii="Times New Roman" w:hAnsi="Times New Roman" w:cs="Times New Roman"/>
          <w:sz w:val="24"/>
          <w:szCs w:val="24"/>
        </w:rPr>
        <w:t>overall performance.</w:t>
      </w:r>
      <w:del w:id="1436" w:author="Liu, Luyu" w:date="2020-06-15T19:57:00Z">
        <w:r w:rsidDel="00A246E6">
          <w:rPr>
            <w:rFonts w:ascii="Times New Roman" w:hAnsi="Times New Roman" w:cs="Times New Roman"/>
            <w:sz w:val="24"/>
            <w:szCs w:val="24"/>
          </w:rPr>
          <w:delText xml:space="preserve">  </w:delText>
        </w:r>
      </w:del>
      <w:ins w:id="143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1438" w:author="Liu, Luyu" w:date="2020-06-13T17:13:00Z">
        <w:r w:rsidR="00F73E77">
          <w:rPr>
            <w:rFonts w:ascii="Times New Roman" w:hAnsi="Times New Roman" w:cs="Times New Roman"/>
            <w:sz w:val="24"/>
            <w:szCs w:val="24"/>
          </w:rPr>
          <w:t>.</w:t>
        </w:r>
      </w:ins>
      <w:del w:id="1439"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1440" w:author="Liu, Luyu" w:date="2020-06-13T12:33:00Z">
        <w:r w:rsidDel="00307818">
          <w:rPr>
            <w:b/>
          </w:rPr>
          <w:delText>TPS</w:delText>
        </w:r>
      </w:del>
      <w:del w:id="1441" w:author="Liu, Luyu" w:date="2020-06-13T12:34:00Z">
        <w:r w:rsidDel="00307818">
          <w:rPr>
            <w:b/>
          </w:rPr>
          <w:delText xml:space="preserve"> p</w:delText>
        </w:r>
      </w:del>
      <w:ins w:id="1442"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10DA2DFF"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1443" w:author="Liu, Luyu" w:date="2020-06-18T20:31:00Z">
        <w:r w:rsidR="00EC48EB" w:rsidRPr="00B338F3">
          <w:t xml:space="preserve">Figure </w:t>
        </w:r>
        <w:r w:rsidR="00EC48EB">
          <w:rPr>
            <w:noProof/>
          </w:rPr>
          <w:t>5</w:t>
        </w:r>
      </w:ins>
      <w:del w:id="1444" w:author="Liu, Luyu" w:date="2020-06-18T20:30:00Z">
        <w:r w:rsidRPr="00B338F3" w:rsidDel="0096055C">
          <w:delText xml:space="preserve">Figure </w:delText>
        </w:r>
        <w:r w:rsidDel="0096055C">
          <w:rPr>
            <w:noProof/>
          </w:rPr>
          <w:delText>8</w:delText>
        </w:r>
      </w:del>
      <w:r>
        <w:fldChar w:fldCharType="end"/>
      </w:r>
      <w:r>
        <w:t xml:space="preserve"> </w:t>
      </w:r>
      <w:ins w:id="1445" w:author="Liu, Luyu" w:date="2020-06-18T20:31:00Z">
        <w:r w:rsidR="00EC48EB">
          <w:t>i</w:t>
        </w:r>
      </w:ins>
      <w:del w:id="1446"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1447" w:author="Liu, Luyu" w:date="2020-06-18T20:30:00Z">
        <w:r w:rsidRPr="00282A53" w:rsidDel="0096055C">
          <w:delText xml:space="preserve">Figure </w:delText>
        </w:r>
        <w:r w:rsidDel="0096055C">
          <w:rPr>
            <w:noProof/>
          </w:rPr>
          <w:delText>9</w:delText>
        </w:r>
      </w:del>
      <w:del w:id="1448" w:author="Liu, Luyu" w:date="2020-06-18T20:31:00Z">
        <w:r w:rsidDel="00EC48EB">
          <w:fldChar w:fldCharType="end"/>
        </w:r>
        <w:r w:rsidDel="00EC48EB">
          <w:delText xml:space="preserve"> i</w:delText>
        </w:r>
      </w:del>
      <w:r>
        <w:t>llustrate</w:t>
      </w:r>
      <w:ins w:id="1449" w:author="Liu, Luyu" w:date="2020-06-18T20:31:00Z">
        <w:r w:rsidR="00EC48EB">
          <w:t>s</w:t>
        </w:r>
      </w:ins>
      <w:r>
        <w:t xml:space="preserve"> the average waiting time and risk of missing a bus with respect to hour of the day.</w:t>
      </w:r>
      <w:del w:id="1450" w:author="Liu, Luyu" w:date="2020-06-15T19:57:00Z">
        <w:r w:rsidDel="00A246E6">
          <w:delText xml:space="preserve">  </w:delText>
        </w:r>
      </w:del>
      <w:ins w:id="1451" w:author="Liu, Luyu" w:date="2020-06-15T19:57:00Z">
        <w:r w:rsidR="00A246E6">
          <w:t xml:space="preserve"> </w:t>
        </w:r>
      </w:ins>
      <w:r>
        <w:t>These hourly results support the overall results discussed above: ST and PT are consistently the best over the course of a day.</w:t>
      </w:r>
      <w:del w:id="1452" w:author="Liu, Luyu" w:date="2020-06-15T19:57:00Z">
        <w:r w:rsidDel="00A246E6">
          <w:delText xml:space="preserve">  </w:delText>
        </w:r>
      </w:del>
      <w:ins w:id="1453" w:author="Liu, Luyu" w:date="2020-06-15T19:57:00Z">
        <w:r w:rsidR="00A246E6">
          <w:t xml:space="preserve"> </w:t>
        </w:r>
      </w:ins>
      <w:r w:rsidR="00F334EC">
        <w:t>AT</w:t>
      </w:r>
      <w:r>
        <w:t xml:space="preserve"> </w:t>
      </w:r>
      <w:r w:rsidR="00F334EC">
        <w:t xml:space="preserve">and </w:t>
      </w:r>
      <w:r>
        <w:t xml:space="preserve">GT perform especially poorly during service hours with long headways (6:00 to 8:00 and 21:00 to 24:00) since the time penalties associated with missing a bus during these periods are dramatically higher. These inferior strategies perform better during </w:t>
      </w:r>
      <w:r>
        <w:lastRenderedPageBreak/>
        <w:t>short headway hours, but not better than ST and PT.</w:t>
      </w:r>
      <w:del w:id="1454" w:author="Liu, Luyu" w:date="2020-06-15T19:57:00Z">
        <w:r w:rsidDel="00A246E6">
          <w:delText xml:space="preserve">  </w:delText>
        </w:r>
      </w:del>
      <w:ins w:id="1455" w:author="Liu, Luyu" w:date="2020-06-15T19:57:00Z">
        <w:r w:rsidR="00A246E6">
          <w:t xml:space="preserve"> </w:t>
        </w:r>
      </w:ins>
      <w:r>
        <w:t>GT is a very risky strategy at all times, although is not penalized as harshly during short headway hours.</w:t>
      </w:r>
      <w:del w:id="1456" w:author="Liu, Luyu" w:date="2020-06-15T19:57:00Z">
        <w:r w:rsidDel="00A246E6">
          <w:delText xml:space="preserve">   </w:delText>
        </w:r>
      </w:del>
      <w:ins w:id="1457"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1458" w:author="Liu, Luyu" w:date="2020-06-15T19:57:00Z">
        <w:r w:rsidDel="00A246E6">
          <w:delText xml:space="preserve">   </w:delText>
        </w:r>
      </w:del>
      <w:ins w:id="1459"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1460" w:author="Liu, Luyu" w:date="2020-06-15T19:57:00Z">
        <w:r w:rsidDel="00A246E6">
          <w:delText xml:space="preserve">  </w:delText>
        </w:r>
      </w:del>
      <w:ins w:id="1461"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1462" w:author="Liu, Luyu" w:date="2020-06-18T20:30:00Z" w:name="move43404665"/>
      <w:moveTo w:id="1463"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1462"/>
    </w:p>
    <w:p w14:paraId="1E648A4F" w14:textId="4C584F71" w:rsidR="005A464A" w:rsidRDefault="005A464A" w:rsidP="005A464A">
      <w:pPr>
        <w:spacing w:line="256" w:lineRule="auto"/>
        <w:jc w:val="center"/>
        <w:rPr>
          <w:rFonts w:ascii="Times New Roman" w:hAnsi="Times New Roman" w:cs="Times New Roman"/>
          <w:sz w:val="24"/>
          <w:szCs w:val="24"/>
        </w:rPr>
      </w:pPr>
      <w:bookmarkStart w:id="1464" w:name="_Ref11510776"/>
      <w:commentRangeStart w:id="1465"/>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F64130">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1464"/>
      <w:r>
        <w:rPr>
          <w:rFonts w:ascii="Times New Roman" w:hAnsi="Times New Roman" w:cs="Times New Roman"/>
          <w:sz w:val="24"/>
          <w:szCs w:val="24"/>
        </w:rPr>
        <w:t xml:space="preserve">: </w:t>
      </w:r>
      <w:del w:id="1466"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1467"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465"/>
      <w:r>
        <w:rPr>
          <w:rStyle w:val="CommentReference"/>
        </w:rPr>
        <w:commentReference w:id="1465"/>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1468" w:author="Liu, Luyu" w:date="2020-06-18T20:31:00Z"/>
        </w:rPr>
        <w:pPrChange w:id="1469" w:author="Liu, Luyu" w:date="2020-06-18T20:31:00Z">
          <w:pPr>
            <w:keepNext/>
            <w:spacing w:line="256" w:lineRule="auto"/>
          </w:pPr>
        </w:pPrChange>
      </w:pPr>
      <w:moveFromRangeStart w:id="1470" w:author="Liu, Luyu" w:date="2020-06-18T20:30:00Z" w:name="move43404665"/>
      <w:moveFrom w:id="1471"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1470"/>
    </w:p>
    <w:p w14:paraId="4F38469E" w14:textId="70C97999" w:rsidR="005A464A" w:rsidDel="0096055C" w:rsidRDefault="005A464A">
      <w:pPr>
        <w:pStyle w:val="ListParagraph"/>
        <w:numPr>
          <w:ilvl w:val="2"/>
          <w:numId w:val="5"/>
        </w:numPr>
        <w:rPr>
          <w:del w:id="1472" w:author="Liu, Luyu" w:date="2020-06-18T20:31:00Z"/>
          <w:rFonts w:ascii="Times New Roman" w:hAnsi="Times New Roman" w:cs="Times New Roman"/>
          <w:sz w:val="24"/>
          <w:szCs w:val="24"/>
        </w:rPr>
        <w:pPrChange w:id="1473" w:author="Liu, Luyu" w:date="2020-06-18T20:31:00Z">
          <w:pPr>
            <w:spacing w:line="256" w:lineRule="auto"/>
            <w:jc w:val="center"/>
          </w:pPr>
        </w:pPrChange>
      </w:pPr>
      <w:bookmarkStart w:id="1474" w:name="_Ref24372002"/>
      <w:commentRangeStart w:id="1475"/>
      <w:del w:id="1476"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1477" w:author="Liu, Luyu" w:date="2020-06-12T16:57:00Z">
        <w:r w:rsidRPr="0096055C" w:rsidDel="00461E45">
          <w:rPr>
            <w:rFonts w:ascii="Times New Roman" w:hAnsi="Times New Roman" w:cs="Times New Roman"/>
            <w:noProof/>
            <w:sz w:val="24"/>
            <w:szCs w:val="24"/>
          </w:rPr>
          <w:delText>9</w:delText>
        </w:r>
      </w:del>
      <w:del w:id="1478" w:author="Liu, Luyu" w:date="2020-06-18T20:31:00Z">
        <w:r w:rsidRPr="00282A53" w:rsidDel="0096055C">
          <w:rPr>
            <w:rFonts w:ascii="Times New Roman" w:hAnsi="Times New Roman" w:cs="Times New Roman"/>
            <w:sz w:val="24"/>
            <w:szCs w:val="24"/>
          </w:rPr>
          <w:fldChar w:fldCharType="end"/>
        </w:r>
        <w:bookmarkEnd w:id="1474"/>
        <w:r w:rsidDel="0096055C">
          <w:rPr>
            <w:rFonts w:ascii="Times New Roman" w:hAnsi="Times New Roman" w:cs="Times New Roman"/>
            <w:sz w:val="24"/>
            <w:szCs w:val="24"/>
          </w:rPr>
          <w:delText xml:space="preserve">: </w:delText>
        </w:r>
      </w:del>
      <w:del w:id="1479" w:author="Liu, Luyu" w:date="2020-06-13T12:33:00Z">
        <w:r w:rsidDel="00307818">
          <w:rPr>
            <w:rFonts w:ascii="Times New Roman" w:hAnsi="Times New Roman" w:cs="Times New Roman"/>
            <w:sz w:val="24"/>
            <w:szCs w:val="24"/>
          </w:rPr>
          <w:delText xml:space="preserve">TPS </w:delText>
        </w:r>
      </w:del>
      <w:del w:id="1480"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1475"/>
        <w:r w:rsidDel="0096055C">
          <w:rPr>
            <w:rStyle w:val="CommentReference"/>
          </w:rPr>
          <w:commentReference w:id="1475"/>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1481"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5EB4FBD9"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1482" w:author="Liu, Luyu" w:date="2020-06-13T12:35:00Z">
        <w:r w:rsidDel="00FA6C5B">
          <w:rPr>
            <w:rFonts w:ascii="Times New Roman" w:hAnsi="Times New Roman" w:cs="Times New Roman"/>
            <w:sz w:val="24"/>
            <w:szCs w:val="24"/>
          </w:rPr>
          <w:delText>TPSs</w:delText>
        </w:r>
      </w:del>
      <w:ins w:id="1483"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w:t>
      </w:r>
      <w:del w:id="1484" w:author="Miller, Harvey J." w:date="2020-07-01T14:25:00Z">
        <w:r w:rsidDel="00AC3DC8">
          <w:rPr>
            <w:rFonts w:ascii="Times New Roman" w:hAnsi="Times New Roman" w:cs="Times New Roman"/>
            <w:sz w:val="24"/>
            <w:szCs w:val="24"/>
          </w:rPr>
          <w:delText xml:space="preserve">In this section, since different hour have a </w:delText>
        </w:r>
      </w:del>
      <w:ins w:id="1485" w:author="Miller, Harvey J." w:date="2020-07-01T14:25:00Z">
        <w:r w:rsidR="00AC3DC8">
          <w:rPr>
            <w:rFonts w:ascii="Times New Roman" w:hAnsi="Times New Roman" w:cs="Times New Roman"/>
            <w:sz w:val="24"/>
            <w:szCs w:val="24"/>
          </w:rPr>
          <w:t xml:space="preserve">Since service headway can change by hour of the day, </w:t>
        </w:r>
      </w:ins>
      <w:ins w:id="1486" w:author="Miller, Harvey J." w:date="2020-07-01T14:26:00Z">
        <w:r w:rsidR="00AC3DC8">
          <w:rPr>
            <w:rFonts w:ascii="Times New Roman" w:hAnsi="Times New Roman" w:cs="Times New Roman"/>
            <w:sz w:val="24"/>
            <w:szCs w:val="24"/>
          </w:rPr>
          <w:t xml:space="preserve">we </w:t>
        </w:r>
      </w:ins>
      <w:del w:id="1487" w:author="Miller, Harvey J." w:date="2020-07-01T14:26:00Z">
        <w:r w:rsidDel="00AC3DC8">
          <w:rPr>
            <w:rFonts w:ascii="Times New Roman" w:hAnsi="Times New Roman" w:cs="Times New Roman"/>
            <w:sz w:val="24"/>
            <w:szCs w:val="24"/>
          </w:rPr>
          <w:delText>different headway for</w:delText>
        </w:r>
        <w:r w:rsidRPr="00473BDA" w:rsidDel="00AC3DC8">
          <w:rPr>
            <w:rFonts w:ascii="Times New Roman" w:hAnsi="Times New Roman" w:cs="Times New Roman"/>
            <w:sz w:val="24"/>
            <w:szCs w:val="24"/>
          </w:rPr>
          <w:delText xml:space="preserve"> </w:delText>
        </w:r>
        <w:r w:rsidDel="00AC3DC8">
          <w:rPr>
            <w:rFonts w:ascii="Times New Roman" w:hAnsi="Times New Roman" w:cs="Times New Roman"/>
            <w:sz w:val="24"/>
            <w:szCs w:val="24"/>
          </w:rPr>
          <w:delText xml:space="preserve">Route No.2 buses, we </w:delText>
        </w:r>
      </w:del>
      <w:r>
        <w:rPr>
          <w:rFonts w:ascii="Times New Roman" w:hAnsi="Times New Roman" w:cs="Times New Roman"/>
          <w:sz w:val="24"/>
          <w:szCs w:val="24"/>
        </w:rPr>
        <w:t>conduct</w:t>
      </w:r>
      <w:del w:id="1488" w:author="Miller, Harvey J." w:date="2020-07-01T14:26:00Z">
        <w:r w:rsidDel="00AC3DC8">
          <w:rPr>
            <w:rFonts w:ascii="Times New Roman" w:hAnsi="Times New Roman" w:cs="Times New Roman"/>
            <w:sz w:val="24"/>
            <w:szCs w:val="24"/>
          </w:rPr>
          <w:delText>ed</w:delText>
        </w:r>
      </w:del>
      <w:r>
        <w:rPr>
          <w:rFonts w:ascii="Times New Roman" w:hAnsi="Times New Roman" w:cs="Times New Roman"/>
          <w:sz w:val="24"/>
          <w:szCs w:val="24"/>
        </w:rPr>
        <w:t xml:space="preserve">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64BA31FE"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The larger the headways</w:t>
      </w:r>
      <w:del w:id="1489" w:author="Miller, Harvey J." w:date="2020-07-01T14:27:00Z">
        <w:r w:rsidRPr="00AF16B3" w:rsidDel="00A35723">
          <w:rPr>
            <w:rFonts w:ascii="Times New Roman" w:hAnsi="Times New Roman" w:cs="Times New Roman"/>
            <w:sz w:val="24"/>
            <w:szCs w:val="24"/>
          </w:rPr>
          <w:delText xml:space="preserve"> are</w:delText>
        </w:r>
      </w:del>
      <w:r w:rsidRPr="00AF16B3">
        <w:rPr>
          <w:rFonts w:ascii="Times New Roman" w:hAnsi="Times New Roman" w:cs="Times New Roman"/>
          <w:sz w:val="24"/>
          <w:szCs w:val="24"/>
        </w:rPr>
        <w:t xml:space="preserv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w:t>
      </w:r>
      <w:r w:rsidRPr="00AF16B3">
        <w:rPr>
          <w:rFonts w:ascii="Times New Roman" w:hAnsi="Times New Roman" w:cs="Times New Roman"/>
          <w:sz w:val="24"/>
          <w:szCs w:val="24"/>
        </w:rPr>
        <w:lastRenderedPageBreak/>
        <w:t xml:space="preserve">correlation between the average waiting time difference in each hour and the average headway. The Pearson correlation </w:t>
      </w:r>
      <w:ins w:id="1490" w:author="Liu, Luyu" w:date="2020-06-18T20:32:00Z">
        <w:r w:rsidR="00B90D7A">
          <w:rPr>
            <w:rFonts w:ascii="Times New Roman" w:hAnsi="Times New Roman" w:cs="Times New Roman"/>
            <w:sz w:val="24"/>
            <w:szCs w:val="24"/>
          </w:rPr>
          <w:t xml:space="preserve">indicates a strong </w:t>
        </w:r>
      </w:ins>
      <w:ins w:id="1491" w:author="Liu, Luyu" w:date="2020-06-18T20:34:00Z">
        <w:r w:rsidR="004441BF">
          <w:rPr>
            <w:rFonts w:ascii="Times New Roman" w:hAnsi="Times New Roman" w:cs="Times New Roman"/>
            <w:sz w:val="24"/>
            <w:szCs w:val="24"/>
          </w:rPr>
          <w:t xml:space="preserve">positive </w:t>
        </w:r>
      </w:ins>
      <w:ins w:id="1492" w:author="Liu, Luyu" w:date="2020-06-18T20:32:00Z">
        <w:r w:rsidR="00B90D7A">
          <w:rPr>
            <w:rFonts w:ascii="Times New Roman" w:hAnsi="Times New Roman" w:cs="Times New Roman"/>
            <w:sz w:val="24"/>
            <w:szCs w:val="24"/>
          </w:rPr>
          <w:t xml:space="preserve">correlation </w:t>
        </w:r>
      </w:ins>
      <w:ins w:id="1493"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1494" w:author="Liu, Luyu" w:date="2020-06-18T20:33:00Z">
        <w:r w:rsidRPr="00AF16B3" w:rsidDel="00B90D7A">
          <w:rPr>
            <w:rFonts w:ascii="Times New Roman" w:hAnsi="Times New Roman" w:cs="Times New Roman"/>
            <w:sz w:val="24"/>
            <w:szCs w:val="24"/>
          </w:rPr>
          <w:delText xml:space="preserve"> </w:delText>
        </w:r>
      </w:del>
      <w:ins w:id="1495" w:author="Liu, Luyu" w:date="2020-06-18T20:33:00Z">
        <w:r w:rsidR="00B90D7A">
          <w:rPr>
            <w:rFonts w:ascii="Times New Roman" w:hAnsi="Times New Roman" w:cs="Times New Roman"/>
            <w:sz w:val="24"/>
            <w:szCs w:val="24"/>
          </w:rPr>
          <w:t>=</w:t>
        </w:r>
      </w:ins>
      <w:del w:id="1496"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1497"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1498" w:author="Liu, Luyu" w:date="2020-06-18T20:33:00Z">
        <w:r w:rsidRPr="00AF16B3" w:rsidDel="00B90D7A">
          <w:rPr>
            <w:rFonts w:ascii="Times New Roman" w:hAnsi="Times New Roman" w:cs="Times New Roman"/>
            <w:sz w:val="24"/>
            <w:szCs w:val="24"/>
          </w:rPr>
          <w:delText xml:space="preserve"> </w:delText>
        </w:r>
      </w:del>
      <w:ins w:id="1499" w:author="Liu, Luyu" w:date="2020-06-18T20:33:00Z">
        <w:r w:rsidR="00B90D7A">
          <w:rPr>
            <w:rFonts w:ascii="Times New Roman" w:hAnsi="Times New Roman" w:cs="Times New Roman"/>
            <w:sz w:val="24"/>
            <w:szCs w:val="24"/>
          </w:rPr>
          <w:t>&lt;</w:t>
        </w:r>
      </w:ins>
      <w:del w:id="1500"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1501" w:author="Liu, Luyu" w:date="2020-06-18T20:33:00Z">
        <w:r w:rsidR="00B90D7A">
          <w:rPr>
            <w:rFonts w:ascii="Times New Roman" w:hAnsi="Times New Roman" w:cs="Times New Roman"/>
            <w:sz w:val="24"/>
            <w:szCs w:val="24"/>
          </w:rPr>
          <w:t>)</w:t>
        </w:r>
      </w:ins>
      <w:ins w:id="1502" w:author="Liu, Luyu" w:date="2020-06-18T20:11:00Z">
        <w:r w:rsidR="00522476">
          <w:rPr>
            <w:rFonts w:ascii="Times New Roman" w:hAnsi="Times New Roman" w:cs="Times New Roman"/>
            <w:sz w:val="24"/>
            <w:szCs w:val="24"/>
          </w:rPr>
          <w:t xml:space="preserve"> as shown in </w:t>
        </w:r>
      </w:ins>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r w:rsidR="00522476" w:rsidRPr="00AF16B3">
        <w:rPr>
          <w:rFonts w:ascii="Times New Roman" w:hAnsi="Times New Roman" w:cs="Times New Roman"/>
          <w:sz w:val="24"/>
          <w:szCs w:val="24"/>
        </w:rPr>
      </w:r>
      <w:r w:rsidR="00522476" w:rsidRPr="00AF16B3">
        <w:rPr>
          <w:rFonts w:ascii="Times New Roman" w:hAnsi="Times New Roman" w:cs="Times New Roman"/>
          <w:sz w:val="24"/>
          <w:szCs w:val="24"/>
        </w:rPr>
        <w:fldChar w:fldCharType="separate"/>
      </w:r>
      <w:ins w:id="1503" w:author="Miller, Harvey J." w:date="2020-07-01T14:28:00Z">
        <w:r w:rsidR="00A35723" w:rsidRPr="00A35723">
          <w:rPr>
            <w:rFonts w:ascii="Times New Roman" w:hAnsi="Times New Roman" w:cs="Times New Roman"/>
            <w:sz w:val="24"/>
            <w:szCs w:val="24"/>
            <w:rPrChange w:id="1504" w:author="Miller, Harvey J." w:date="2020-07-01T14:28:00Z">
              <w:rPr/>
            </w:rPrChange>
          </w:rPr>
          <w:t xml:space="preserve">Figure </w:t>
        </w:r>
        <w:r w:rsidR="00A35723" w:rsidRPr="00A35723">
          <w:rPr>
            <w:rFonts w:ascii="Times New Roman" w:hAnsi="Times New Roman" w:cs="Times New Roman"/>
            <w:sz w:val="24"/>
            <w:szCs w:val="24"/>
            <w:rPrChange w:id="1505" w:author="Miller, Harvey J." w:date="2020-07-01T14:28:00Z">
              <w:rPr>
                <w:noProof/>
              </w:rPr>
            </w:rPrChange>
          </w:rPr>
          <w:t>5</w:t>
        </w:r>
      </w:ins>
      <w:del w:id="1506" w:author="Miller, Harvey J." w:date="2020-07-01T14:28:00Z">
        <w:r w:rsidR="00522476" w:rsidRPr="00351FFE" w:rsidDel="00A35723">
          <w:rPr>
            <w:rFonts w:ascii="Times New Roman" w:hAnsi="Times New Roman" w:cs="Times New Roman"/>
            <w:sz w:val="24"/>
            <w:szCs w:val="24"/>
          </w:rPr>
          <w:delText>Figure 10</w:delText>
        </w:r>
      </w:del>
      <w:r w:rsidR="00522476" w:rsidRPr="00AF16B3">
        <w:rPr>
          <w:rFonts w:ascii="Times New Roman" w:hAnsi="Times New Roman" w:cs="Times New Roman"/>
          <w:sz w:val="24"/>
          <w:szCs w:val="24"/>
        </w:rPr>
        <w:fldChar w:fldCharType="end"/>
      </w:r>
      <w:ins w:id="1507" w:author="Liu, Luyu" w:date="2020-06-18T20:11:00Z">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1508"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1509"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62FD384D"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he larger the headways</w:t>
      </w:r>
      <w:del w:id="1510" w:author="Miller, Harvey J." w:date="2020-07-01T14:28:00Z">
        <w:r w:rsidRPr="001C79B2" w:rsidDel="00A35723">
          <w:rPr>
            <w:rFonts w:ascii="Times New Roman" w:hAnsi="Times New Roman" w:cs="Times New Roman"/>
            <w:sz w:val="24"/>
            <w:szCs w:val="24"/>
          </w:rPr>
          <w:delText xml:space="preserve"> are</w:delText>
        </w:r>
      </w:del>
      <w:r w:rsidRPr="001C79B2">
        <w:rPr>
          <w:rFonts w:ascii="Times New Roman" w:hAnsi="Times New Roman" w:cs="Times New Roman"/>
          <w:sz w:val="24"/>
          <w:szCs w:val="24"/>
        </w:rPr>
        <w:t xml:space="preserv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r w:rsidR="009A3EC5">
        <w:rPr>
          <w:rFonts w:ascii="Times New Roman" w:hAnsi="Times New Roman" w:cs="Times New Roman"/>
          <w:sz w:val="24"/>
          <w:szCs w:val="24"/>
        </w:rPr>
      </w:r>
      <w:r w:rsidR="009A3EC5">
        <w:rPr>
          <w:rFonts w:ascii="Times New Roman" w:hAnsi="Times New Roman" w:cs="Times New Roman"/>
          <w:sz w:val="24"/>
          <w:szCs w:val="24"/>
        </w:rPr>
        <w:fldChar w:fldCharType="separate"/>
      </w:r>
      <w:ins w:id="1511" w:author="Miller, Harvey J." w:date="2020-07-01T14:28:00Z">
        <w:r w:rsidR="00A35723" w:rsidRPr="00A35723">
          <w:rPr>
            <w:rFonts w:ascii="Times New Roman" w:hAnsi="Times New Roman" w:cs="Times New Roman"/>
            <w:sz w:val="24"/>
            <w:szCs w:val="24"/>
            <w:rPrChange w:id="1512" w:author="Miller, Harvey J." w:date="2020-07-01T14:28:00Z">
              <w:rPr/>
            </w:rPrChange>
          </w:rPr>
          <w:t xml:space="preserve">Figure </w:t>
        </w:r>
        <w:r w:rsidR="00A35723" w:rsidRPr="00A35723">
          <w:rPr>
            <w:rFonts w:ascii="Times New Roman" w:hAnsi="Times New Roman" w:cs="Times New Roman"/>
            <w:sz w:val="24"/>
            <w:szCs w:val="24"/>
            <w:rPrChange w:id="1513" w:author="Miller, Harvey J." w:date="2020-07-01T14:28:00Z">
              <w:rPr>
                <w:noProof/>
              </w:rPr>
            </w:rPrChange>
          </w:rPr>
          <w:t>5</w:t>
        </w:r>
      </w:ins>
      <w:del w:id="1514" w:author="Miller, Harvey J." w:date="2020-07-01T14:28:00Z">
        <w:r w:rsidR="004359D5" w:rsidRPr="00A35723" w:rsidDel="00A35723">
          <w:rPr>
            <w:rFonts w:ascii="Times New Roman" w:hAnsi="Times New Roman" w:cs="Times New Roman"/>
            <w:sz w:val="24"/>
            <w:szCs w:val="24"/>
          </w:rPr>
          <w:delText>Figure 6</w:delText>
        </w:r>
      </w:del>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r w:rsidR="002D4819">
        <w:rPr>
          <w:rFonts w:ascii="Times New Roman" w:hAnsi="Times New Roman" w:cs="Times New Roman"/>
          <w:sz w:val="24"/>
          <w:szCs w:val="24"/>
        </w:rPr>
        <w:t xml:space="preserve">strong </w:t>
      </w:r>
      <w:r w:rsidR="009A3EC5">
        <w:rPr>
          <w:rFonts w:ascii="Times New Roman" w:hAnsi="Times New Roman" w:cs="Times New Roman"/>
          <w:sz w:val="24"/>
          <w:szCs w:val="24"/>
        </w:rPr>
        <w:t>negative correlation (</w:t>
      </w:r>
      <w:del w:id="1515"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1516" w:author="Liu, Luyu" w:date="2020-06-18T20:42:00Z">
        <w:r w:rsidR="009A3EC5">
          <w:rPr>
            <w:rFonts w:ascii="Times New Roman" w:hAnsi="Times New Roman" w:cs="Times New Roman"/>
            <w:sz w:val="24"/>
            <w:szCs w:val="24"/>
          </w:rPr>
          <w:t xml:space="preserve">= </w:t>
        </w:r>
      </w:ins>
      <w:del w:id="1517"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1518"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1519" w:author="Liu, Luyu" w:date="2020-06-18T20:43:00Z">
        <w:r w:rsidR="009A3EC5">
          <w:rPr>
            <w:rFonts w:ascii="Times New Roman" w:hAnsi="Times New Roman" w:cs="Times New Roman"/>
            <w:sz w:val="24"/>
            <w:szCs w:val="24"/>
          </w:rPr>
          <w:t xml:space="preserve">= </w:t>
        </w:r>
      </w:ins>
      <w:del w:id="1520"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1521" w:author="Liu, Luyu" w:date="2020-06-18T20:43:00Z">
        <w:r w:rsidR="009A3EC5">
          <w:rPr>
            <w:rFonts w:ascii="Times New Roman" w:hAnsi="Times New Roman" w:cs="Times New Roman"/>
            <w:sz w:val="24"/>
            <w:szCs w:val="24"/>
          </w:rPr>
          <w:t>)</w:t>
        </w:r>
      </w:ins>
      <w:del w:id="1522" w:author="Liu, Luyu" w:date="2020-06-18T20:43:00Z">
        <w:r w:rsidDel="002D4819">
          <w:rPr>
            <w:rFonts w:ascii="Times New Roman" w:hAnsi="Times New Roman" w:cs="Times New Roman"/>
            <w:sz w:val="24"/>
            <w:szCs w:val="24"/>
          </w:rPr>
          <w:delText xml:space="preserve">. </w:delText>
        </w:r>
      </w:del>
      <w:del w:id="1523"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1524"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1525"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0A9ACC6F" w:rsidR="005A464A" w:rsidRDefault="005A464A" w:rsidP="005A464A">
      <w:pPr>
        <w:pStyle w:val="IndentTimesNewRoman"/>
        <w:ind w:firstLine="0"/>
        <w:jc w:val="center"/>
        <w:rPr>
          <w:b/>
        </w:rPr>
      </w:pPr>
      <w:bookmarkStart w:id="1526" w:name="_Ref21939313"/>
      <w:commentRangeStart w:id="1527"/>
      <w:commentRangeStart w:id="1528"/>
      <w:r w:rsidRPr="00214628">
        <w:t xml:space="preserve">Figure </w:t>
      </w:r>
      <w:fldSimple w:instr=" SEQ Figure \* ARABIC ">
        <w:r w:rsidR="00F64130">
          <w:rPr>
            <w:noProof/>
          </w:rPr>
          <w:t>5</w:t>
        </w:r>
      </w:fldSimple>
      <w:bookmarkEnd w:id="1526"/>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1527"/>
      <w:r>
        <w:rPr>
          <w:rStyle w:val="CommentReference"/>
          <w:rFonts w:asciiTheme="minorHAnsi" w:hAnsiTheme="minorHAnsi" w:cstheme="minorBidi"/>
        </w:rPr>
        <w:commentReference w:id="1527"/>
      </w:r>
      <w:commentRangeEnd w:id="1528"/>
      <w:r>
        <w:rPr>
          <w:rStyle w:val="CommentReference"/>
          <w:rFonts w:asciiTheme="minorHAnsi" w:hAnsiTheme="minorHAnsi" w:cstheme="minorBidi"/>
        </w:rPr>
        <w:commentReference w:id="1528"/>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1529" w:author="Liu, Luyu" w:date="2020-06-13T12:33:00Z">
        <w:r w:rsidDel="00307818">
          <w:rPr>
            <w:b/>
          </w:rPr>
          <w:delText>TPS p</w:delText>
        </w:r>
      </w:del>
      <w:ins w:id="1530" w:author="Liu, Luyu" w:date="2020-06-13T12:33:00Z">
        <w:r w:rsidR="00307818">
          <w:rPr>
            <w:b/>
          </w:rPr>
          <w:t>P</w:t>
        </w:r>
      </w:ins>
      <w:r>
        <w:rPr>
          <w:b/>
        </w:rPr>
        <w:t>erformance over space</w:t>
      </w:r>
    </w:p>
    <w:p w14:paraId="3DC6BCCA" w14:textId="4F07A87E" w:rsidR="005A464A" w:rsidRPr="00351FFE" w:rsidRDefault="005A464A" w:rsidP="005A464A">
      <w:pPr>
        <w:pStyle w:val="IndentTimesNewRoman"/>
        <w:numPr>
          <w:ilvl w:val="2"/>
          <w:numId w:val="5"/>
        </w:numPr>
        <w:rPr>
          <w:bCs/>
        </w:rPr>
      </w:pPr>
      <w:r w:rsidRPr="00351FFE">
        <w:rPr>
          <w:bCs/>
        </w:rPr>
        <w:t>Walking time to bus stops</w:t>
      </w:r>
    </w:p>
    <w:p w14:paraId="0C457677" w14:textId="0C610B31"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531" w:author="Miller, Harvey J." w:date="2020-07-01T14:29:00Z">
        <w:r w:rsidR="00A35723" w:rsidRPr="00663896">
          <w:rPr>
            <w:rFonts w:ascii="Times New Roman" w:hAnsi="Times New Roman" w:cs="Times New Roman"/>
            <w:sz w:val="24"/>
            <w:szCs w:val="24"/>
          </w:rPr>
          <w:t xml:space="preserve">Figure </w:t>
        </w:r>
        <w:r w:rsidR="00A35723">
          <w:rPr>
            <w:rFonts w:ascii="Times New Roman" w:hAnsi="Times New Roman" w:cs="Times New Roman"/>
            <w:noProof/>
            <w:sz w:val="24"/>
            <w:szCs w:val="24"/>
          </w:rPr>
          <w:t>6</w:t>
        </w:r>
      </w:ins>
      <w:del w:id="1532" w:author="Miller, Harvey J." w:date="2020-07-01T14:29:00Z">
        <w:r w:rsidR="009B46CD" w:rsidRPr="00663896" w:rsidDel="00A35723">
          <w:rPr>
            <w:rFonts w:ascii="Times New Roman" w:hAnsi="Times New Roman" w:cs="Times New Roman"/>
            <w:sz w:val="24"/>
            <w:szCs w:val="24"/>
          </w:rPr>
          <w:delText xml:space="preserve">Figure </w:delText>
        </w:r>
        <w:r w:rsidR="009B46CD" w:rsidDel="00A35723">
          <w:rPr>
            <w:rFonts w:ascii="Times New Roman" w:hAnsi="Times New Roman" w:cs="Times New Roman"/>
            <w:noProof/>
            <w:sz w:val="24"/>
            <w:szCs w:val="24"/>
          </w:rPr>
          <w:delText>7</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1533"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1534"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1535" w:author="Liu, Luyu" w:date="2020-06-15T19:57:00Z">
        <w:r w:rsidDel="00A246E6">
          <w:rPr>
            <w:rFonts w:ascii="Times New Roman" w:hAnsi="Times New Roman" w:cs="Times New Roman"/>
            <w:sz w:val="24"/>
            <w:szCs w:val="24"/>
          </w:rPr>
          <w:delText xml:space="preserve">  </w:delText>
        </w:r>
      </w:del>
      <w:ins w:id="153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1537" w:author="Liu, Luyu" w:date="2020-06-15T19:57:00Z">
        <w:r w:rsidDel="00A246E6">
          <w:rPr>
            <w:rFonts w:ascii="Times New Roman" w:hAnsi="Times New Roman" w:cs="Times New Roman"/>
            <w:sz w:val="24"/>
            <w:szCs w:val="24"/>
          </w:rPr>
          <w:delText xml:space="preserve">   </w:delText>
        </w:r>
      </w:del>
      <w:ins w:id="153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r w:rsidR="008F4570">
        <w:rPr>
          <w:rFonts w:ascii="Times New Roman" w:hAnsi="Times New Roman" w:cs="Times New Roman"/>
          <w:sz w:val="24"/>
          <w:szCs w:val="24"/>
        </w:rPr>
        <w:t xml:space="preserve"> with respect to ST</w:t>
      </w:r>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539" w:author="Miller, Harvey J." w:date="2020-07-01T14:29:00Z">
        <w:r w:rsidR="00A35723" w:rsidRPr="00A35723">
          <w:rPr>
            <w:rFonts w:ascii="Times New Roman" w:hAnsi="Times New Roman" w:cs="Times New Roman"/>
            <w:sz w:val="24"/>
            <w:szCs w:val="24"/>
            <w:rPrChange w:id="1540" w:author="Miller, Harvey J." w:date="2020-07-01T14:29:00Z">
              <w:rPr/>
            </w:rPrChange>
          </w:rPr>
          <w:t xml:space="preserve">Figure </w:t>
        </w:r>
        <w:r w:rsidR="00A35723" w:rsidRPr="00A35723">
          <w:rPr>
            <w:rFonts w:ascii="Times New Roman" w:hAnsi="Times New Roman" w:cs="Times New Roman"/>
            <w:sz w:val="24"/>
            <w:szCs w:val="24"/>
            <w:rPrChange w:id="1541" w:author="Miller, Harvey J." w:date="2020-07-01T14:29:00Z">
              <w:rPr>
                <w:noProof/>
              </w:rPr>
            </w:rPrChange>
          </w:rPr>
          <w:t>7</w:t>
        </w:r>
      </w:ins>
      <w:del w:id="1542" w:author="Miller, Harvey J." w:date="2020-07-01T14:29:00Z">
        <w:r w:rsidR="009B46CD" w:rsidRPr="00A35723" w:rsidDel="00A35723">
          <w:rPr>
            <w:rFonts w:ascii="Times New Roman" w:hAnsi="Times New Roman" w:cs="Times New Roman"/>
            <w:sz w:val="24"/>
            <w:szCs w:val="24"/>
          </w:rPr>
          <w:delText>Figure 8</w:delText>
        </w:r>
      </w:del>
      <w:r w:rsidR="004359D5">
        <w:rPr>
          <w:rFonts w:ascii="Times New Roman" w:hAnsi="Times New Roman" w:cs="Times New Roman"/>
          <w:sz w:val="24"/>
          <w:szCs w:val="24"/>
        </w:rPr>
        <w:fldChar w:fldCharType="end"/>
      </w:r>
      <w:del w:id="1543"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1544"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1545"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1546"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1547" w:author="Liu, Luyu" w:date="2020-06-15T19:57:00Z">
        <w:r w:rsidDel="00A246E6">
          <w:rPr>
            <w:rFonts w:ascii="Times New Roman" w:hAnsi="Times New Roman" w:cs="Times New Roman"/>
            <w:sz w:val="24"/>
            <w:szCs w:val="24"/>
          </w:rPr>
          <w:delText xml:space="preserve">  </w:delText>
        </w:r>
      </w:del>
      <w:ins w:id="154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549" w:author="Liu, Luyu" w:date="2020-06-18T19:58:00Z">
        <w:r w:rsidR="00351DCD">
          <w:rPr>
            <w:rFonts w:ascii="Times New Roman" w:hAnsi="Times New Roman" w:cs="Times New Roman"/>
            <w:sz w:val="24"/>
            <w:szCs w:val="24"/>
          </w:rPr>
          <w:t>.</w:t>
        </w:r>
      </w:ins>
      <w:del w:id="1550"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551"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552"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w:t>
      </w:r>
      <w:r>
        <w:rPr>
          <w:rFonts w:ascii="Times New Roman" w:hAnsi="Times New Roman" w:cs="Times New Roman"/>
          <w:sz w:val="24"/>
          <w:szCs w:val="24"/>
        </w:rPr>
        <w:lastRenderedPageBreak/>
        <w:t xml:space="preserve">reclaimed/discontinuity delays. Therefore, PT users have a greater chance to desynchronize with longer walking time. </w:t>
      </w:r>
      <w:ins w:id="1553" w:author="Liu, Luyu" w:date="2020-06-21T13:26:00Z">
        <w:r w:rsidR="00A55901">
          <w:rPr>
            <w:rFonts w:ascii="Times New Roman" w:hAnsi="Times New Roman" w:cs="Times New Roman"/>
            <w:sz w:val="24"/>
            <w:szCs w:val="24"/>
          </w:rPr>
          <w:t xml:space="preserve">This is also consistent with </w:t>
        </w:r>
      </w:ins>
      <w:ins w:id="1554" w:author="Liu, Luyu" w:date="2020-06-21T13:35:00Z">
        <w:r w:rsidR="00737814">
          <w:rPr>
            <w:rFonts w:ascii="Times New Roman" w:hAnsi="Times New Roman" w:cs="Times New Roman"/>
            <w:sz w:val="24"/>
            <w:szCs w:val="24"/>
          </w:rPr>
          <w:t>prior</w:t>
        </w:r>
      </w:ins>
      <w:ins w:id="1555" w:author="Liu, Luyu" w:date="2020-06-21T13:26:00Z">
        <w:r w:rsidR="00A55901">
          <w:rPr>
            <w:rFonts w:ascii="Times New Roman" w:hAnsi="Times New Roman" w:cs="Times New Roman"/>
            <w:sz w:val="24"/>
            <w:szCs w:val="24"/>
          </w:rPr>
          <w:t xml:space="preserve"> </w:t>
        </w:r>
      </w:ins>
      <w:ins w:id="1556" w:author="Liu, Luyu" w:date="2020-06-21T13:35:00Z">
        <w:r w:rsidR="001B51E8">
          <w:rPr>
            <w:rFonts w:ascii="Times New Roman" w:hAnsi="Times New Roman" w:cs="Times New Roman"/>
            <w:sz w:val="24"/>
            <w:szCs w:val="24"/>
          </w:rPr>
          <w:t xml:space="preserve">studies </w:t>
        </w:r>
      </w:ins>
      <w:ins w:id="1557" w:author="Liu, Luyu" w:date="2020-06-21T13:32:00Z">
        <w:r w:rsidR="00A55901">
          <w:rPr>
            <w:rFonts w:ascii="Times New Roman" w:hAnsi="Times New Roman" w:cs="Times New Roman"/>
            <w:sz w:val="24"/>
            <w:szCs w:val="24"/>
          </w:rPr>
          <w:t xml:space="preserve">about </w:t>
        </w:r>
      </w:ins>
      <w:ins w:id="1558" w:author="Liu, Luyu" w:date="2020-06-21T13:26:00Z">
        <w:r w:rsidR="00A55901">
          <w:rPr>
            <w:rFonts w:ascii="Times New Roman" w:hAnsi="Times New Roman" w:cs="Times New Roman"/>
            <w:sz w:val="24"/>
            <w:szCs w:val="24"/>
          </w:rPr>
          <w:t>prediction horizon</w:t>
        </w:r>
      </w:ins>
      <w:ins w:id="1559" w:author="Liu, Luyu" w:date="2020-06-21T13:32:00Z">
        <w:r w:rsidR="00A55901">
          <w:rPr>
            <w:rFonts w:ascii="Times New Roman" w:hAnsi="Times New Roman" w:cs="Times New Roman"/>
            <w:sz w:val="24"/>
            <w:szCs w:val="24"/>
          </w:rPr>
          <w:t>’s</w:t>
        </w:r>
      </w:ins>
      <w:ins w:id="1560" w:author="Liu, Luyu" w:date="2020-06-21T13:26:00Z">
        <w:r w:rsidR="00A55901">
          <w:rPr>
            <w:rFonts w:ascii="Times New Roman" w:hAnsi="Times New Roman" w:cs="Times New Roman"/>
            <w:sz w:val="24"/>
            <w:szCs w:val="24"/>
          </w:rPr>
          <w:t xml:space="preserve"> </w:t>
        </w:r>
      </w:ins>
      <w:ins w:id="1561" w:author="Liu, Luyu" w:date="2020-06-21T13:31:00Z">
        <w:r w:rsidR="00A55901">
          <w:rPr>
            <w:rFonts w:ascii="Times New Roman" w:hAnsi="Times New Roman" w:cs="Times New Roman"/>
            <w:sz w:val="24"/>
            <w:szCs w:val="24"/>
          </w:rPr>
          <w:t xml:space="preserve">impact </w:t>
        </w:r>
      </w:ins>
      <w:ins w:id="1562" w:author="Liu, Luyu" w:date="2020-06-21T13:32:00Z">
        <w:r w:rsidR="00A55901">
          <w:rPr>
            <w:rFonts w:ascii="Times New Roman" w:hAnsi="Times New Roman" w:cs="Times New Roman"/>
            <w:sz w:val="24"/>
            <w:szCs w:val="24"/>
          </w:rPr>
          <w:t>on the waiting time</w:t>
        </w:r>
      </w:ins>
      <w:ins w:id="1563" w:author="Liu, Luyu" w:date="2020-06-21T13:35:00Z">
        <w:r w:rsidR="001B51E8">
          <w:rPr>
            <w:rFonts w:ascii="Times New Roman" w:hAnsi="Times New Roman" w:cs="Times New Roman"/>
            <w:sz w:val="24"/>
            <w:szCs w:val="24"/>
          </w:rPr>
          <w:t xml:space="preserve"> </w:t>
        </w:r>
      </w:ins>
      <w:ins w:id="1564" w:author="Liu, Luyu" w:date="2020-06-21T13:36:00Z">
        <w:r w:rsidR="001B51E8">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1B51E8">
        <w:rPr>
          <w:rFonts w:ascii="Times New Roman" w:hAnsi="Times New Roman" w:cs="Times New Roman"/>
          <w:sz w:val="24"/>
          <w:szCs w:val="24"/>
        </w:rPr>
        <w:fldChar w:fldCharType="separate"/>
      </w:r>
      <w:r w:rsidR="00CA3E89" w:rsidRPr="00CA3E89">
        <w:rPr>
          <w:rFonts w:ascii="Times New Roman" w:hAnsi="Times New Roman" w:cs="Times New Roman"/>
          <w:noProof/>
          <w:sz w:val="24"/>
          <w:szCs w:val="24"/>
        </w:rPr>
        <w:t>(Cats and Loutos 2016a)</w:t>
      </w:r>
      <w:ins w:id="1565" w:author="Liu, Luyu" w:date="2020-06-21T13:36:00Z">
        <w:r w:rsidR="001B51E8">
          <w:rPr>
            <w:rFonts w:ascii="Times New Roman" w:hAnsi="Times New Roman" w:cs="Times New Roman"/>
            <w:sz w:val="24"/>
            <w:szCs w:val="24"/>
          </w:rPr>
          <w:fldChar w:fldCharType="end"/>
        </w:r>
      </w:ins>
      <w:ins w:id="1566" w:author="Liu, Luyu" w:date="2020-06-21T13:34:00Z">
        <w:r w:rsidR="00AB671D">
          <w:rPr>
            <w:rFonts w:ascii="Times New Roman" w:hAnsi="Times New Roman" w:cs="Times New Roman"/>
            <w:sz w:val="24"/>
            <w:szCs w:val="24"/>
          </w:rPr>
          <w:t>.</w:t>
        </w:r>
      </w:ins>
    </w:p>
    <w:p w14:paraId="5FDE67FA" w14:textId="2C7C65D8"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terestingly, for the greedy strategy (GT), longer walking time lowers average waiting time since the</w:t>
      </w:r>
      <w:ins w:id="1567" w:author="Miller, Harvey J." w:date="2020-07-01T14:30:00Z">
        <w:r w:rsidR="00A35723">
          <w:rPr>
            <w:rFonts w:ascii="Times New Roman" w:hAnsi="Times New Roman" w:cs="Times New Roman"/>
            <w:sz w:val="24"/>
            <w:szCs w:val="24"/>
          </w:rPr>
          <w:t xml:space="preserve"> </w:t>
        </w:r>
      </w:ins>
      <w:del w:id="1568" w:author="Miller, Harvey J." w:date="2020-07-01T14:30:00Z">
        <w:r w:rsidDel="00A35723">
          <w:rPr>
            <w:rFonts w:ascii="Times New Roman" w:hAnsi="Times New Roman" w:cs="Times New Roman"/>
            <w:sz w:val="24"/>
            <w:szCs w:val="24"/>
          </w:rPr>
          <w:delText xml:space="preserve"> missed </w:delText>
        </w:r>
      </w:del>
      <w:r>
        <w:rPr>
          <w:rFonts w:ascii="Times New Roman" w:hAnsi="Times New Roman" w:cs="Times New Roman"/>
          <w:sz w:val="24"/>
          <w:szCs w:val="24"/>
        </w:rPr>
        <w:t xml:space="preserve">risk </w:t>
      </w:r>
      <w:ins w:id="1569" w:author="Miller, Harvey J." w:date="2020-07-01T14:30:00Z">
        <w:r w:rsidR="00A35723">
          <w:rPr>
            <w:rFonts w:ascii="Times New Roman" w:hAnsi="Times New Roman" w:cs="Times New Roman"/>
            <w:sz w:val="24"/>
            <w:szCs w:val="24"/>
          </w:rPr>
          <w:t xml:space="preserve">of missing a bus </w:t>
        </w:r>
      </w:ins>
      <w:r>
        <w:rPr>
          <w:rFonts w:ascii="Times New Roman" w:hAnsi="Times New Roman" w:cs="Times New Roman"/>
          <w:sz w:val="24"/>
          <w:szCs w:val="24"/>
        </w:rPr>
        <w:t>decreases with distance from a stop</w:t>
      </w:r>
      <w:ins w:id="1570" w:author="Liu, Luyu" w:date="2020-06-18T22:06:00Z">
        <w:r w:rsidR="004359D5">
          <w:rPr>
            <w:rFonts w:ascii="Times New Roman" w:hAnsi="Times New Roman" w:cs="Times New Roman"/>
            <w:sz w:val="24"/>
            <w:szCs w:val="24"/>
          </w:rPr>
          <w:t xml:space="preserve">, which can also be observed in </w:t>
        </w:r>
      </w:ins>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571" w:author="Miller, Harvey J." w:date="2020-07-01T14:30:00Z">
        <w:r w:rsidR="00A35723" w:rsidRPr="00A35723">
          <w:rPr>
            <w:rFonts w:ascii="Times New Roman" w:hAnsi="Times New Roman" w:cs="Times New Roman"/>
            <w:sz w:val="24"/>
            <w:szCs w:val="24"/>
            <w:rPrChange w:id="1572" w:author="Miller, Harvey J." w:date="2020-07-01T14:30:00Z">
              <w:rPr/>
            </w:rPrChange>
          </w:rPr>
          <w:t xml:space="preserve">Figure </w:t>
        </w:r>
        <w:r w:rsidR="00A35723" w:rsidRPr="00A35723">
          <w:rPr>
            <w:rFonts w:ascii="Times New Roman" w:hAnsi="Times New Roman" w:cs="Times New Roman"/>
            <w:sz w:val="24"/>
            <w:szCs w:val="24"/>
            <w:rPrChange w:id="1573" w:author="Miller, Harvey J." w:date="2020-07-01T14:30:00Z">
              <w:rPr>
                <w:noProof/>
              </w:rPr>
            </w:rPrChange>
          </w:rPr>
          <w:t>8</w:t>
        </w:r>
      </w:ins>
      <w:del w:id="1574" w:author="Miller, Harvey J." w:date="2020-07-01T14:30:00Z">
        <w:r w:rsidR="004359D5" w:rsidRPr="00A35723" w:rsidDel="00A35723">
          <w:rPr>
            <w:rFonts w:ascii="Times New Roman" w:hAnsi="Times New Roman" w:cs="Times New Roman"/>
            <w:sz w:val="24"/>
            <w:szCs w:val="24"/>
          </w:rPr>
          <w:delText>Figure 9</w:delText>
        </w:r>
      </w:del>
      <w:r w:rsidR="004359D5">
        <w:rPr>
          <w:rFonts w:ascii="Times New Roman" w:hAnsi="Times New Roman" w:cs="Times New Roman"/>
          <w:sz w:val="24"/>
          <w:szCs w:val="24"/>
        </w:rPr>
        <w:fldChar w:fldCharType="end"/>
      </w:r>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575" w:author="Liu, Luyu" w:date="2020-06-13T12:35:00Z">
        <w:r w:rsidDel="00FA6C5B">
          <w:rPr>
            <w:rFonts w:ascii="Times New Roman" w:hAnsi="Times New Roman" w:cs="Times New Roman"/>
            <w:sz w:val="24"/>
            <w:szCs w:val="24"/>
          </w:rPr>
          <w:delText>TPSs</w:delText>
        </w:r>
      </w:del>
      <w:ins w:id="157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24540EEF" w:rsidR="005A464A" w:rsidRPr="00663896" w:rsidRDefault="005A464A" w:rsidP="005A464A">
      <w:pPr>
        <w:spacing w:line="256" w:lineRule="auto"/>
        <w:jc w:val="center"/>
        <w:rPr>
          <w:rFonts w:ascii="Times New Roman" w:hAnsi="Times New Roman" w:cs="Times New Roman"/>
          <w:sz w:val="24"/>
          <w:szCs w:val="24"/>
        </w:rPr>
      </w:pPr>
      <w:bookmarkStart w:id="1577" w:name="_Ref16256335"/>
      <w:bookmarkStart w:id="1578" w:name="_Ref25663231"/>
      <w:commentRangeStart w:id="1579"/>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F64130">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577"/>
      <w:r>
        <w:rPr>
          <w:rFonts w:ascii="Times New Roman" w:hAnsi="Times New Roman" w:cs="Times New Roman"/>
          <w:sz w:val="24"/>
          <w:szCs w:val="24"/>
        </w:rPr>
        <w:t xml:space="preserve">: PT, GT, </w:t>
      </w:r>
      <w:r w:rsidR="00282DA5">
        <w:rPr>
          <w:rFonts w:ascii="Times New Roman" w:hAnsi="Times New Roman" w:cs="Times New Roman"/>
          <w:sz w:val="24"/>
          <w:szCs w:val="24"/>
        </w:rPr>
        <w:t xml:space="preserve">AT, </w:t>
      </w:r>
      <w:r>
        <w:rPr>
          <w:rFonts w:ascii="Times New Roman" w:hAnsi="Times New Roman" w:cs="Times New Roman"/>
          <w:sz w:val="24"/>
          <w:szCs w:val="24"/>
        </w:rPr>
        <w:t>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580" w:author="Liu, Luyu" w:date="2020-06-18T22:13:00Z">
        <w:r w:rsidDel="004359D5">
          <w:rPr>
            <w:rFonts w:ascii="Times New Roman" w:hAnsi="Times New Roman" w:cs="Times New Roman"/>
            <w:sz w:val="24"/>
            <w:szCs w:val="24"/>
          </w:rPr>
          <w:delText>missed bus risk</w:delText>
        </w:r>
      </w:del>
      <w:ins w:id="1581"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578"/>
      <w:commentRangeEnd w:id="1579"/>
      <w:r>
        <w:rPr>
          <w:rStyle w:val="CommentReference"/>
        </w:rPr>
        <w:commentReference w:id="1579"/>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50A633F0" w:rsidR="005A464A" w:rsidDel="00956300" w:rsidRDefault="005A464A" w:rsidP="0070034D">
      <w:pPr>
        <w:pStyle w:val="TimesNewRoman"/>
        <w:jc w:val="both"/>
        <w:rPr>
          <w:del w:id="1582" w:author="Liu, Luyu" w:date="2020-06-18T22:17:00Z"/>
        </w:rPr>
      </w:pPr>
      <w:r>
        <w:t xml:space="preserve">As noted above, due to the heterogeneity of on-time performance over a bus route, the location of the bus stop within the route also influences the performance of a </w:t>
      </w:r>
      <w:del w:id="1583" w:author="Liu, Luyu" w:date="2020-06-13T12:34:00Z">
        <w:r w:rsidDel="00A1720D">
          <w:delText>TPS</w:delText>
        </w:r>
      </w:del>
      <w:ins w:id="1584" w:author="Liu, Luyu" w:date="2020-06-13T12:34:00Z">
        <w:r w:rsidR="00A1720D">
          <w:t>trip planning strategy</w:t>
        </w:r>
      </w:ins>
      <w:r>
        <w:t>.</w:t>
      </w:r>
      <w:del w:id="1585" w:author="Liu, Luyu" w:date="2020-06-15T19:57:00Z">
        <w:r w:rsidDel="00A246E6">
          <w:delText xml:space="preserve">  </w:delText>
        </w:r>
      </w:del>
      <w:ins w:id="1586" w:author="Liu, Luyu" w:date="2020-06-15T19:57:00Z">
        <w:r w:rsidR="00A246E6">
          <w:t xml:space="preserve"> </w:t>
        </w:r>
      </w:ins>
      <w:r>
        <w:t>To illustrate this, we map the average wait time and risk of missing a bus for home locations within</w:t>
      </w:r>
      <w:commentRangeStart w:id="1587"/>
      <w:r>
        <w:t xml:space="preserve"> </w:t>
      </w:r>
      <w:commentRangeEnd w:id="1587"/>
      <w:r>
        <w:rPr>
          <w:rStyle w:val="CommentReference"/>
          <w:rFonts w:asciiTheme="minorHAnsi" w:hAnsiTheme="minorHAnsi" w:cstheme="minorBidi"/>
        </w:rPr>
        <w:commentReference w:id="1587"/>
      </w:r>
      <w:r>
        <w:t>0 – 9 minutes (0 – 756 meters) distance buffer of COTA bus route #2 heading from southwest to northeast, assuming users travel to their closest bus stop.</w:t>
      </w:r>
      <w:del w:id="1588" w:author="Liu, Luyu" w:date="2020-06-18T19:42:00Z">
        <w:r w:rsidDel="000E1C52">
          <w:delText xml:space="preserve"> </w:delText>
        </w:r>
        <w:r w:rsidDel="000E1C52">
          <w:fldChar w:fldCharType="begin"/>
        </w:r>
        <w:r w:rsidRPr="00351DCD" w:rsidDel="000E1C52">
          <w:delInstrText xml:space="preserve"> REF _Ref16256385 \h  \* MERGEFORMAT </w:delInstrText>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589" w:author="Liu, Luyu" w:date="2020-06-15T19:57:00Z">
        <w:r w:rsidDel="00A246E6">
          <w:delText xml:space="preserve">  </w:delText>
        </w:r>
      </w:del>
      <w:ins w:id="1590" w:author="Liu, Luyu" w:date="2020-06-15T19:57:00Z">
        <w:r w:rsidR="00A246E6">
          <w:t xml:space="preserve"> </w:t>
        </w:r>
      </w:ins>
      <w:r w:rsidR="00DE2C99">
        <w:fldChar w:fldCharType="begin"/>
      </w:r>
      <w:r w:rsidR="00DE2C99">
        <w:instrText xml:space="preserve"> REF _Ref43410446 \h </w:instrText>
      </w:r>
      <w:r w:rsidR="00DE2C99">
        <w:fldChar w:fldCharType="separate"/>
      </w:r>
      <w:r w:rsidR="00DE2C99">
        <w:t xml:space="preserve">Figure </w:t>
      </w:r>
      <w:r w:rsidR="00DE2C99">
        <w:rPr>
          <w:noProof/>
        </w:rPr>
        <w:t>8</w:t>
      </w:r>
      <w:r w:rsidR="00DE2C99">
        <w:fldChar w:fldCharType="end"/>
      </w:r>
      <w:ins w:id="1591" w:author="Liu, Luyu" w:date="2020-06-18T22:34:00Z">
        <w:r w:rsidR="00DE2C99">
          <w:t xml:space="preserve"> shows the </w:t>
        </w:r>
      </w:ins>
      <w:ins w:id="1592" w:author="Miller, Harvey J." w:date="2020-07-01T14:32:00Z">
        <w:r w:rsidR="00A35723" w:rsidRPr="00A35723">
          <w:t xml:space="preserve">spatial pattern </w:t>
        </w:r>
        <w:r w:rsidR="00A35723">
          <w:t xml:space="preserve">of the </w:t>
        </w:r>
      </w:ins>
      <w:ins w:id="1593" w:author="Liu, Luyu" w:date="2020-06-18T22:34:00Z">
        <w:r w:rsidR="00DE2C99">
          <w:t xml:space="preserve">average waiting time and </w:t>
        </w:r>
        <w:r w:rsidR="005B7E90">
          <w:t>risk</w:t>
        </w:r>
      </w:ins>
      <w:ins w:id="1594" w:author="Miller, Harvey J." w:date="2020-07-01T14:32:00Z">
        <w:r w:rsidR="00A35723">
          <w:t xml:space="preserve"> of missing a bus</w:t>
        </w:r>
      </w:ins>
      <w:ins w:id="1595" w:author="Liu, Luyu" w:date="2020-06-18T22:35:00Z">
        <w:del w:id="1596" w:author="Miller, Harvey J." w:date="2020-07-01T14:32:00Z">
          <w:r w:rsidR="005B7E90" w:rsidDel="00A35723">
            <w:delText>’s</w:delText>
          </w:r>
        </w:del>
        <w:r w:rsidR="005B7E90">
          <w:t xml:space="preserve"> </w:t>
        </w:r>
        <w:del w:id="1597" w:author="Miller, Harvey J." w:date="2020-07-01T14:32:00Z">
          <w:r w:rsidR="005B7E90" w:rsidDel="00A35723">
            <w:delText xml:space="preserve">spatial pattern </w:delText>
          </w:r>
        </w:del>
      </w:ins>
      <w:ins w:id="1598" w:author="Liu, Luyu" w:date="2020-06-18T22:34:00Z">
        <w:r w:rsidR="00DE2C99">
          <w:t xml:space="preserve">for </w:t>
        </w:r>
      </w:ins>
      <w:ins w:id="1599" w:author="Miller, Harvey J." w:date="2020-07-01T14:32:00Z">
        <w:r w:rsidR="00A35723">
          <w:t>GT</w:t>
        </w:r>
      </w:ins>
      <w:ins w:id="1600" w:author="Liu, Luyu" w:date="2020-06-18T22:35:00Z">
        <w:del w:id="1601" w:author="Miller, Harvey J." w:date="2020-07-01T14:32:00Z">
          <w:r w:rsidR="002106A5" w:rsidDel="00A35723">
            <w:delText xml:space="preserve">the </w:delText>
          </w:r>
        </w:del>
      </w:ins>
      <w:ins w:id="1602" w:author="Liu, Luyu" w:date="2020-06-18T22:34:00Z">
        <w:del w:id="1603" w:author="Miller, Harvey J." w:date="2020-07-01T14:32:00Z">
          <w:r w:rsidR="00DE2C99" w:rsidDel="00A35723">
            <w:delText>greedy tactic</w:delText>
          </w:r>
        </w:del>
        <w:r w:rsidR="00DE2C99">
          <w:t>.</w:t>
        </w:r>
      </w:ins>
      <w:ins w:id="1604" w:author="Liu, Luyu" w:date="2020-06-18T22:35:00Z">
        <w:r w:rsidR="005B7E90">
          <w:t xml:space="preserve"> </w:t>
        </w:r>
      </w:ins>
      <w:ins w:id="1605" w:author="Liu, Luyu" w:date="2020-06-18T22:40:00Z">
        <w:r w:rsidR="00E800CF">
          <w:t>It confirms t</w:t>
        </w:r>
      </w:ins>
      <w:ins w:id="1606" w:author="Liu, Luyu" w:date="2020-06-18T22:39:00Z">
        <w:r w:rsidR="00E800CF">
          <w:t xml:space="preserve">he waiting times are sensitive </w:t>
        </w:r>
        <w:r w:rsidR="00E800CF">
          <w:lastRenderedPageBreak/>
          <w:t>to the change in the headways</w:t>
        </w:r>
      </w:ins>
      <w:ins w:id="1607" w:author="Liu, Luyu" w:date="2020-06-18T22:40:00Z">
        <w:r w:rsidR="00E800CF">
          <w:t xml:space="preserve"> indicated by red ovals: longer headways are correlated with longer waiting times but not</w:t>
        </w:r>
      </w:ins>
      <w:ins w:id="1608" w:author="Liu, Luyu" w:date="2020-06-18T22:41:00Z">
        <w:r w:rsidR="00E800CF">
          <w:t xml:space="preserve"> risk of missing bus</w:t>
        </w:r>
      </w:ins>
      <w:ins w:id="1609" w:author="Liu, Luyu" w:date="2020-06-18T22:40:00Z">
        <w:r w:rsidR="00E800CF">
          <w:t>.</w:t>
        </w:r>
      </w:ins>
      <w:ins w:id="1610" w:author="Liu, Luyu" w:date="2020-06-18T22:41:00Z">
        <w:r w:rsidR="00C855F9">
          <w:t xml:space="preserve"> </w:t>
        </w:r>
      </w:ins>
      <w:del w:id="1611" w:author="Liu, Luyu" w:date="2020-06-18T22:17:00Z">
        <w:r w:rsidDel="00956300">
          <w:delText>These results confirm the waiting times are sensitive to the change in the headways (indicated by red ovals in the figures): with longer headways comes longer waiting times</w:delText>
        </w:r>
      </w:del>
      <w:del w:id="1612" w:author="Liu, Luyu" w:date="2020-06-18T19:52:00Z">
        <w:r w:rsidDel="000E1C52">
          <w:delText xml:space="preserve"> (</w:delText>
        </w:r>
        <w:r w:rsidDel="000E1C52">
          <w:fldChar w:fldCharType="begin"/>
        </w:r>
        <w:r w:rsidRPr="00910368"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613" w:author="Liu, Luyu" w:date="2020-06-18T22:17:00Z">
        <w:r w:rsidDel="00956300">
          <w:delText>.</w:delText>
        </w:r>
      </w:del>
      <w:del w:id="1614" w:author="Liu, Luyu" w:date="2020-06-15T19:57:00Z">
        <w:r w:rsidDel="00A246E6">
          <w:delText xml:space="preserve">   </w:delText>
        </w:r>
      </w:del>
      <w:del w:id="1615" w:author="Liu, Luyu" w:date="2020-06-18T22:17:00Z">
        <w:r w:rsidDel="00956300">
          <w:delText>In contrast, the risk of missing a bus does not increase dramatically with differences in headway frequency</w:delText>
        </w:r>
      </w:del>
      <w:del w:id="1616"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617" w:author="Liu, Luyu" w:date="2020-06-18T22:17:00Z">
        <w:r w:rsidDel="00956300">
          <w:delText>.</w:delText>
        </w:r>
      </w:del>
    </w:p>
    <w:p w14:paraId="21847F69" w14:textId="13D4BDCA" w:rsidR="005A464A" w:rsidDel="00C855F9" w:rsidRDefault="005A464A">
      <w:pPr>
        <w:pStyle w:val="TimesNewRoman"/>
        <w:rPr>
          <w:del w:id="1618" w:author="Liu, Luyu" w:date="2020-06-18T22:42:00Z"/>
        </w:rPr>
        <w:pPrChange w:id="1619" w:author="Liu, Luyu" w:date="2020-06-21T13:36:00Z">
          <w:pPr>
            <w:pStyle w:val="IndentTimesNewRoman"/>
            <w:ind w:firstLine="0"/>
            <w:jc w:val="both"/>
          </w:pPr>
        </w:pPrChange>
      </w:pPr>
    </w:p>
    <w:p w14:paraId="73189504" w14:textId="66975B87" w:rsidR="005A464A" w:rsidRPr="005F6743" w:rsidDel="000E1C52" w:rsidRDefault="005A464A" w:rsidP="0070034D">
      <w:pPr>
        <w:pStyle w:val="IndentTimesNewRoman"/>
        <w:ind w:firstLine="0"/>
        <w:jc w:val="both"/>
        <w:rPr>
          <w:del w:id="1620" w:author="Liu, Luyu" w:date="2020-06-18T19:44:00Z"/>
        </w:rPr>
      </w:pPr>
    </w:p>
    <w:p w14:paraId="1119AB4C" w14:textId="579F2BC0" w:rsidR="005A464A" w:rsidDel="000E1C52" w:rsidRDefault="005A464A" w:rsidP="00CA3E89">
      <w:pPr>
        <w:pStyle w:val="IndentTimesNewRoman"/>
        <w:keepNext/>
        <w:ind w:firstLine="0"/>
        <w:jc w:val="center"/>
        <w:rPr>
          <w:del w:id="1621" w:author="Liu, Luyu" w:date="2020-06-18T19:44:00Z"/>
        </w:rPr>
      </w:pPr>
      <w:del w:id="1622"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497A00">
      <w:pPr>
        <w:spacing w:line="256" w:lineRule="auto"/>
        <w:jc w:val="center"/>
        <w:rPr>
          <w:del w:id="1623" w:author="Liu, Luyu" w:date="2020-06-18T19:44:00Z"/>
          <w:rFonts w:ascii="Times New Roman" w:hAnsi="Times New Roman" w:cs="Times New Roman"/>
          <w:sz w:val="24"/>
          <w:szCs w:val="24"/>
        </w:rPr>
      </w:pPr>
      <w:bookmarkStart w:id="1624" w:name="_Ref16256385"/>
      <w:bookmarkStart w:id="1625" w:name="_Ref16256378"/>
      <w:commentRangeStart w:id="1626"/>
      <w:del w:id="1627"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628" w:author="Liu, Luyu" w:date="2020-06-12T16:21:00Z">
        <w:r w:rsidDel="001B4909">
          <w:rPr>
            <w:rFonts w:ascii="Times New Roman" w:hAnsi="Times New Roman" w:cs="Times New Roman"/>
            <w:noProof/>
            <w:sz w:val="24"/>
            <w:szCs w:val="24"/>
          </w:rPr>
          <w:delText>13</w:delText>
        </w:r>
      </w:del>
      <w:del w:id="1629" w:author="Liu, Luyu" w:date="2020-06-18T19:44:00Z">
        <w:r w:rsidRPr="004743C5" w:rsidDel="000E1C52">
          <w:rPr>
            <w:rFonts w:ascii="Times New Roman" w:hAnsi="Times New Roman" w:cs="Times New Roman"/>
            <w:sz w:val="24"/>
            <w:szCs w:val="24"/>
          </w:rPr>
          <w:fldChar w:fldCharType="end"/>
        </w:r>
        <w:bookmarkEnd w:id="1624"/>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625"/>
        <w:r w:rsidRPr="006E112A" w:rsidDel="000E1C52">
          <w:rPr>
            <w:rFonts w:ascii="Times New Roman" w:hAnsi="Times New Roman" w:cs="Times New Roman"/>
            <w:sz w:val="24"/>
            <w:szCs w:val="24"/>
          </w:rPr>
          <w:delText xml:space="preserve"> </w:delText>
        </w:r>
        <w:commentRangeEnd w:id="1626"/>
        <w:r w:rsidDel="000E1C52">
          <w:rPr>
            <w:rStyle w:val="CommentReference"/>
          </w:rPr>
          <w:commentReference w:id="1626"/>
        </w:r>
      </w:del>
    </w:p>
    <w:p w14:paraId="7ED116EF" w14:textId="29BFEF90" w:rsidR="005A464A" w:rsidDel="000E1C52" w:rsidRDefault="005A464A" w:rsidP="008D6C9E">
      <w:pPr>
        <w:pStyle w:val="Italic"/>
        <w:ind w:firstLine="0"/>
        <w:rPr>
          <w:del w:id="1630" w:author="Liu, Luyu" w:date="2020-06-18T19:44:00Z"/>
          <w:b/>
          <w:i w:val="0"/>
          <w:iCs/>
        </w:rPr>
      </w:pPr>
    </w:p>
    <w:p w14:paraId="3669BB19" w14:textId="435632B1" w:rsidR="005A464A" w:rsidDel="000E1C52" w:rsidRDefault="005A464A" w:rsidP="008D6C9E">
      <w:pPr>
        <w:keepNext/>
        <w:spacing w:line="256" w:lineRule="auto"/>
        <w:jc w:val="center"/>
        <w:rPr>
          <w:del w:id="1631" w:author="Liu, Luyu" w:date="2020-06-18T19:44:00Z"/>
        </w:rPr>
      </w:pPr>
      <w:del w:id="1632"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B118C8">
      <w:pPr>
        <w:spacing w:line="256" w:lineRule="auto"/>
        <w:jc w:val="center"/>
        <w:rPr>
          <w:del w:id="1633" w:author="Liu, Luyu" w:date="2020-06-18T19:44:00Z"/>
          <w:rFonts w:ascii="Times New Roman" w:hAnsi="Times New Roman" w:cs="Times New Roman"/>
          <w:sz w:val="24"/>
          <w:szCs w:val="24"/>
        </w:rPr>
      </w:pPr>
      <w:bookmarkStart w:id="1634" w:name="_Ref16256137"/>
      <w:commentRangeStart w:id="1635"/>
      <w:del w:id="1636"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634"/>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637"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638"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635"/>
        <w:r w:rsidDel="000E1C52">
          <w:rPr>
            <w:rStyle w:val="CommentReference"/>
          </w:rPr>
          <w:commentReference w:id="1635"/>
        </w:r>
      </w:del>
    </w:p>
    <w:p w14:paraId="30D21D53" w14:textId="6381AD78" w:rsidR="005A464A" w:rsidDel="00C855F9" w:rsidRDefault="005A464A" w:rsidP="00B118C8">
      <w:pPr>
        <w:spacing w:line="256" w:lineRule="auto"/>
        <w:rPr>
          <w:del w:id="1639" w:author="Liu, Luyu" w:date="2020-06-18T22:42:00Z"/>
          <w:rFonts w:ascii="Times New Roman" w:hAnsi="Times New Roman" w:cs="Times New Roman"/>
          <w:sz w:val="24"/>
          <w:szCs w:val="24"/>
        </w:rPr>
      </w:pPr>
    </w:p>
    <w:p w14:paraId="6015FA69" w14:textId="4B58902C" w:rsidR="008977AC" w:rsidRDefault="005A464A">
      <w:pPr>
        <w:pStyle w:val="IndentTimesNewRoman"/>
        <w:ind w:firstLine="0"/>
        <w:jc w:val="both"/>
        <w:rPr>
          <w:ins w:id="1640" w:author="Liu, Luyu" w:date="2020-06-18T22:17:00Z"/>
        </w:rPr>
        <w:pPrChange w:id="1641" w:author="Liu, Luyu" w:date="2020-06-21T13:36:00Z">
          <w:pPr>
            <w:pStyle w:val="IndentTimesNewRoman"/>
            <w:jc w:val="both"/>
          </w:pPr>
        </w:pPrChange>
      </w:pPr>
      <w:r>
        <w:fldChar w:fldCharType="begin"/>
      </w:r>
      <w:r>
        <w:instrText xml:space="preserve"> REF _Ref16256046 \h  \* MERGEFORMAT </w:instrText>
      </w:r>
      <w:r>
        <w:fldChar w:fldCharType="separate"/>
      </w:r>
      <w:ins w:id="1642" w:author="Liu, Luyu" w:date="2020-06-18T22:58:00Z">
        <w:r w:rsidR="00910368">
          <w:t xml:space="preserve">Figure </w:t>
        </w:r>
        <w:r w:rsidR="00910368">
          <w:rPr>
            <w:noProof/>
          </w:rPr>
          <w:t>9</w:t>
        </w:r>
      </w:ins>
      <w:del w:id="1643"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1644" w:author="Liu, Luyu" w:date="2020-06-18T22:34:00Z">
        <w:r w:rsidR="002106A5">
          <w:t xml:space="preserve">the </w:t>
        </w:r>
      </w:ins>
      <w:del w:id="1645" w:author="Liu, Luyu" w:date="2020-06-18T22:34:00Z">
        <w:r w:rsidDel="00DE2C99">
          <w:delText>the PT strategy</w:delText>
        </w:r>
      </w:del>
      <w:ins w:id="1646"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647" w:author="Liu, Luyu" w:date="2020-06-15T19:57:00Z">
        <w:r w:rsidDel="00A246E6">
          <w:rPr>
            <w:rStyle w:val="TimesNewRomanChar"/>
          </w:rPr>
          <w:delText xml:space="preserve">  </w:delText>
        </w:r>
      </w:del>
      <w:ins w:id="1648" w:author="Liu, Luyu" w:date="2020-06-15T19:57:00Z">
        <w:r w:rsidR="00A246E6">
          <w:rPr>
            <w:rStyle w:val="TimesNewRomanChar"/>
          </w:rPr>
          <w:t xml:space="preserve"> </w:t>
        </w:r>
      </w:ins>
      <w:r>
        <w:rPr>
          <w:rStyle w:val="TimesNewRomanChar"/>
        </w:rPr>
        <w:t>These clusters occur b</w:t>
      </w:r>
      <w:r>
        <w:t xml:space="preserve">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w:t>
      </w:r>
      <w:del w:id="1649" w:author="Miller, Harvey J." w:date="2020-07-01T14:32:00Z">
        <w:r w:rsidDel="00A35723">
          <w:delText xml:space="preserve">missed </w:delText>
        </w:r>
      </w:del>
      <w:r>
        <w:t xml:space="preserve">risk </w:t>
      </w:r>
      <w:ins w:id="1650" w:author="Miller, Harvey J." w:date="2020-07-01T14:32:00Z">
        <w:r w:rsidR="00A35723">
          <w:t xml:space="preserve">of missing a bus </w:t>
        </w:r>
      </w:ins>
      <w:r>
        <w:t>and will consequently suffer from even more waiting time</w:t>
      </w:r>
      <w:ins w:id="1651" w:author="Liu, Luyu" w:date="2020-06-18T21:14:00Z">
        <w:r w:rsidR="008977AC">
          <w:t>.</w:t>
        </w:r>
      </w:ins>
      <w:del w:id="1652"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653" w:author="Liu, Luyu" w:date="2020-06-18T21:14:00Z">
        <w:r w:rsidDel="008977AC">
          <w:delText xml:space="preserve">It suggests that RTI strategies may be less effective at these stops. </w:delText>
        </w:r>
      </w:del>
      <w:ins w:id="1654" w:author="Liu, Luyu" w:date="2020-06-18T21:14:00Z">
        <w:r w:rsidR="008977AC">
          <w:t xml:space="preserve"> </w:t>
        </w:r>
      </w:ins>
      <w:moveToRangeStart w:id="1655" w:author="Liu, Luyu" w:date="2020-06-18T21:14:00Z" w:name="move43407284"/>
      <w:moveTo w:id="1656"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655"/>
    </w:p>
    <w:p w14:paraId="1CB8323C" w14:textId="3D4D3123" w:rsidR="00DA6901" w:rsidRDefault="00DA6901">
      <w:pPr>
        <w:pStyle w:val="IndentTimesNewRoman"/>
        <w:ind w:firstLine="0"/>
        <w:jc w:val="both"/>
        <w:rPr>
          <w:ins w:id="1657" w:author="Liu, Luyu" w:date="2020-06-18T22:03:00Z"/>
        </w:rPr>
        <w:pPrChange w:id="1658" w:author="Liu, Luyu" w:date="2020-06-18T22:03:00Z">
          <w:pPr>
            <w:pStyle w:val="IndentTimesNewRoman"/>
            <w:jc w:val="both"/>
          </w:pPr>
        </w:pPrChange>
      </w:pPr>
      <w:ins w:id="1659"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0E6C3C74" w:rsidR="00DA6901" w:rsidRDefault="00DA6901" w:rsidP="00DA6901">
      <w:pPr>
        <w:pStyle w:val="TimesNewRoman"/>
        <w:jc w:val="center"/>
        <w:rPr>
          <w:ins w:id="1660" w:author="Liu, Luyu" w:date="2020-06-18T22:03:00Z"/>
        </w:rPr>
      </w:pPr>
      <w:bookmarkStart w:id="1661" w:name="_Ref43410446"/>
      <w:ins w:id="1662" w:author="Liu, Luyu" w:date="2020-06-18T22:03:00Z">
        <w:r>
          <w:t xml:space="preserve">Figure </w:t>
        </w:r>
        <w:r>
          <w:fldChar w:fldCharType="begin"/>
        </w:r>
        <w:r>
          <w:instrText xml:space="preserve"> SEQ Figure \* ARABIC </w:instrText>
        </w:r>
        <w:r>
          <w:fldChar w:fldCharType="separate"/>
        </w:r>
      </w:ins>
      <w:r w:rsidR="00F64130">
        <w:rPr>
          <w:noProof/>
        </w:rPr>
        <w:t>7</w:t>
      </w:r>
      <w:ins w:id="1663" w:author="Liu, Luyu" w:date="2020-06-18T22:03:00Z">
        <w:r>
          <w:rPr>
            <w:noProof/>
          </w:rPr>
          <w:fldChar w:fldCharType="end"/>
        </w:r>
        <w:bookmarkEnd w:id="1661"/>
        <w:r>
          <w:rPr>
            <w:noProof/>
          </w:rPr>
          <w:t>:</w:t>
        </w:r>
        <w:r>
          <w:t xml:space="preserve"> Spatial pattern of average wait time (left side) and missed bus risk (right side) within a walking distance buffer for the </w:t>
        </w:r>
      </w:ins>
      <w:ins w:id="1664" w:author="Liu, Luyu" w:date="2020-06-18T22:05:00Z">
        <w:r>
          <w:t>GT</w:t>
        </w:r>
      </w:ins>
      <w:ins w:id="1665" w:author="Liu, Luyu" w:date="2020-06-18T22:03:00Z">
        <w:r>
          <w:t xml:space="preserve"> strategy </w:t>
        </w:r>
      </w:ins>
      <w:ins w:id="1666" w:author="Liu, Luyu" w:date="2020-06-18T22:31:00Z">
        <w:r w:rsidR="005D2C95">
          <w:t>(black stroke: timepoints)</w:t>
        </w:r>
      </w:ins>
      <w:ins w:id="1667" w:author="Liu, Luyu" w:date="2020-06-18T22:32:00Z">
        <w:r w:rsidR="001C472B">
          <w:t>.</w:t>
        </w:r>
      </w:ins>
    </w:p>
    <w:p w14:paraId="5562E34E" w14:textId="77777777" w:rsidR="00DA6901" w:rsidRDefault="00DA6901">
      <w:pPr>
        <w:pStyle w:val="IndentTimesNewRoman"/>
        <w:ind w:firstLine="0"/>
        <w:jc w:val="both"/>
        <w:rPr>
          <w:ins w:id="1668" w:author="Liu, Luyu" w:date="2020-06-18T21:14:00Z"/>
        </w:rPr>
        <w:pPrChange w:id="1669"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1670" w:author="Liu, Luyu" w:date="2020-06-18T21:15:00Z"/>
        </w:rPr>
      </w:pPr>
      <w:moveFromRangeStart w:id="1671" w:author="Liu, Luyu" w:date="2020-06-18T21:14:00Z" w:name="move43407284"/>
      <w:moveFrom w:id="1672" w:author="Liu, Luyu" w:date="2020-06-18T21:14:00Z">
        <w:del w:id="1673"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671"/>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017590E3" w:rsidR="005A464A" w:rsidRDefault="005A464A" w:rsidP="005A464A">
      <w:pPr>
        <w:pStyle w:val="TimesNewRoman"/>
        <w:jc w:val="center"/>
      </w:pPr>
      <w:bookmarkStart w:id="1674" w:name="_Ref16256046"/>
      <w:r>
        <w:t xml:space="preserve">Figure </w:t>
      </w:r>
      <w:fldSimple w:instr=" SEQ Figure \* ARABIC ">
        <w:r w:rsidR="00F64130">
          <w:rPr>
            <w:noProof/>
          </w:rPr>
          <w:t>8</w:t>
        </w:r>
      </w:fldSimple>
      <w:bookmarkEnd w:id="1674"/>
      <w:r>
        <w:rPr>
          <w:noProof/>
        </w:rPr>
        <w:t>:</w:t>
      </w:r>
      <w:r>
        <w:t xml:space="preserve"> Spatial pattern of average wait time (left side) and missed bus risk (right side) within a walking distance buffer </w:t>
      </w:r>
      <w:del w:id="1675" w:author="Liu, Luyu" w:date="2020-06-18T22:42:00Z">
        <w:r w:rsidDel="001C208C">
          <w:delText xml:space="preserve">of the bus route </w:delText>
        </w:r>
      </w:del>
      <w:r>
        <w:t xml:space="preserve">for the PT strategy </w:t>
      </w:r>
      <w:ins w:id="1676" w:author="Liu, Luyu" w:date="2020-06-18T22:32:00Z">
        <w:r w:rsidR="001C472B">
          <w:t>(black stroke: timepoints).</w:t>
        </w:r>
      </w:ins>
    </w:p>
    <w:p w14:paraId="2BDDCF8A" w14:textId="2577A17C" w:rsidR="00D41F43" w:rsidRDefault="00D41F43" w:rsidP="008977AC">
      <w:pPr>
        <w:pStyle w:val="IndentTimesNewRoman"/>
        <w:jc w:val="both"/>
      </w:pPr>
      <w:r>
        <w:t xml:space="preserve">We can </w:t>
      </w:r>
      <w:r w:rsidR="00A103DC">
        <w:t xml:space="preserve">also </w:t>
      </w:r>
      <w:r>
        <w:t xml:space="preserve">observe interesting spatial patterns at </w:t>
      </w:r>
      <w:r w:rsidRPr="00A35723">
        <w:rPr>
          <w:i/>
          <w:iCs/>
          <w:rPrChange w:id="1677" w:author="Miller, Harvey J." w:date="2020-07-01T14:33:00Z">
            <w:rPr/>
          </w:rPrChange>
        </w:rPr>
        <w:t>timepoints</w:t>
      </w:r>
      <w:r w:rsidR="00846CD0">
        <w:t xml:space="preserve"> in </w:t>
      </w:r>
      <w:r w:rsidR="00846CD0">
        <w:fldChar w:fldCharType="begin"/>
      </w:r>
      <w:r w:rsidR="00846CD0">
        <w:instrText xml:space="preserve"> REF _Ref43410446 \h </w:instrText>
      </w:r>
      <w:r w:rsidR="00846CD0">
        <w:fldChar w:fldCharType="separate"/>
      </w:r>
      <w:ins w:id="1678" w:author="Miller, Harvey J." w:date="2020-07-01T14:33:00Z">
        <w:r w:rsidR="00A35723">
          <w:t xml:space="preserve">Figure </w:t>
        </w:r>
        <w:r w:rsidR="00A35723">
          <w:rPr>
            <w:noProof/>
          </w:rPr>
          <w:t>7</w:t>
        </w:r>
      </w:ins>
      <w:del w:id="1679" w:author="Miller, Harvey J." w:date="2020-07-01T14:33:00Z">
        <w:r w:rsidR="00846CD0" w:rsidDel="00A35723">
          <w:delText xml:space="preserve">Figure </w:delText>
        </w:r>
        <w:r w:rsidR="00846CD0" w:rsidDel="00A35723">
          <w:rPr>
            <w:noProof/>
          </w:rPr>
          <w:delText>8</w:delText>
        </w:r>
      </w:del>
      <w:r w:rsidR="00846CD0">
        <w:fldChar w:fldCharType="end"/>
      </w:r>
      <w:r w:rsidR="00846CD0">
        <w:t xml:space="preserve"> and </w:t>
      </w:r>
      <w:r w:rsidR="00846CD0">
        <w:fldChar w:fldCharType="begin"/>
      </w:r>
      <w:r w:rsidR="00846CD0">
        <w:instrText xml:space="preserve"> REF _Ref16256046 \h </w:instrText>
      </w:r>
      <w:r w:rsidR="00846CD0">
        <w:fldChar w:fldCharType="separate"/>
      </w:r>
      <w:ins w:id="1680" w:author="Miller, Harvey J." w:date="2020-07-01T14:33:00Z">
        <w:r w:rsidR="00A35723">
          <w:t xml:space="preserve">Figure </w:t>
        </w:r>
        <w:r w:rsidR="00A35723">
          <w:rPr>
            <w:noProof/>
          </w:rPr>
          <w:t>8</w:t>
        </w:r>
      </w:ins>
      <w:del w:id="1681" w:author="Miller, Harvey J." w:date="2020-07-01T14:33:00Z">
        <w:r w:rsidR="00846CD0" w:rsidDel="00A35723">
          <w:delText xml:space="preserve">Figure </w:delText>
        </w:r>
        <w:r w:rsidR="00846CD0" w:rsidDel="00A35723">
          <w:rPr>
            <w:noProof/>
          </w:rPr>
          <w:delText>9</w:delText>
        </w:r>
      </w:del>
      <w:r w:rsidR="00846CD0">
        <w:fldChar w:fldCharType="end"/>
      </w:r>
      <w:r>
        <w:t xml:space="preserve">, defined as stops where </w:t>
      </w:r>
      <w:r w:rsidR="00A103DC">
        <w:t>buses try</w:t>
      </w:r>
      <w:r>
        <w:t xml:space="preserve"> to strictly observe </w:t>
      </w:r>
      <w:r w:rsidR="00483E8A">
        <w:t>the scheduled time</w:t>
      </w:r>
      <w:r>
        <w:t>table. For</w:t>
      </w:r>
      <w:del w:id="1682" w:author="Miller, Harvey J." w:date="2020-07-01T14:33:00Z">
        <w:r w:rsidDel="00A35723">
          <w:delText xml:space="preserve"> </w:delText>
        </w:r>
      </w:del>
      <w:ins w:id="1683" w:author="Miller, Harvey J." w:date="2020-07-01T14:33:00Z">
        <w:r w:rsidR="00A35723">
          <w:t xml:space="preserve"> GT</w:t>
        </w:r>
      </w:ins>
      <w:del w:id="1684" w:author="Miller, Harvey J." w:date="2020-07-01T14:33:00Z">
        <w:r w:rsidDel="00A35723">
          <w:delText>greedy tactic</w:delText>
        </w:r>
      </w:del>
      <w:r>
        <w:t xml:space="preserve">, the waiting </w:t>
      </w:r>
      <w:r>
        <w:lastRenderedPageBreak/>
        <w:t>times</w:t>
      </w:r>
      <w:r w:rsidR="00483E8A">
        <w:t xml:space="preserve"> at timepoint</w:t>
      </w:r>
      <w:r>
        <w:t xml:space="preserve">s are significantly larger than nearby </w:t>
      </w:r>
      <w:r w:rsidR="00483E8A">
        <w:t xml:space="preserve">non-timepoint </w:t>
      </w:r>
      <w:r>
        <w:t xml:space="preserve">stops. </w:t>
      </w:r>
      <w:r w:rsidR="002331C7">
        <w:t>D</w:t>
      </w:r>
      <w:r w:rsidR="00483E8A">
        <w:t xml:space="preserve">ue to strict timetable policy, bus drivers </w:t>
      </w:r>
      <w:r w:rsidR="002331C7">
        <w:t xml:space="preserve">may </w:t>
      </w:r>
      <w:r w:rsidR="00483E8A">
        <w:t xml:space="preserve">tend to reclaim </w:t>
      </w:r>
      <w:r w:rsidR="00A76812">
        <w:t xml:space="preserve">more </w:t>
      </w:r>
      <w:r w:rsidR="00483E8A">
        <w:t xml:space="preserve">delay before these stops, making </w:t>
      </w:r>
      <w:r w:rsidR="00A76812">
        <w:t xml:space="preserve">greedy tactic users’ </w:t>
      </w:r>
      <w:r w:rsidR="00483E8A">
        <w:t>risk of missing bus larger.</w:t>
      </w:r>
      <w:r w:rsidR="004120D6">
        <w:t xml:space="preserve"> However, the waiting time </w:t>
      </w:r>
      <w:r w:rsidR="00F56B01">
        <w:t xml:space="preserve">for prudent tactic optimal </w:t>
      </w:r>
      <w:r w:rsidR="004120D6">
        <w:t>at timepoints are significantly smaller than nearby non-timepoint stops, showing the effectiveness of the optimal insurance buffers.</w:t>
      </w:r>
    </w:p>
    <w:p w14:paraId="2A7CBE8C" w14:textId="6D8FA903" w:rsidR="00A35723" w:rsidRPr="00A35723" w:rsidRDefault="00A35723" w:rsidP="001D19BB">
      <w:pPr>
        <w:pStyle w:val="IndentTimesNewRoman"/>
        <w:jc w:val="both"/>
        <w:rPr>
          <w:ins w:id="1685" w:author="Miller, Harvey J." w:date="2020-07-01T14:36:00Z"/>
        </w:rPr>
        <w:pPrChange w:id="1686" w:author="Miller, Harvey J." w:date="2020-07-01T14:38:00Z">
          <w:pPr>
            <w:pStyle w:val="IndentTimesNewRoman"/>
            <w:jc w:val="both"/>
          </w:pPr>
        </w:pPrChange>
      </w:pPr>
      <w:ins w:id="1687" w:author="Miller, Harvey J." w:date="2020-07-01T14:33:00Z">
        <w:r>
          <w:t>To test the ge</w:t>
        </w:r>
      </w:ins>
      <w:ins w:id="1688" w:author="Miller, Harvey J." w:date="2020-07-01T14:34:00Z">
        <w:r>
          <w:t xml:space="preserve">nerality of these spatial patterns, we performed a similar analysis </w:t>
        </w:r>
      </w:ins>
      <w:ins w:id="1689" w:author="Miller, Harvey J." w:date="2020-07-01T14:35:00Z">
        <w:r>
          <w:t xml:space="preserve">of the </w:t>
        </w:r>
      </w:ins>
      <w:ins w:id="1690" w:author="Miller, Harvey J." w:date="2020-07-01T14:36:00Z">
        <w:r>
          <w:t xml:space="preserve">PT </w:t>
        </w:r>
      </w:ins>
      <w:ins w:id="1691" w:author="Miller, Harvey J." w:date="2020-07-01T14:34:00Z">
        <w:r>
          <w:t>for five other bus routes in the system</w:t>
        </w:r>
      </w:ins>
      <w:ins w:id="1692" w:author="Miller, Harvey J." w:date="2020-07-01T14:36:00Z">
        <w:r>
          <w:t xml:space="preserve"> (specifically, COTA routes </w:t>
        </w:r>
        <w:r w:rsidRPr="00A35723">
          <w:t>1, 5, 7, 8, and 10</w:t>
        </w:r>
      </w:ins>
      <w:ins w:id="1693" w:author="Miller, Harvey J." w:date="2020-07-01T14:37:00Z">
        <w:r>
          <w:t>)</w:t>
        </w:r>
      </w:ins>
      <w:ins w:id="1694" w:author="Miller, Harvey J." w:date="2020-07-01T14:36:00Z">
        <w:r w:rsidRPr="00A35723">
          <w:t xml:space="preserve">. </w:t>
        </w:r>
      </w:ins>
      <w:ins w:id="1695" w:author="Miller, Harvey J." w:date="2020-07-01T14:37:00Z">
        <w:r w:rsidR="001D19BB">
          <w:t>T</w:t>
        </w:r>
      </w:ins>
      <w:ins w:id="1696" w:author="Miller, Harvey J." w:date="2020-07-01T14:36:00Z">
        <w:r w:rsidRPr="00A35723">
          <w:t xml:space="preserve">hese </w:t>
        </w:r>
      </w:ins>
      <w:ins w:id="1697" w:author="Miller, Harvey J." w:date="2020-07-01T14:38:00Z">
        <w:r w:rsidR="001D19BB">
          <w:t xml:space="preserve">are popular routes </w:t>
        </w:r>
      </w:ins>
      <w:ins w:id="1698" w:author="Miller, Harvey J." w:date="2020-07-01T14:40:00Z">
        <w:r w:rsidR="001D19BB">
          <w:t xml:space="preserve">that </w:t>
        </w:r>
      </w:ins>
      <w:ins w:id="1699" w:author="Miller, Harvey J." w:date="2020-07-01T14:36:00Z">
        <w:r w:rsidRPr="00A35723">
          <w:t>have different directions, different spatial and temporal coverage</w:t>
        </w:r>
      </w:ins>
      <w:ins w:id="1700" w:author="Miller, Harvey J." w:date="2020-07-01T14:37:00Z">
        <w:r>
          <w:t>s</w:t>
        </w:r>
      </w:ins>
      <w:ins w:id="1701" w:author="Miller, Harvey J." w:date="2020-07-01T14:40:00Z">
        <w:r w:rsidR="001D19BB">
          <w:t xml:space="preserve"> within the service area</w:t>
        </w:r>
      </w:ins>
      <w:ins w:id="1702" w:author="Miller, Harvey J." w:date="2020-07-01T14:36:00Z">
        <w:r w:rsidRPr="00A35723">
          <w:t xml:space="preserve">. We select the </w:t>
        </w:r>
        <w:proofErr w:type="gramStart"/>
        <w:r w:rsidRPr="00A35723">
          <w:t>time period</w:t>
        </w:r>
        <w:proofErr w:type="gramEnd"/>
        <w:r w:rsidRPr="00A35723">
          <w:t xml:space="preserve"> from a typical week from 7/15/2018 – 7/21/2018, when there was no major event like football games and extreme weather.</w:t>
        </w:r>
      </w:ins>
      <w:ins w:id="1703" w:author="Miller, Harvey J." w:date="2020-07-01T14:38:00Z">
        <w:r w:rsidR="001D19BB">
          <w:t xml:space="preserve">  </w:t>
        </w:r>
      </w:ins>
      <w:ins w:id="1704" w:author="Miller, Harvey J." w:date="2020-07-01T14:36:00Z">
        <w:r w:rsidRPr="00A35723">
          <w:t xml:space="preserve">We </w:t>
        </w:r>
      </w:ins>
      <w:ins w:id="1705" w:author="Miller, Harvey J." w:date="2020-07-01T14:38:00Z">
        <w:r w:rsidR="001D19BB">
          <w:t xml:space="preserve">observe </w:t>
        </w:r>
      </w:ins>
      <w:ins w:id="1706" w:author="Miller, Harvey J." w:date="2020-07-01T14:36:00Z">
        <w:r w:rsidRPr="00A35723">
          <w:t xml:space="preserve">the spatial distribution of the waiting time is highly </w:t>
        </w:r>
        <w:proofErr w:type="gramStart"/>
        <w:r w:rsidRPr="00A35723">
          <w:t xml:space="preserve">similar </w:t>
        </w:r>
      </w:ins>
      <w:ins w:id="1707" w:author="Miller, Harvey J." w:date="2020-07-01T14:38:00Z">
        <w:r w:rsidR="001D19BB">
          <w:t>to</w:t>
        </w:r>
        <w:proofErr w:type="gramEnd"/>
        <w:r w:rsidR="001D19BB">
          <w:t xml:space="preserve"> the results for route 2: </w:t>
        </w:r>
      </w:ins>
      <w:ins w:id="1708" w:author="Miller, Harvey J." w:date="2020-07-01T14:36:00Z">
        <w:r w:rsidRPr="00A35723">
          <w:t xml:space="preserve">the standard service sections have higher waiting time while the sections with frequent services have lower waiting time. </w:t>
        </w:r>
      </w:ins>
      <w:ins w:id="1709" w:author="Miller, Harvey J." w:date="2020-07-01T14:39:00Z">
        <w:r w:rsidR="001D19BB">
          <w:t xml:space="preserve">These routes </w:t>
        </w:r>
      </w:ins>
      <w:ins w:id="1710" w:author="Miller, Harvey J." w:date="2020-07-01T14:40:00Z">
        <w:r w:rsidR="001D19BB">
          <w:t xml:space="preserve">also </w:t>
        </w:r>
      </w:ins>
      <w:ins w:id="1711" w:author="Miller, Harvey J." w:date="2020-07-01T14:36:00Z">
        <w:r w:rsidRPr="00A35723">
          <w:t xml:space="preserve">have same </w:t>
        </w:r>
      </w:ins>
      <w:ins w:id="1712" w:author="Miller, Harvey J." w:date="2020-07-01T14:40:00Z">
        <w:r w:rsidR="001D19BB">
          <w:t>concentric</w:t>
        </w:r>
      </w:ins>
      <w:ins w:id="1713" w:author="Miller, Harvey J." w:date="2020-07-01T14:39:00Z">
        <w:r w:rsidR="001D19BB">
          <w:t xml:space="preserve"> circle pattern based </w:t>
        </w:r>
      </w:ins>
      <w:ins w:id="1714" w:author="Miller, Harvey J." w:date="2020-07-01T14:40:00Z">
        <w:r w:rsidR="001D19BB">
          <w:t xml:space="preserve">on </w:t>
        </w:r>
      </w:ins>
      <w:ins w:id="1715" w:author="Miller, Harvey J." w:date="2020-07-01T14:36:00Z">
        <w:r w:rsidRPr="00A35723">
          <w:t xml:space="preserve">walking time </w:t>
        </w:r>
      </w:ins>
      <w:ins w:id="1716" w:author="Miller, Harvey J." w:date="2020-07-01T14:40:00Z">
        <w:r w:rsidR="001D19BB">
          <w:t xml:space="preserve">to stops.  </w:t>
        </w:r>
      </w:ins>
    </w:p>
    <w:p w14:paraId="4FCA01AF" w14:textId="0EA6CC8A" w:rsidR="008977AC" w:rsidRPr="00B942D8" w:rsidRDefault="008977AC" w:rsidP="008977AC">
      <w:pPr>
        <w:pStyle w:val="IndentTimesNewRoman"/>
        <w:jc w:val="both"/>
      </w:pPr>
      <w:del w:id="1717" w:author="Miller, Harvey J." w:date="2020-07-01T14:33:00Z">
        <w:r w:rsidDel="00A35723">
          <w:delText xml:space="preserve">We also test the transferability of </w:delText>
        </w:r>
        <w:r w:rsidR="00FC3268" w:rsidDel="00A35723">
          <w:delText>the spatial</w:delText>
        </w:r>
        <w:r w:rsidDel="00A35723">
          <w:delText xml:space="preserve"> </w:delText>
        </w:r>
        <w:r w:rsidR="00FC3268" w:rsidDel="00A35723">
          <w:delText xml:space="preserve">patterns </w:delText>
        </w:r>
        <w:r w:rsidDel="00A35723">
          <w:delText xml:space="preserve">to other five major routes in the COTA systems in Appendix 5. The results show that these conclusions are transferable to other routes with highly </w:delText>
        </w:r>
        <w:r w:rsidR="00DF7BCC" w:rsidDel="00A35723">
          <w:delText xml:space="preserve">similar </w:delText>
        </w:r>
        <w:r w:rsidR="00FC3268" w:rsidDel="00A35723">
          <w:delText xml:space="preserve">spatial </w:delText>
        </w:r>
        <w:r w:rsidDel="00A35723">
          <w:delText>patterns</w:delText>
        </w:r>
      </w:del>
      <w:del w:id="1718" w:author="Miller, Harvey J." w:date="2020-07-01T14:36:00Z">
        <w:r w:rsidDel="00A35723">
          <w:delText>.</w:delText>
        </w:r>
      </w:del>
    </w:p>
    <w:p w14:paraId="7BD789BF" w14:textId="3B53C6E9" w:rsidR="005A464A" w:rsidDel="001D19BB" w:rsidRDefault="005A464A" w:rsidP="005A464A">
      <w:pPr>
        <w:pStyle w:val="TimesNewRoman"/>
        <w:jc w:val="both"/>
        <w:rPr>
          <w:del w:id="1719" w:author="Miller, Harvey J." w:date="2020-07-01T14:41:00Z"/>
          <w:b/>
        </w:rPr>
      </w:pPr>
    </w:p>
    <w:p w14:paraId="16CC6498" w14:textId="1802A500" w:rsidR="005A464A" w:rsidDel="001D19BB" w:rsidRDefault="005A464A" w:rsidP="005A464A">
      <w:pPr>
        <w:pStyle w:val="TimesNewRoman"/>
        <w:jc w:val="both"/>
        <w:rPr>
          <w:del w:id="1720" w:author="Miller, Harvey J." w:date="2020-07-01T14:41:00Z"/>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721" w:author="Liu, Luyu" w:date="2020-06-15T19:57:00Z">
        <w:r w:rsidDel="00A246E6">
          <w:delText xml:space="preserve">  </w:delText>
        </w:r>
      </w:del>
      <w:ins w:id="1722" w:author="Liu, Luyu" w:date="2020-06-15T19:57:00Z">
        <w:r w:rsidR="00A246E6">
          <w:t xml:space="preserve"> </w:t>
        </w:r>
      </w:ins>
    </w:p>
    <w:p w14:paraId="223EE24E" w14:textId="3E22F0AC" w:rsidR="005A464A" w:rsidRDefault="005A464A" w:rsidP="005A464A">
      <w:pPr>
        <w:pStyle w:val="TimesNewRoman"/>
        <w:jc w:val="both"/>
      </w:pPr>
      <w:r>
        <w:t>We now compare</w:t>
      </w:r>
      <w:r w:rsidRPr="0016636C">
        <w:t xml:space="preserve"> </w:t>
      </w:r>
      <w:r>
        <w:t xml:space="preserve">the </w:t>
      </w:r>
      <w:r w:rsidRPr="0016636C">
        <w:t xml:space="preserve">performance of </w:t>
      </w:r>
      <w:del w:id="1723" w:author="Liu, Luyu" w:date="2020-06-21T14:39:00Z">
        <w:r w:rsidRPr="0016636C" w:rsidDel="00A61F5E">
          <w:delText xml:space="preserve">best non-RTI </w:delText>
        </w:r>
        <w:r w:rsidDel="00A61F5E">
          <w:delText xml:space="preserve">strategy </w:delText>
        </w:r>
        <w:r w:rsidRPr="0016636C" w:rsidDel="00A61F5E">
          <w:delText xml:space="preserve">(ST) and </w:delText>
        </w:r>
      </w:del>
      <w:r w:rsidRPr="0016636C">
        <w:t>b</w:t>
      </w:r>
      <w:r>
        <w:t xml:space="preserve">est RTI strategy (PT) </w:t>
      </w:r>
      <w:ins w:id="1724" w:author="Liu, Luyu" w:date="2020-06-21T14:39:00Z">
        <w:r w:rsidR="00A61F5E">
          <w:t xml:space="preserve">and </w:t>
        </w:r>
        <w:r w:rsidR="00A61F5E" w:rsidRPr="0016636C">
          <w:t xml:space="preserve">best non-RTI </w:t>
        </w:r>
        <w:r w:rsidR="00A61F5E">
          <w:t xml:space="preserve">strategy </w:t>
        </w:r>
        <w:r w:rsidR="00A61F5E" w:rsidRPr="0016636C">
          <w:t xml:space="preserve">(ST) </w:t>
        </w:r>
      </w:ins>
      <w:r>
        <w:t>with respect to space</w:t>
      </w:r>
      <w:ins w:id="1725" w:author="Liu, Luyu" w:date="2020-06-21T14:39:00Z">
        <w:r w:rsidR="00A61F5E">
          <w:t>, which is a</w:t>
        </w:r>
        <w:r w:rsidR="00497A00">
          <w:t xml:space="preserve"> common benchmark adopted by prior research </w:t>
        </w:r>
      </w:ins>
      <w:ins w:id="1726" w:author="Liu, Luyu" w:date="2020-06-21T14:40:00Z">
        <w:r w:rsidR="00497A00">
          <w:fldChar w:fldCharType="begin" w:fldLock="1"/>
        </w:r>
      </w:ins>
      <w:r w:rsidR="008D6C9E">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rsidR="00497A00">
        <w:fldChar w:fldCharType="separate"/>
      </w:r>
      <w:r w:rsidR="00497A00" w:rsidRPr="00497A00">
        <w:rPr>
          <w:noProof/>
        </w:rPr>
        <w:t>(Cats and Loutos 2016b, 2016a)</w:t>
      </w:r>
      <w:ins w:id="1727" w:author="Liu, Luyu" w:date="2020-06-21T14:40:00Z">
        <w:r w:rsidR="00497A00">
          <w:fldChar w:fldCharType="end"/>
        </w:r>
      </w:ins>
      <w:r>
        <w:t>.</w:t>
      </w:r>
      <w:del w:id="1728" w:author="Liu, Luyu" w:date="2020-06-15T19:57:00Z">
        <w:r w:rsidRPr="0016636C" w:rsidDel="00A246E6">
          <w:delText xml:space="preserve"> </w:delText>
        </w:r>
        <w:r w:rsidDel="00A246E6">
          <w:delText xml:space="preserve"> </w:delText>
        </w:r>
      </w:del>
      <w:ins w:id="1729" w:author="Liu, Luyu" w:date="2020-06-15T19:57:00Z">
        <w:r w:rsidR="00A246E6">
          <w:t xml:space="preserve"> </w:t>
        </w:r>
      </w:ins>
      <w:r>
        <w:fldChar w:fldCharType="begin"/>
      </w:r>
      <w:r>
        <w:instrText xml:space="preserve"> REF _Ref16255992 \h  \* MERGEFORMAT </w:instrText>
      </w:r>
      <w:r>
        <w:fldChar w:fldCharType="separate"/>
      </w:r>
      <w:ins w:id="1730" w:author="Miller, Harvey J." w:date="2020-07-01T14:41:00Z">
        <w:r w:rsidR="001D19BB">
          <w:t xml:space="preserve">Figure </w:t>
        </w:r>
        <w:r w:rsidR="001D19BB">
          <w:rPr>
            <w:noProof/>
          </w:rPr>
          <w:t>9</w:t>
        </w:r>
      </w:ins>
      <w:ins w:id="1731" w:author="Liu, Luyu" w:date="2020-06-18T23:00:00Z">
        <w:del w:id="1732" w:author="Miller, Harvey J." w:date="2020-07-01T14:41:00Z">
          <w:r w:rsidR="00F752DD" w:rsidDel="001D19BB">
            <w:delText xml:space="preserve">Figure </w:delText>
          </w:r>
          <w:r w:rsidR="00F752DD" w:rsidDel="001D19BB">
            <w:rPr>
              <w:noProof/>
            </w:rPr>
            <w:delText>10</w:delText>
          </w:r>
        </w:del>
      </w:ins>
      <w:del w:id="1733" w:author="Miller, Harvey J." w:date="2020-07-01T14:41:00Z">
        <w:r w:rsidDel="001D19BB">
          <w:delText xml:space="preserve">Figure </w:delText>
        </w:r>
        <w:r w:rsidDel="001D19BB">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734" w:author="Liu, Luyu" w:date="2020-06-14T14:13:00Z">
        <w:r w:rsidR="00C80238">
          <w:t xml:space="preserve"> This </w:t>
        </w:r>
      </w:ins>
      <w:ins w:id="1735" w:author="Liu, Luyu" w:date="2020-06-18T23:02:00Z">
        <w:r w:rsidR="00331568">
          <w:t xml:space="preserve">could be </w:t>
        </w:r>
      </w:ins>
      <w:ins w:id="1736" w:author="Liu, Luyu" w:date="2020-06-14T14:13:00Z">
        <w:r w:rsidR="00C80238">
          <w:t xml:space="preserve">because </w:t>
        </w:r>
      </w:ins>
      <w:ins w:id="1737" w:author="Liu, Luyu" w:date="2020-06-14T14:14:00Z">
        <w:r w:rsidR="00C80238">
          <w:t xml:space="preserve">of </w:t>
        </w:r>
      </w:ins>
      <w:ins w:id="1738" w:author="Liu, Luyu" w:date="2020-06-18T23:01:00Z">
        <w:r w:rsidR="00D36004">
          <w:t xml:space="preserve">the relatively stable performance of prudent tactic optimal and </w:t>
        </w:r>
      </w:ins>
      <w:ins w:id="1739"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w:t>
      </w:r>
      <w:ins w:id="1740" w:author="Miller, Harvey J." w:date="2020-07-01T14:41:00Z">
        <w:r w:rsidR="001D19BB">
          <w:t xml:space="preserve">a </w:t>
        </w:r>
      </w:ins>
      <w:r w:rsidRPr="00092DA1">
        <w:t xml:space="preserve">stop </w:t>
      </w:r>
      <w:ins w:id="1741" w:author="Miller, Harvey J." w:date="2020-07-01T14:41:00Z">
        <w:r w:rsidR="001D19BB">
          <w:t>(</w:t>
        </w:r>
      </w:ins>
      <w:del w:id="1742" w:author="Miller, Harvey J." w:date="2020-07-01T14:41:00Z">
        <w:r w:rsidRPr="00092DA1" w:rsidDel="001D19BB">
          <w:delText>“</w:delText>
        </w:r>
      </w:del>
      <w:r w:rsidRPr="00092DA1">
        <w:t>North High Street &amp; Euclid Avenue</w:t>
      </w:r>
      <w:ins w:id="1743" w:author="Miller, Harvey J." w:date="2020-07-01T14:42:00Z">
        <w:r w:rsidR="001D19BB">
          <w:t>)</w:t>
        </w:r>
      </w:ins>
      <w:del w:id="1744" w:author="Miller, Harvey J." w:date="2020-07-01T14:42:00Z">
        <w:r w:rsidRPr="00092DA1" w:rsidDel="001D19BB">
          <w:delText>”</w:delText>
        </w:r>
      </w:del>
      <w:r w:rsidRPr="00092DA1">
        <w:t xml:space="preserv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745" w:author="Liu, Luyu" w:date="2020-06-18T23:00:00Z">
        <w:r w:rsidR="00F752DD">
          <w:t>Figure 10</w:t>
        </w:r>
      </w:ins>
      <w:del w:id="1746"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040784BC" w:rsidR="005A464A" w:rsidRDefault="005A464A" w:rsidP="005A464A">
      <w:pPr>
        <w:pStyle w:val="TimesNewRoman"/>
        <w:jc w:val="center"/>
      </w:pPr>
      <w:bookmarkStart w:id="1747" w:name="_Ref16255992"/>
      <w:commentRangeStart w:id="1748"/>
      <w:r>
        <w:t xml:space="preserve">Figure </w:t>
      </w:r>
      <w:fldSimple w:instr=" SEQ Figure \* ARABIC ">
        <w:r w:rsidR="00F64130">
          <w:rPr>
            <w:noProof/>
          </w:rPr>
          <w:t>9</w:t>
        </w:r>
      </w:fldSimple>
      <w:bookmarkEnd w:id="1747"/>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748"/>
      <w:r>
        <w:rPr>
          <w:rStyle w:val="CommentReference"/>
          <w:rFonts w:asciiTheme="minorHAnsi" w:hAnsiTheme="minorHAnsi" w:cstheme="minorBidi"/>
        </w:rPr>
        <w:commentReference w:id="1748"/>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749" w:author="Liu, Luyu" w:date="2020-06-15T19:57:00Z">
        <w:r w:rsidDel="00A246E6">
          <w:rPr>
            <w:rFonts w:ascii="Times New Roman" w:hAnsi="Times New Roman" w:cs="Times New Roman"/>
            <w:sz w:val="24"/>
            <w:szCs w:val="24"/>
          </w:rPr>
          <w:delText xml:space="preserve">  </w:delText>
        </w:r>
      </w:del>
      <w:ins w:id="175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751"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752"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753"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754" w:author="Liu, Luyu" w:date="2020-06-13T12:34:00Z">
        <w:r w:rsidDel="00FA6C5B">
          <w:rPr>
            <w:rFonts w:ascii="Times New Roman" w:hAnsi="Times New Roman" w:cs="Times New Roman"/>
            <w:sz w:val="24"/>
            <w:szCs w:val="24"/>
          </w:rPr>
          <w:delText>TPS</w:delText>
        </w:r>
      </w:del>
      <w:ins w:id="1755"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756" w:author="Liu, Luyu" w:date="2020-06-15T19:57:00Z">
        <w:r w:rsidDel="00A246E6">
          <w:rPr>
            <w:rFonts w:ascii="Times New Roman" w:hAnsi="Times New Roman" w:cs="Times New Roman"/>
            <w:sz w:val="24"/>
            <w:szCs w:val="24"/>
          </w:rPr>
          <w:delText xml:space="preserve">  </w:delText>
        </w:r>
      </w:del>
      <w:ins w:id="175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758" w:author="Liu, Luyu" w:date="2020-06-15T19:57:00Z">
        <w:r w:rsidDel="00A246E6">
          <w:rPr>
            <w:rFonts w:ascii="Times New Roman" w:hAnsi="Times New Roman" w:cs="Times New Roman"/>
            <w:sz w:val="24"/>
            <w:szCs w:val="24"/>
          </w:rPr>
          <w:delText xml:space="preserve">  </w:delText>
        </w:r>
      </w:del>
      <w:ins w:id="175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760" w:author="Liu, Luyu" w:date="2020-06-15T19:57:00Z">
        <w:r w:rsidDel="00A246E6">
          <w:rPr>
            <w:rFonts w:ascii="Times New Roman" w:hAnsi="Times New Roman" w:cs="Times New Roman"/>
            <w:sz w:val="24"/>
            <w:szCs w:val="24"/>
          </w:rPr>
          <w:delText xml:space="preserve">  </w:delText>
        </w:r>
      </w:del>
      <w:ins w:id="176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762"/>
      <w:commentRangeStart w:id="1763"/>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764" w:author="Liu, Luyu" w:date="2020-06-15T19:57:00Z">
        <w:r w:rsidDel="00A246E6">
          <w:rPr>
            <w:rFonts w:ascii="Times New Roman" w:hAnsi="Times New Roman" w:cs="Times New Roman"/>
            <w:sz w:val="24"/>
            <w:szCs w:val="24"/>
          </w:rPr>
          <w:delText xml:space="preserve">   </w:delText>
        </w:r>
      </w:del>
      <w:ins w:id="176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766"/>
      <w:commentRangeStart w:id="1767"/>
      <w:r>
        <w:rPr>
          <w:rFonts w:ascii="Times New Roman" w:hAnsi="Times New Roman" w:cs="Times New Roman"/>
          <w:sz w:val="24"/>
          <w:szCs w:val="24"/>
        </w:rPr>
        <w:t>historical data to gauge the veracity of the RTI in reducing waiting time based on spatial and temporal context.</w:t>
      </w:r>
      <w:commentRangeEnd w:id="1766"/>
      <w:r>
        <w:rPr>
          <w:rStyle w:val="CommentReference"/>
        </w:rPr>
        <w:commentReference w:id="1766"/>
      </w:r>
      <w:commentRangeEnd w:id="1767"/>
      <w:r>
        <w:rPr>
          <w:rStyle w:val="CommentReference"/>
        </w:rPr>
        <w:commentReference w:id="1767"/>
      </w:r>
      <w:del w:id="1768" w:author="Liu, Luyu" w:date="2020-06-15T19:57:00Z">
        <w:r w:rsidDel="00A246E6">
          <w:rPr>
            <w:rFonts w:ascii="Times New Roman" w:hAnsi="Times New Roman" w:cs="Times New Roman"/>
            <w:sz w:val="24"/>
            <w:szCs w:val="24"/>
          </w:rPr>
          <w:delText xml:space="preserve">  </w:delText>
        </w:r>
      </w:del>
      <w:ins w:id="176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770" w:author="Liu, Luyu" w:date="2020-06-13T12:34:00Z">
        <w:r w:rsidDel="00FA6C5B">
          <w:rPr>
            <w:rFonts w:ascii="Times New Roman" w:hAnsi="Times New Roman" w:cs="Times New Roman"/>
            <w:sz w:val="24"/>
            <w:szCs w:val="24"/>
          </w:rPr>
          <w:delText>TPS</w:delText>
        </w:r>
      </w:del>
      <w:ins w:id="1771"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772" w:author="Liu, Luyu" w:date="2020-06-15T19:57:00Z">
        <w:r w:rsidDel="00A246E6">
          <w:rPr>
            <w:rFonts w:ascii="Times New Roman" w:hAnsi="Times New Roman" w:cs="Times New Roman"/>
            <w:sz w:val="24"/>
            <w:szCs w:val="24"/>
          </w:rPr>
          <w:delText xml:space="preserve">  </w:delText>
        </w:r>
      </w:del>
      <w:ins w:id="177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774" w:author="Liu, Luyu" w:date="2020-06-15T19:57:00Z">
        <w:r w:rsidDel="00A246E6">
          <w:rPr>
            <w:rFonts w:ascii="Times New Roman" w:hAnsi="Times New Roman" w:cs="Times New Roman"/>
            <w:sz w:val="24"/>
            <w:szCs w:val="24"/>
          </w:rPr>
          <w:delText xml:space="preserve">  </w:delText>
        </w:r>
      </w:del>
      <w:ins w:id="177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762"/>
      <w:r>
        <w:rPr>
          <w:rStyle w:val="CommentReference"/>
        </w:rPr>
        <w:commentReference w:id="1762"/>
      </w:r>
      <w:commentRangeEnd w:id="1763"/>
      <w:r>
        <w:rPr>
          <w:rStyle w:val="CommentReference"/>
        </w:rPr>
        <w:commentReference w:id="1763"/>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776" w:author="Liu, Luyu" w:date="2020-06-13T15:20:00Z">
        <w:r w:rsidDel="00BB57AA">
          <w:rPr>
            <w:rFonts w:ascii="Times New Roman" w:hAnsi="Times New Roman" w:cs="Times New Roman"/>
            <w:sz w:val="24"/>
            <w:szCs w:val="24"/>
          </w:rPr>
          <w:delText xml:space="preserve">strathies </w:delText>
        </w:r>
      </w:del>
      <w:ins w:id="1777"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778" w:author="Liu, Luyu" w:date="2020-06-14T14:28:00Z">
        <w:r w:rsidDel="001F7846">
          <w:rPr>
            <w:rFonts w:ascii="Times New Roman" w:hAnsi="Times New Roman" w:cs="Times New Roman"/>
            <w:sz w:val="24"/>
            <w:szCs w:val="24"/>
          </w:rPr>
          <w:delText xml:space="preserve">   </w:delText>
        </w:r>
      </w:del>
    </w:p>
    <w:p w14:paraId="73F3E03A" w14:textId="5CA5FE5B"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1779" w:author="Liu, Luyu" w:date="2020-06-13T15:16:00Z">
        <w:r w:rsidR="0001558A">
          <w:rPr>
            <w:rFonts w:ascii="Times New Roman" w:hAnsi="Times New Roman" w:cs="Times New Roman"/>
            <w:sz w:val="24"/>
            <w:szCs w:val="24"/>
          </w:rPr>
          <w:t>each trip planning strategy</w:t>
        </w:r>
      </w:ins>
      <w:ins w:id="1780" w:author="Liu, Luyu" w:date="2020-06-13T15:17:00Z">
        <w:r w:rsidR="0001558A">
          <w:rPr>
            <w:rFonts w:ascii="Times New Roman" w:hAnsi="Times New Roman" w:cs="Times New Roman"/>
            <w:sz w:val="24"/>
            <w:szCs w:val="24"/>
          </w:rPr>
          <w:t>’s</w:t>
        </w:r>
      </w:ins>
      <w:ins w:id="1781" w:author="Liu, Luyu" w:date="2020-06-13T15:16:00Z">
        <w:r w:rsidR="0001558A">
          <w:rPr>
            <w:rFonts w:ascii="Times New Roman" w:hAnsi="Times New Roman" w:cs="Times New Roman"/>
            <w:sz w:val="24"/>
            <w:szCs w:val="24"/>
          </w:rPr>
          <w:t xml:space="preserve"> </w:t>
        </w:r>
      </w:ins>
      <w:del w:id="1782"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783"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784" w:author="Liu, Luyu" w:date="2020-06-13T15:15:00Z">
        <w:r w:rsidR="00D32CB3">
          <w:rPr>
            <w:rFonts w:ascii="Times New Roman" w:hAnsi="Times New Roman" w:cs="Times New Roman"/>
            <w:sz w:val="24"/>
            <w:szCs w:val="24"/>
          </w:rPr>
          <w:t xml:space="preserve">survey </w:t>
        </w:r>
      </w:ins>
      <w:del w:id="1785"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786" w:author="Liu, Luyu" w:date="2020-06-13T15:15:00Z">
        <w:r w:rsidR="00D32CB3">
          <w:rPr>
            <w:rFonts w:ascii="Times New Roman" w:hAnsi="Times New Roman" w:cs="Times New Roman"/>
            <w:sz w:val="24"/>
            <w:szCs w:val="24"/>
          </w:rPr>
          <w:t>the users using each trip planning strategy</w:t>
        </w:r>
      </w:ins>
      <w:ins w:id="1787" w:author="Liu, Luyu" w:date="2020-06-13T15:17:00Z">
        <w:r w:rsidR="00BB57AA">
          <w:rPr>
            <w:rFonts w:ascii="Times New Roman" w:hAnsi="Times New Roman" w:cs="Times New Roman"/>
            <w:sz w:val="24"/>
            <w:szCs w:val="24"/>
          </w:rPr>
          <w:t xml:space="preserve"> among all users</w:t>
        </w:r>
      </w:ins>
      <w:del w:id="1788"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789" w:author="Liu, Luyu" w:date="2020-06-13T17:09:00Z">
        <w:r w:rsidR="007C3594">
          <w:rPr>
            <w:rFonts w:ascii="Times New Roman" w:hAnsi="Times New Roman" w:cs="Times New Roman"/>
            <w:noProof/>
            <w:sz w:val="24"/>
            <w:szCs w:val="24"/>
          </w:rPr>
          <w:t xml:space="preserve"> </w:t>
        </w:r>
      </w:ins>
      <w:del w:id="1790"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791"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792" w:author="Liu, Luyu" w:date="2020-06-13T15:18:00Z">
        <w:r w:rsidDel="00BB57AA">
          <w:rPr>
            <w:rFonts w:ascii="Times New Roman" w:hAnsi="Times New Roman" w:cs="Times New Roman"/>
            <w:noProof/>
            <w:sz w:val="24"/>
            <w:szCs w:val="24"/>
          </w:rPr>
          <w:delText xml:space="preserve"> </w:delText>
        </w:r>
      </w:del>
      <w:ins w:id="1793"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794" w:author="Liu, Luyu" w:date="2020-06-13T15:25:00Z">
        <w:r w:rsidR="00687CCC">
          <w:rPr>
            <w:rFonts w:ascii="Times New Roman" w:hAnsi="Times New Roman" w:cs="Times New Roman"/>
            <w:noProof/>
            <w:sz w:val="24"/>
            <w:szCs w:val="24"/>
          </w:rPr>
          <w:t>. This include</w:t>
        </w:r>
      </w:ins>
      <w:ins w:id="1795" w:author="Liu, Luyu" w:date="2020-06-13T15:29:00Z">
        <w:r w:rsidR="00687CCC">
          <w:rPr>
            <w:rFonts w:ascii="Times New Roman" w:hAnsi="Times New Roman" w:cs="Times New Roman"/>
            <w:noProof/>
            <w:sz w:val="24"/>
            <w:szCs w:val="24"/>
          </w:rPr>
          <w:t>s</w:t>
        </w:r>
      </w:ins>
      <w:ins w:id="1796" w:author="Liu, Luyu" w:date="2020-06-13T15:25:00Z">
        <w:r w:rsidR="00687CCC">
          <w:rPr>
            <w:rFonts w:ascii="Times New Roman" w:hAnsi="Times New Roman" w:cs="Times New Roman"/>
            <w:noProof/>
            <w:sz w:val="24"/>
            <w:szCs w:val="24"/>
          </w:rPr>
          <w:t xml:space="preserve"> but </w:t>
        </w:r>
      </w:ins>
      <w:ins w:id="1797" w:author="Liu, Luyu" w:date="2020-06-13T15:26:00Z">
        <w:r w:rsidR="00687CCC">
          <w:rPr>
            <w:rFonts w:ascii="Times New Roman" w:hAnsi="Times New Roman" w:cs="Times New Roman"/>
            <w:noProof/>
            <w:sz w:val="24"/>
            <w:szCs w:val="24"/>
          </w:rPr>
          <w:t xml:space="preserve">is </w:t>
        </w:r>
      </w:ins>
      <w:ins w:id="1798" w:author="Liu, Luyu" w:date="2020-06-13T15:25:00Z">
        <w:r w:rsidR="00687CCC">
          <w:rPr>
            <w:rFonts w:ascii="Times New Roman" w:hAnsi="Times New Roman" w:cs="Times New Roman"/>
            <w:noProof/>
            <w:sz w:val="24"/>
            <w:szCs w:val="24"/>
          </w:rPr>
          <w:t xml:space="preserve">not limit to the distribution of actual inssurance buffer and actual </w:t>
        </w:r>
      </w:ins>
      <w:ins w:id="1799" w:author="Liu, Luyu" w:date="2020-06-13T15:27:00Z">
        <w:r w:rsidR="00687CCC">
          <w:rPr>
            <w:rFonts w:ascii="Times New Roman" w:hAnsi="Times New Roman" w:cs="Times New Roman"/>
            <w:noProof/>
            <w:sz w:val="24"/>
            <w:szCs w:val="24"/>
          </w:rPr>
          <w:t>waiting time</w:t>
        </w:r>
      </w:ins>
      <w:ins w:id="1800" w:author="Liu, Luyu" w:date="2020-06-13T15:28:00Z">
        <w:r w:rsidR="00687CCC">
          <w:rPr>
            <w:rFonts w:ascii="Times New Roman" w:hAnsi="Times New Roman" w:cs="Times New Roman"/>
            <w:noProof/>
            <w:sz w:val="24"/>
            <w:szCs w:val="24"/>
          </w:rPr>
          <w:t>.</w:t>
        </w:r>
      </w:ins>
      <w:ins w:id="1801" w:author="Liu, Luyu" w:date="2020-06-13T15:33:00Z">
        <w:r w:rsidR="00067856">
          <w:rPr>
            <w:rFonts w:ascii="Times New Roman" w:hAnsi="Times New Roman" w:cs="Times New Roman"/>
            <w:noProof/>
            <w:sz w:val="24"/>
            <w:szCs w:val="24"/>
          </w:rPr>
          <w:t xml:space="preserve"> The progress on these issues will</w:t>
        </w:r>
      </w:ins>
      <w:del w:id="1802" w:author="Liu, Luyu" w:date="2020-06-13T15:28:00Z">
        <w:r w:rsidDel="00687CCC">
          <w:rPr>
            <w:rFonts w:ascii="Times New Roman" w:hAnsi="Times New Roman" w:cs="Times New Roman"/>
            <w:noProof/>
            <w:sz w:val="24"/>
            <w:szCs w:val="24"/>
          </w:rPr>
          <w:delText xml:space="preserve"> so</w:delText>
        </w:r>
      </w:del>
      <w:del w:id="1803" w:author="Liu, Luyu" w:date="2020-06-13T15:33:00Z">
        <w:r w:rsidDel="00067856">
          <w:rPr>
            <w:rFonts w:ascii="Times New Roman" w:hAnsi="Times New Roman" w:cs="Times New Roman"/>
            <w:noProof/>
            <w:sz w:val="24"/>
            <w:szCs w:val="24"/>
          </w:rPr>
          <w:delText xml:space="preserve"> </w:delText>
        </w:r>
      </w:del>
      <w:ins w:id="1804" w:author="Liu, Luyu" w:date="2020-06-13T15:29:00Z">
        <w:r w:rsidR="00067856">
          <w:rPr>
            <w:rFonts w:ascii="Times New Roman" w:hAnsi="Times New Roman" w:cs="Times New Roman"/>
            <w:noProof/>
            <w:sz w:val="24"/>
            <w:szCs w:val="24"/>
          </w:rPr>
          <w:t xml:space="preserve"> help </w:t>
        </w:r>
      </w:ins>
      <w:ins w:id="1805" w:author="Liu, Luyu" w:date="2020-06-13T15:34:00Z">
        <w:r w:rsidR="004D36B5">
          <w:rPr>
            <w:rFonts w:ascii="Times New Roman" w:hAnsi="Times New Roman" w:cs="Times New Roman"/>
            <w:noProof/>
            <w:sz w:val="24"/>
            <w:szCs w:val="24"/>
          </w:rPr>
          <w:t xml:space="preserve">to </w:t>
        </w:r>
      </w:ins>
      <w:ins w:id="1806" w:author="Liu, Luyu" w:date="2020-06-13T15:29:00Z">
        <w:r w:rsidR="00067856">
          <w:rPr>
            <w:rFonts w:ascii="Times New Roman" w:hAnsi="Times New Roman" w:cs="Times New Roman"/>
            <w:noProof/>
            <w:sz w:val="24"/>
            <w:szCs w:val="24"/>
          </w:rPr>
          <w:t>understand</w:t>
        </w:r>
      </w:ins>
      <w:ins w:id="1807" w:author="Liu, Luyu" w:date="2020-06-13T15:28:00Z">
        <w:r w:rsidR="00687CCC">
          <w:rPr>
            <w:rFonts w:ascii="Times New Roman" w:hAnsi="Times New Roman" w:cs="Times New Roman"/>
            <w:noProof/>
            <w:sz w:val="24"/>
            <w:szCs w:val="24"/>
          </w:rPr>
          <w:t xml:space="preserve"> </w:t>
        </w:r>
      </w:ins>
      <w:del w:id="1808"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809"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810" w:author="Liu, Luyu" w:date="2020-06-13T17:09:00Z">
        <w:r w:rsidR="007C3594">
          <w:rPr>
            <w:rFonts w:ascii="Times New Roman" w:hAnsi="Times New Roman" w:cs="Times New Roman"/>
            <w:noProof/>
            <w:sz w:val="24"/>
            <w:szCs w:val="24"/>
          </w:rPr>
          <w:t xml:space="preserve"> Meanwhile, we also encourage future studies to expand the </w:t>
        </w:r>
      </w:ins>
      <w:ins w:id="1811" w:author="Liu, Luyu" w:date="2020-06-13T17:10:00Z">
        <w:r w:rsidR="007C3594">
          <w:rPr>
            <w:rFonts w:ascii="Times New Roman" w:hAnsi="Times New Roman" w:cs="Times New Roman"/>
            <w:noProof/>
            <w:sz w:val="24"/>
            <w:szCs w:val="24"/>
          </w:rPr>
          <w:t>methods to more transit systems</w:t>
        </w:r>
      </w:ins>
      <w:ins w:id="1812" w:author="Liu, Luyu" w:date="2020-06-14T14:35:00Z">
        <w:r w:rsidR="001F7846">
          <w:rPr>
            <w:rFonts w:ascii="Times New Roman" w:hAnsi="Times New Roman" w:cs="Times New Roman"/>
            <w:noProof/>
            <w:sz w:val="24"/>
            <w:szCs w:val="24"/>
          </w:rPr>
          <w:t xml:space="preserve"> </w:t>
        </w:r>
      </w:ins>
      <w:ins w:id="1813" w:author="Liu, Luyu" w:date="2020-06-22T17:30:00Z">
        <w:r w:rsidR="004400AC">
          <w:rPr>
            <w:rFonts w:ascii="Times New Roman" w:hAnsi="Times New Roman" w:cs="Times New Roman"/>
            <w:noProof/>
            <w:sz w:val="24"/>
            <w:szCs w:val="24"/>
          </w:rPr>
          <w:t xml:space="preserve">with different headway and update interval </w:t>
        </w:r>
      </w:ins>
      <w:ins w:id="1814" w:author="Liu, Luyu" w:date="2020-06-14T14:35:00Z">
        <w:r w:rsidR="001F7846">
          <w:rPr>
            <w:rFonts w:ascii="Times New Roman" w:hAnsi="Times New Roman" w:cs="Times New Roman"/>
            <w:noProof/>
            <w:sz w:val="24"/>
            <w:szCs w:val="24"/>
          </w:rPr>
          <w:t>to test the transferability of the conclusion</w:t>
        </w:r>
      </w:ins>
      <w:ins w:id="1815" w:author="Liu, Luyu" w:date="2020-06-14T14:36:00Z">
        <w:r w:rsidR="001F7846">
          <w:rPr>
            <w:rFonts w:ascii="Times New Roman" w:hAnsi="Times New Roman" w:cs="Times New Roman"/>
            <w:noProof/>
            <w:sz w:val="24"/>
            <w:szCs w:val="24"/>
          </w:rPr>
          <w:t>s</w:t>
        </w:r>
      </w:ins>
      <w:ins w:id="1816" w:author="Liu, Luyu" w:date="2020-06-14T14:35:00Z">
        <w:r w:rsidR="001F7846">
          <w:rPr>
            <w:rFonts w:ascii="Times New Roman" w:hAnsi="Times New Roman" w:cs="Times New Roman"/>
            <w:noProof/>
            <w:sz w:val="24"/>
            <w:szCs w:val="24"/>
          </w:rPr>
          <w:t xml:space="preserve"> </w:t>
        </w:r>
      </w:ins>
      <w:ins w:id="1817" w:author="Liu, Luyu" w:date="2020-06-14T14:37:00Z">
        <w:r w:rsidR="00B1253D">
          <w:rPr>
            <w:rFonts w:ascii="Times New Roman" w:hAnsi="Times New Roman" w:cs="Times New Roman"/>
            <w:noProof/>
            <w:sz w:val="24"/>
            <w:szCs w:val="24"/>
          </w:rPr>
          <w:t>drawn from</w:t>
        </w:r>
      </w:ins>
      <w:ins w:id="1818" w:author="Liu, Luyu" w:date="2020-06-14T14:39:00Z">
        <w:r w:rsidR="00B1253D">
          <w:rPr>
            <w:rFonts w:ascii="Times New Roman" w:hAnsi="Times New Roman" w:cs="Times New Roman"/>
            <w:noProof/>
            <w:sz w:val="24"/>
            <w:szCs w:val="24"/>
          </w:rPr>
          <w:t xml:space="preserve"> the</w:t>
        </w:r>
      </w:ins>
      <w:ins w:id="1819"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1820"/>
    <w:p w14:paraId="13669E96" w14:textId="3C8BBE82" w:rsidR="00BA5D6F" w:rsidRPr="00BA5D6F" w:rsidRDefault="005A464A"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A5D6F" w:rsidRPr="00BA5D6F">
        <w:rPr>
          <w:rFonts w:ascii="Times New Roman" w:hAnsi="Times New Roman" w:cs="Times New Roman"/>
          <w:noProof/>
          <w:sz w:val="24"/>
          <w:szCs w:val="24"/>
        </w:rPr>
        <w:t xml:space="preserve">Algers, Staffan, Stein Hansen, and Goran Tegner. 1975. “Role of Waiting Time, Comfort, and Convenience in Modal Choice for Work Trip.” </w:t>
      </w:r>
      <w:r w:rsidR="00BA5D6F" w:rsidRPr="00BA5D6F">
        <w:rPr>
          <w:rFonts w:ascii="Times New Roman" w:hAnsi="Times New Roman" w:cs="Times New Roman"/>
          <w:i/>
          <w:iCs/>
          <w:noProof/>
          <w:sz w:val="24"/>
          <w:szCs w:val="24"/>
        </w:rPr>
        <w:t>Transportation Research Record</w:t>
      </w:r>
      <w:r w:rsidR="00BA5D6F" w:rsidRPr="00BA5D6F">
        <w:rPr>
          <w:rFonts w:ascii="Times New Roman" w:hAnsi="Times New Roman" w:cs="Times New Roman"/>
          <w:noProof/>
          <w:sz w:val="24"/>
          <w:szCs w:val="24"/>
        </w:rPr>
        <w:t xml:space="preserve"> 534(534): 38–51.</w:t>
      </w:r>
    </w:p>
    <w:p w14:paraId="62DEA713"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owman, Larry A., and Mark A. Turnquist. 1981. “Service Frequency, Schedule Reliability and Passenger Wait Times at Transit Stops.” </w:t>
      </w:r>
      <w:r w:rsidRPr="00BA5D6F">
        <w:rPr>
          <w:rFonts w:ascii="Times New Roman" w:hAnsi="Times New Roman" w:cs="Times New Roman"/>
          <w:i/>
          <w:iCs/>
          <w:noProof/>
          <w:sz w:val="24"/>
          <w:szCs w:val="24"/>
        </w:rPr>
        <w:t>Transportation Research Part A: General</w:t>
      </w:r>
      <w:r w:rsidRPr="00BA5D6F">
        <w:rPr>
          <w:rFonts w:ascii="Times New Roman" w:hAnsi="Times New Roman" w:cs="Times New Roman"/>
          <w:noProof/>
          <w:sz w:val="24"/>
          <w:szCs w:val="24"/>
        </w:rPr>
        <w:t xml:space="preserve"> 15(6): 465–71.</w:t>
      </w:r>
    </w:p>
    <w:p w14:paraId="12BC61C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rakewood, Candace et al. 2015. “An Analysis of Commuter Rail Real-Time Information in Boston.” </w:t>
      </w:r>
      <w:r w:rsidRPr="00BA5D6F">
        <w:rPr>
          <w:rFonts w:ascii="Times New Roman" w:hAnsi="Times New Roman" w:cs="Times New Roman"/>
          <w:i/>
          <w:iCs/>
          <w:noProof/>
          <w:sz w:val="24"/>
          <w:szCs w:val="24"/>
        </w:rPr>
        <w:t>Journal of Public Transportation</w:t>
      </w:r>
      <w:r w:rsidRPr="00BA5D6F">
        <w:rPr>
          <w:rFonts w:ascii="Times New Roman" w:hAnsi="Times New Roman" w:cs="Times New Roman"/>
          <w:noProof/>
          <w:sz w:val="24"/>
          <w:szCs w:val="24"/>
        </w:rPr>
        <w:t xml:space="preserve"> 18(1): 1–20.</w:t>
      </w:r>
    </w:p>
    <w:p w14:paraId="60004CB6"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BA5D6F">
        <w:rPr>
          <w:rFonts w:ascii="Times New Roman" w:hAnsi="Times New Roman" w:cs="Times New Roman"/>
          <w:i/>
          <w:iCs/>
          <w:noProof/>
          <w:sz w:val="24"/>
          <w:szCs w:val="24"/>
        </w:rPr>
        <w:t>Transportation Research Part A: Policy and Practice</w:t>
      </w:r>
      <w:r w:rsidRPr="00BA5D6F">
        <w:rPr>
          <w:rFonts w:ascii="Times New Roman" w:hAnsi="Times New Roman" w:cs="Times New Roman"/>
          <w:noProof/>
          <w:sz w:val="24"/>
          <w:szCs w:val="24"/>
        </w:rPr>
        <w:t xml:space="preserve"> 69: 409–22.</w:t>
      </w:r>
    </w:p>
    <w:p w14:paraId="068BC327"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Brakewood, Candace, and Kari Watkins. 2019. “A Literature Review of the Passenger Benefits of Real-Time Transit Information.” </w:t>
      </w:r>
      <w:r w:rsidRPr="00BA5D6F">
        <w:rPr>
          <w:rFonts w:ascii="Times New Roman" w:hAnsi="Times New Roman" w:cs="Times New Roman"/>
          <w:i/>
          <w:iCs/>
          <w:noProof/>
          <w:sz w:val="24"/>
          <w:szCs w:val="24"/>
        </w:rPr>
        <w:t>Transport Reviews</w:t>
      </w:r>
      <w:r w:rsidRPr="00BA5D6F">
        <w:rPr>
          <w:rFonts w:ascii="Times New Roman" w:hAnsi="Times New Roman" w:cs="Times New Roman"/>
          <w:noProof/>
          <w:sz w:val="24"/>
          <w:szCs w:val="24"/>
        </w:rPr>
        <w:t xml:space="preserve"> 39(3): 327–56.</w:t>
      </w:r>
    </w:p>
    <w:p w14:paraId="3ACA6B43"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bannes, Theophile et al. 2018. “Measuring Regret in Routing: Assessing the Impact of Increased App Usage.” In </w:t>
      </w:r>
      <w:r w:rsidRPr="00BA5D6F">
        <w:rPr>
          <w:rFonts w:ascii="Times New Roman" w:hAnsi="Times New Roman" w:cs="Times New Roman"/>
          <w:i/>
          <w:iCs/>
          <w:noProof/>
          <w:sz w:val="24"/>
          <w:szCs w:val="24"/>
        </w:rPr>
        <w:t>IEEE Conference on Intelligent Transportation Systems, Proceedings, ITSC</w:t>
      </w:r>
      <w:r w:rsidRPr="00BA5D6F">
        <w:rPr>
          <w:rFonts w:ascii="Times New Roman" w:hAnsi="Times New Roman" w:cs="Times New Roman"/>
          <w:noProof/>
          <w:sz w:val="24"/>
          <w:szCs w:val="24"/>
        </w:rPr>
        <w:t>, IEEE, 2589–94.</w:t>
      </w:r>
    </w:p>
    <w:p w14:paraId="0281B6BF"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ts, Oded. 2019. “Determinants of Bus Riding Time Deviations: Relationship between Driving Patterns and Transit Performance.” </w:t>
      </w:r>
      <w:r w:rsidRPr="00BA5D6F">
        <w:rPr>
          <w:rFonts w:ascii="Times New Roman" w:hAnsi="Times New Roman" w:cs="Times New Roman"/>
          <w:i/>
          <w:iCs/>
          <w:noProof/>
          <w:sz w:val="24"/>
          <w:szCs w:val="24"/>
        </w:rPr>
        <w:t>Journal of Transportation Engineering, Part A: Systems</w:t>
      </w:r>
      <w:r w:rsidRPr="00BA5D6F">
        <w:rPr>
          <w:rFonts w:ascii="Times New Roman" w:hAnsi="Times New Roman" w:cs="Times New Roman"/>
          <w:noProof/>
          <w:sz w:val="24"/>
          <w:szCs w:val="24"/>
        </w:rPr>
        <w:t xml:space="preserve"> 145(1): 4018078.</w:t>
      </w:r>
    </w:p>
    <w:p w14:paraId="454C62D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BA5D6F">
        <w:rPr>
          <w:rFonts w:ascii="Times New Roman" w:hAnsi="Times New Roman" w:cs="Times New Roman"/>
          <w:i/>
          <w:iCs/>
          <w:noProof/>
          <w:sz w:val="24"/>
          <w:szCs w:val="24"/>
        </w:rPr>
        <w:t>EURO Journal on Transportation and Logistics</w:t>
      </w:r>
      <w:r w:rsidRPr="00BA5D6F">
        <w:rPr>
          <w:rFonts w:ascii="Times New Roman" w:hAnsi="Times New Roman" w:cs="Times New Roman"/>
          <w:noProof/>
          <w:sz w:val="24"/>
          <w:szCs w:val="24"/>
        </w:rPr>
        <w:t xml:space="preserve"> 6(3): 247–70.</w:t>
      </w:r>
    </w:p>
    <w:p w14:paraId="1E791825"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ats, Oded, and Gerasimos Loutos. 2016a. “Evaluating the Added-Value of Online Bus Arrival Prediction Schemes.” </w:t>
      </w:r>
      <w:r w:rsidRPr="00BA5D6F">
        <w:rPr>
          <w:rFonts w:ascii="Times New Roman" w:hAnsi="Times New Roman" w:cs="Times New Roman"/>
          <w:i/>
          <w:iCs/>
          <w:noProof/>
          <w:sz w:val="24"/>
          <w:szCs w:val="24"/>
        </w:rPr>
        <w:t>Transportation Research Part A: Policy and Practice</w:t>
      </w:r>
      <w:r w:rsidRPr="00BA5D6F">
        <w:rPr>
          <w:rFonts w:ascii="Times New Roman" w:hAnsi="Times New Roman" w:cs="Times New Roman"/>
          <w:noProof/>
          <w:sz w:val="24"/>
          <w:szCs w:val="24"/>
        </w:rPr>
        <w:t xml:space="preserve"> 86: 35–55. http://www.sciencedirect.com/science/article/pii/S0965856415300124.</w:t>
      </w:r>
    </w:p>
    <w:p w14:paraId="26A010D8"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 2016b. “Real-Time Bus Arrival Information System: An Empirical Evaluation.” </w:t>
      </w:r>
      <w:r w:rsidRPr="00BA5D6F">
        <w:rPr>
          <w:rFonts w:ascii="Times New Roman" w:hAnsi="Times New Roman" w:cs="Times New Roman"/>
          <w:i/>
          <w:iCs/>
          <w:noProof/>
          <w:sz w:val="24"/>
          <w:szCs w:val="24"/>
        </w:rPr>
        <w:t>Journal of Intelligent Transportation Systems</w:t>
      </w:r>
      <w:r w:rsidRPr="00BA5D6F">
        <w:rPr>
          <w:rFonts w:ascii="Times New Roman" w:hAnsi="Times New Roman" w:cs="Times New Roman"/>
          <w:noProof/>
          <w:sz w:val="24"/>
          <w:szCs w:val="24"/>
        </w:rPr>
        <w:t xml:space="preserve"> 20(2): 138–51.</w:t>
      </w:r>
    </w:p>
    <w:p w14:paraId="65B2FA4B"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BA5D6F">
        <w:rPr>
          <w:rFonts w:ascii="Times New Roman" w:hAnsi="Times New Roman" w:cs="Times New Roman"/>
          <w:i/>
          <w:iCs/>
          <w:noProof/>
          <w:sz w:val="24"/>
          <w:szCs w:val="24"/>
        </w:rPr>
        <w:t>Transportation Research Record</w:t>
      </w:r>
      <w:r w:rsidRPr="00BA5D6F">
        <w:rPr>
          <w:rFonts w:ascii="Times New Roman" w:hAnsi="Times New Roman" w:cs="Times New Roman"/>
          <w:noProof/>
          <w:sz w:val="24"/>
          <w:szCs w:val="24"/>
        </w:rPr>
        <w:t xml:space="preserve"> 2419(1): 1–10.</w:t>
      </w:r>
    </w:p>
    <w:p w14:paraId="1E39088F"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COTA. 2013. “C. E. Main.” </w:t>
      </w:r>
      <w:r w:rsidRPr="00BA5D6F">
        <w:rPr>
          <w:rFonts w:ascii="Times New Roman" w:hAnsi="Times New Roman" w:cs="Times New Roman"/>
          <w:i/>
          <w:iCs/>
          <w:noProof/>
          <w:sz w:val="24"/>
          <w:szCs w:val="24"/>
        </w:rPr>
        <w:t>Veterinary Record</w:t>
      </w:r>
      <w:r w:rsidRPr="00BA5D6F">
        <w:rPr>
          <w:rFonts w:ascii="Times New Roman" w:hAnsi="Times New Roman" w:cs="Times New Roman"/>
          <w:noProof/>
          <w:sz w:val="24"/>
          <w:szCs w:val="24"/>
        </w:rPr>
        <w:t xml:space="preserve"> 172(5): 134.1-134.</w:t>
      </w:r>
    </w:p>
    <w:p w14:paraId="0D0A0C5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2019. “How Does COTA Measure On-Time Performance?” https://www.cota.com/policies/on-time-performance/ (February 5, 2019).</w:t>
      </w:r>
    </w:p>
    <w:p w14:paraId="5588873A"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71B88E30"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El-Geneidy, Ahmed M, James G Strathman, Thomas J Kimpel, and David T Crout. 2006. </w:t>
      </w:r>
      <w:r w:rsidRPr="00BA5D6F">
        <w:rPr>
          <w:rFonts w:ascii="Times New Roman" w:hAnsi="Times New Roman" w:cs="Times New Roman"/>
          <w:noProof/>
          <w:sz w:val="24"/>
          <w:szCs w:val="24"/>
        </w:rPr>
        <w:lastRenderedPageBreak/>
        <w:t xml:space="preserve">“Effects of Bus Stop Consolidation on Passenger Activity and Transit Operations.” </w:t>
      </w:r>
      <w:r w:rsidRPr="00BA5D6F">
        <w:rPr>
          <w:rFonts w:ascii="Times New Roman" w:hAnsi="Times New Roman" w:cs="Times New Roman"/>
          <w:i/>
          <w:iCs/>
          <w:noProof/>
          <w:sz w:val="24"/>
          <w:szCs w:val="24"/>
        </w:rPr>
        <w:t>Transportation Research Record</w:t>
      </w:r>
      <w:r w:rsidRPr="00BA5D6F">
        <w:rPr>
          <w:rFonts w:ascii="Times New Roman" w:hAnsi="Times New Roman" w:cs="Times New Roman"/>
          <w:noProof/>
          <w:sz w:val="24"/>
          <w:szCs w:val="24"/>
        </w:rPr>
        <w:t xml:space="preserve"> 1971(1): 32–41.</w:t>
      </w:r>
    </w:p>
    <w:p w14:paraId="5033CAA3"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BA5D6F">
        <w:rPr>
          <w:rFonts w:ascii="Times New Roman" w:hAnsi="Times New Roman" w:cs="Times New Roman"/>
          <w:i/>
          <w:iCs/>
          <w:noProof/>
          <w:sz w:val="24"/>
          <w:szCs w:val="24"/>
        </w:rPr>
        <w:t>Journal of Advanced Transportation</w:t>
      </w:r>
      <w:r w:rsidRPr="00BA5D6F">
        <w:rPr>
          <w:rFonts w:ascii="Times New Roman" w:hAnsi="Times New Roman" w:cs="Times New Roman"/>
          <w:noProof/>
          <w:sz w:val="24"/>
          <w:szCs w:val="24"/>
        </w:rPr>
        <w:t xml:space="preserve"> 45(1): 66–79.</w:t>
      </w:r>
    </w:p>
    <w:p w14:paraId="6DF1AB26"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BA5D6F">
        <w:rPr>
          <w:rFonts w:ascii="Times New Roman" w:hAnsi="Times New Roman" w:cs="Times New Roman"/>
          <w:i/>
          <w:iCs/>
          <w:noProof/>
          <w:sz w:val="24"/>
          <w:szCs w:val="24"/>
        </w:rPr>
        <w:t>Conference on Human Factors in Computing Systems - Proceedings</w:t>
      </w:r>
      <w:r w:rsidRPr="00BA5D6F">
        <w:rPr>
          <w:rFonts w:ascii="Times New Roman" w:hAnsi="Times New Roman" w:cs="Times New Roman"/>
          <w:noProof/>
          <w:sz w:val="24"/>
          <w:szCs w:val="24"/>
        </w:rPr>
        <w:t>, ACM, 1807–16.</w:t>
      </w:r>
    </w:p>
    <w:p w14:paraId="6B3FCC22"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irmani, Donatella, Massimo Mecella, Monica Scannapieco, and Carlo Batini. 2016. “On the Meaningfulness of ‘Big Data Quality.’” </w:t>
      </w:r>
      <w:r w:rsidRPr="00BA5D6F">
        <w:rPr>
          <w:rFonts w:ascii="Times New Roman" w:hAnsi="Times New Roman" w:cs="Times New Roman"/>
          <w:i/>
          <w:iCs/>
          <w:noProof/>
          <w:sz w:val="24"/>
          <w:szCs w:val="24"/>
        </w:rPr>
        <w:t>Data Science and Engineering</w:t>
      </w:r>
      <w:r w:rsidRPr="00BA5D6F">
        <w:rPr>
          <w:rFonts w:ascii="Times New Roman" w:hAnsi="Times New Roman" w:cs="Times New Roman"/>
          <w:noProof/>
          <w:sz w:val="24"/>
          <w:szCs w:val="24"/>
        </w:rPr>
        <w:t xml:space="preserve"> 1(1): 6–20.</w:t>
      </w:r>
    </w:p>
    <w:p w14:paraId="098733F5"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ries, Ryan N., Anne E. Dunning, and Mashrur A. Chowdhury. 2011. “University Traveler Value of Potential Real-Time Transit Information.” </w:t>
      </w:r>
      <w:r w:rsidRPr="00BA5D6F">
        <w:rPr>
          <w:rFonts w:ascii="Times New Roman" w:hAnsi="Times New Roman" w:cs="Times New Roman"/>
          <w:i/>
          <w:iCs/>
          <w:noProof/>
          <w:sz w:val="24"/>
          <w:szCs w:val="24"/>
        </w:rPr>
        <w:t>Journal of Public Transportation</w:t>
      </w:r>
      <w:r w:rsidRPr="00BA5D6F">
        <w:rPr>
          <w:rFonts w:ascii="Times New Roman" w:hAnsi="Times New Roman" w:cs="Times New Roman"/>
          <w:noProof/>
          <w:sz w:val="24"/>
          <w:szCs w:val="24"/>
        </w:rPr>
        <w:t xml:space="preserve"> 14(2): 29–50.</w:t>
      </w:r>
    </w:p>
    <w:p w14:paraId="22E0FE5F"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BA5D6F">
        <w:rPr>
          <w:rFonts w:ascii="Times New Roman" w:hAnsi="Times New Roman" w:cs="Times New Roman"/>
          <w:i/>
          <w:iCs/>
          <w:noProof/>
          <w:sz w:val="24"/>
          <w:szCs w:val="24"/>
        </w:rPr>
        <w:t>Transportation Research Record</w:t>
      </w:r>
      <w:r w:rsidRPr="00BA5D6F">
        <w:rPr>
          <w:rFonts w:ascii="Times New Roman" w:hAnsi="Times New Roman" w:cs="Times New Roman"/>
          <w:noProof/>
          <w:sz w:val="24"/>
          <w:szCs w:val="24"/>
        </w:rPr>
        <w:t xml:space="preserve"> 1955(1): 79–87.</w:t>
      </w:r>
    </w:p>
    <w:p w14:paraId="2C8B371D"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Gkioulou, Zafeira. 2013. “Evaluating the Impact of Waiting Time Uncertainty on Passengers´ Decisions.”</w:t>
      </w:r>
    </w:p>
    <w:p w14:paraId="73CE1AA4"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Google Developers. 2018. “Trip Updates.” https://developers.google.com/transit/gtfs-realtime/guides/trip-updates (April 8, 2019).</w:t>
      </w:r>
    </w:p>
    <w:p w14:paraId="44E0EDE1"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BA5D6F">
        <w:rPr>
          <w:rFonts w:ascii="Times New Roman" w:hAnsi="Times New Roman" w:cs="Times New Roman"/>
          <w:i/>
          <w:iCs/>
          <w:noProof/>
          <w:sz w:val="24"/>
          <w:szCs w:val="24"/>
        </w:rPr>
        <w:t>Urban Studies</w:t>
      </w:r>
      <w:r w:rsidRPr="00BA5D6F">
        <w:rPr>
          <w:rFonts w:ascii="Times New Roman" w:hAnsi="Times New Roman" w:cs="Times New Roman"/>
          <w:noProof/>
          <w:sz w:val="24"/>
          <w:szCs w:val="24"/>
        </w:rPr>
        <w:t>: 0042098020919323. https://doi.org/10.1177/0042098020919323.</w:t>
      </w:r>
    </w:p>
    <w:p w14:paraId="0412A496"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Neuman, W. L., &amp; Robson, K. 2004. </w:t>
      </w:r>
      <w:r w:rsidRPr="00BA5D6F">
        <w:rPr>
          <w:rFonts w:ascii="Times New Roman" w:hAnsi="Times New Roman" w:cs="Times New Roman"/>
          <w:i/>
          <w:iCs/>
          <w:noProof/>
          <w:sz w:val="24"/>
          <w:szCs w:val="24"/>
        </w:rPr>
        <w:t>“Basics of Social Research. Pearson.”</w:t>
      </w:r>
      <w:r w:rsidRPr="00BA5D6F">
        <w:rPr>
          <w:rFonts w:ascii="Times New Roman" w:hAnsi="Times New Roman" w:cs="Times New Roman"/>
          <w:noProof/>
          <w:sz w:val="24"/>
          <w:szCs w:val="24"/>
        </w:rPr>
        <w:t xml:space="preserve"> Pearson Canada Toronto.</w:t>
      </w:r>
    </w:p>
    <w:p w14:paraId="5A40CBC8"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BA5D6F">
        <w:rPr>
          <w:rFonts w:ascii="Times New Roman" w:hAnsi="Times New Roman" w:cs="Times New Roman"/>
          <w:i/>
          <w:iCs/>
          <w:noProof/>
          <w:sz w:val="24"/>
          <w:szCs w:val="24"/>
        </w:rPr>
        <w:t>Transportation Planning and Technology</w:t>
      </w:r>
      <w:r w:rsidRPr="00BA5D6F">
        <w:rPr>
          <w:rFonts w:ascii="Times New Roman" w:hAnsi="Times New Roman" w:cs="Times New Roman"/>
          <w:noProof/>
          <w:sz w:val="24"/>
          <w:szCs w:val="24"/>
        </w:rPr>
        <w:t xml:space="preserve"> 39(1): 97–114.</w:t>
      </w:r>
    </w:p>
    <w:p w14:paraId="02D6A7D4"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BA5D6F">
        <w:rPr>
          <w:rFonts w:ascii="Times New Roman" w:hAnsi="Times New Roman" w:cs="Times New Roman"/>
          <w:i/>
          <w:iCs/>
          <w:noProof/>
          <w:sz w:val="24"/>
          <w:szCs w:val="24"/>
        </w:rPr>
        <w:t>International Journal of Geographical Information Science</w:t>
      </w:r>
      <w:r w:rsidRPr="00BA5D6F">
        <w:rPr>
          <w:rFonts w:ascii="Times New Roman" w:hAnsi="Times New Roman" w:cs="Times New Roman"/>
          <w:noProof/>
          <w:sz w:val="24"/>
          <w:szCs w:val="24"/>
        </w:rPr>
        <w:t>: 1–26.</w:t>
      </w:r>
    </w:p>
    <w:p w14:paraId="7FF12044"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szCs w:val="24"/>
        </w:rPr>
      </w:pPr>
      <w:r w:rsidRPr="00BA5D6F">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606FD002" w14:textId="77777777" w:rsidR="00BA5D6F" w:rsidRPr="00BA5D6F" w:rsidRDefault="00BA5D6F" w:rsidP="00BA5D6F">
      <w:pPr>
        <w:widowControl w:val="0"/>
        <w:autoSpaceDE w:val="0"/>
        <w:autoSpaceDN w:val="0"/>
        <w:adjustRightInd w:val="0"/>
        <w:spacing w:line="240" w:lineRule="auto"/>
        <w:ind w:left="480" w:hanging="480"/>
        <w:rPr>
          <w:rFonts w:ascii="Times New Roman" w:hAnsi="Times New Roman" w:cs="Times New Roman"/>
          <w:noProof/>
          <w:sz w:val="24"/>
        </w:rPr>
      </w:pPr>
      <w:r w:rsidRPr="00BA5D6F">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BA5D6F">
        <w:rPr>
          <w:rFonts w:ascii="Times New Roman" w:hAnsi="Times New Roman" w:cs="Times New Roman"/>
          <w:i/>
          <w:iCs/>
          <w:noProof/>
          <w:sz w:val="24"/>
          <w:szCs w:val="24"/>
        </w:rPr>
        <w:t>Transportation Research Part A: Policy and Practice</w:t>
      </w:r>
      <w:r w:rsidRPr="00BA5D6F">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lastRenderedPageBreak/>
        <w:fldChar w:fldCharType="end"/>
      </w:r>
      <w:commentRangeEnd w:id="1820"/>
      <w:r>
        <w:rPr>
          <w:rStyle w:val="CommentReference"/>
        </w:rPr>
        <w:commentReference w:id="1820"/>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iller, Harvey J." w:date="2020-06-30T16:14:00Z" w:initials="MHJ">
    <w:p w14:paraId="6BEFD7E3" w14:textId="762971FD" w:rsidR="0058164C" w:rsidRDefault="0058164C">
      <w:pPr>
        <w:pStyle w:val="CommentText"/>
      </w:pPr>
      <w:r>
        <w:rPr>
          <w:rStyle w:val="CommentReference"/>
        </w:rPr>
        <w:annotationRef/>
      </w:r>
      <w:r>
        <w:t>This diminishes the behavioral critique somewhat, or perhaps makes it more acceptable.  You should update the referee report with this way of saying it.</w:t>
      </w:r>
    </w:p>
  </w:comment>
  <w:comment w:id="59" w:author="Miller, Harvey J. [2]" w:date="2019-12-10T10:54:00Z" w:initials="MHJ">
    <w:p w14:paraId="254FA6B8" w14:textId="77777777" w:rsidR="0058164C" w:rsidRDefault="0058164C" w:rsidP="005A464A">
      <w:pPr>
        <w:pStyle w:val="CommentText"/>
      </w:pPr>
      <w:r>
        <w:rPr>
          <w:rStyle w:val="CommentReference"/>
        </w:rPr>
        <w:annotationRef/>
      </w:r>
      <w:r>
        <w:t>Note how I snuck that in; helps make a subtle case for doing this research in Columbus)</w:t>
      </w:r>
    </w:p>
  </w:comment>
  <w:comment w:id="62" w:author="Miller, Harvey J. [2]" w:date="2019-12-10T10:59:00Z" w:initials="MHJ">
    <w:p w14:paraId="7BBBB7D5" w14:textId="77777777" w:rsidR="0058164C" w:rsidRDefault="0058164C" w:rsidP="005A464A">
      <w:pPr>
        <w:pStyle w:val="CommentText"/>
      </w:pPr>
      <w:r>
        <w:rPr>
          <w:rStyle w:val="CommentReference"/>
        </w:rPr>
        <w:annotationRef/>
      </w:r>
      <w:r>
        <w:t>More general, less specific that the 30 vs 2 minute headway example.</w:t>
      </w:r>
    </w:p>
  </w:comment>
  <w:comment w:id="72" w:author="Miller, Harvey J. [2]" w:date="2019-12-10T09:17:00Z" w:initials="MHJ">
    <w:p w14:paraId="6B886228" w14:textId="4BAA69D5" w:rsidR="0058164C" w:rsidRDefault="0058164C"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58164C" w:rsidRDefault="0058164C" w:rsidP="005A464A">
      <w:pPr>
        <w:pStyle w:val="CommentText"/>
      </w:pPr>
    </w:p>
    <w:p w14:paraId="7F99B162" w14:textId="2FE52CA3" w:rsidR="0058164C" w:rsidRDefault="0058164C" w:rsidP="005A464A">
      <w:pPr>
        <w:pStyle w:val="CommentText"/>
      </w:pPr>
      <w:r>
        <w:t>I also don't think the next paragraph (now deleted) was necessary. Note how our message is now much "punchier" (concise, focused)</w:t>
      </w:r>
    </w:p>
  </w:comment>
  <w:comment w:id="162" w:author="Miller, Harvey J. [2]" w:date="2019-12-10T11:07:00Z" w:initials="MHJ">
    <w:p w14:paraId="4637086B" w14:textId="77777777" w:rsidR="0058164C" w:rsidRDefault="0058164C" w:rsidP="005A464A">
      <w:pPr>
        <w:pStyle w:val="CommentText"/>
      </w:pPr>
      <w:r>
        <w:rPr>
          <w:rStyle w:val="CommentReference"/>
        </w:rPr>
        <w:annotationRef/>
      </w:r>
      <w:r>
        <w:t>Yes, this is a word.</w:t>
      </w:r>
    </w:p>
  </w:comment>
  <w:comment w:id="375" w:author="Miller, Harvey J." w:date="2020-07-01T09:42:00Z" w:initials="MHJ">
    <w:p w14:paraId="3DC75E43" w14:textId="765F3E3D" w:rsidR="00F47251" w:rsidRDefault="00F47251">
      <w:pPr>
        <w:pStyle w:val="CommentText"/>
      </w:pPr>
      <w:r>
        <w:rPr>
          <w:rStyle w:val="CommentReference"/>
        </w:rPr>
        <w:annotationRef/>
      </w:r>
      <w:r>
        <w:t>Where?</w:t>
      </w:r>
    </w:p>
  </w:comment>
  <w:comment w:id="431" w:author="Miller, Harvey J." w:date="2020-07-01T09:42:00Z" w:initials="MHJ">
    <w:p w14:paraId="3EE3A199" w14:textId="2A74140F" w:rsidR="00F47251" w:rsidRDefault="00F47251">
      <w:pPr>
        <w:pStyle w:val="CommentText"/>
      </w:pPr>
      <w:r>
        <w:rPr>
          <w:rStyle w:val="CommentReference"/>
        </w:rPr>
        <w:annotationRef/>
      </w:r>
      <w:r>
        <w:t>Where?</w:t>
      </w:r>
    </w:p>
  </w:comment>
  <w:comment w:id="446" w:author="Miller, Harvey J." w:date="2020-07-01T09:42:00Z" w:initials="MHJ">
    <w:p w14:paraId="42325D37" w14:textId="37EC1C54" w:rsidR="00F47251" w:rsidRDefault="00F47251">
      <w:pPr>
        <w:pStyle w:val="CommentText"/>
      </w:pPr>
      <w:r>
        <w:rPr>
          <w:rStyle w:val="CommentReference"/>
        </w:rPr>
        <w:annotationRef/>
      </w:r>
      <w:r>
        <w:t>Where?</w:t>
      </w:r>
    </w:p>
  </w:comment>
  <w:comment w:id="602" w:author="Miller, Harvey J. [2]" w:date="2019-11-08T13:12:00Z" w:initials="MHJ">
    <w:p w14:paraId="484AC89D" w14:textId="77777777" w:rsidR="0058164C" w:rsidRDefault="0058164C" w:rsidP="005A464A">
      <w:pPr>
        <w:pStyle w:val="CommentText"/>
      </w:pPr>
      <w:r>
        <w:rPr>
          <w:rStyle w:val="CommentReference"/>
        </w:rPr>
        <w:annotationRef/>
      </w:r>
      <w:proofErr w:type="gramStart"/>
      <w:r>
        <w:t>Shouldn’t</w:t>
      </w:r>
      <w:proofErr w:type="gramEnd"/>
      <w:r>
        <w:t xml:space="preserve"> ETA and ATA be ETD and ATD </w:t>
      </w:r>
    </w:p>
  </w:comment>
  <w:comment w:id="614" w:author="Miller, Harvey J. [2]" w:date="2019-12-10T13:15:00Z" w:initials="MHJ">
    <w:p w14:paraId="77FEFD68" w14:textId="1DE3208A" w:rsidR="0058164C" w:rsidRDefault="0058164C"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615" w:author="Luyu Liu" w:date="2019-12-17T15:50:00Z" w:initials="LL">
    <w:p w14:paraId="0C4C7ED6" w14:textId="77777777" w:rsidR="0058164C" w:rsidRDefault="0058164C" w:rsidP="005A464A">
      <w:pPr>
        <w:pStyle w:val="CommentText"/>
      </w:pPr>
      <w:r>
        <w:rPr>
          <w:rStyle w:val="CommentReference"/>
        </w:rPr>
        <w:annotationRef/>
      </w:r>
      <w:r>
        <w:t>Yes it did causes some issue. I revert the change.</w:t>
      </w:r>
    </w:p>
  </w:comment>
  <w:comment w:id="732" w:author="Miller, Harvey J." w:date="2020-07-01T12:31:00Z" w:initials="MHJ">
    <w:p w14:paraId="09580BED" w14:textId="43A672AF" w:rsidR="00315DDF" w:rsidRDefault="00315DDF">
      <w:pPr>
        <w:pStyle w:val="CommentText"/>
      </w:pPr>
      <w:r>
        <w:rPr>
          <w:rStyle w:val="CommentReference"/>
        </w:rPr>
        <w:annotationRef/>
      </w:r>
      <w:r>
        <w:t xml:space="preserve">Does Bowman and </w:t>
      </w:r>
      <w:proofErr w:type="spellStart"/>
      <w:r>
        <w:t>Turnquist</w:t>
      </w:r>
      <w:proofErr w:type="spellEnd"/>
      <w:r>
        <w:t xml:space="preserve"> say that it is a common strategy when headways are short?  Or was it an assumption in their paper? </w:t>
      </w:r>
    </w:p>
  </w:comment>
  <w:comment w:id="898" w:author="Miller, Harvey J." w:date="2020-06-30T16:51:00Z" w:initials="MHJ">
    <w:p w14:paraId="019E7BD8" w14:textId="2D09634A" w:rsidR="0058164C" w:rsidRDefault="0058164C">
      <w:pPr>
        <w:pStyle w:val="CommentText"/>
      </w:pPr>
      <w:r>
        <w:rPr>
          <w:rStyle w:val="CommentReference"/>
        </w:rPr>
        <w:annotationRef/>
      </w:r>
      <w:r>
        <w:t xml:space="preserve">I think </w:t>
      </w:r>
      <w:proofErr w:type="spellStart"/>
      <w:r>
        <w:t>its</w:t>
      </w:r>
      <w:proofErr w:type="spellEnd"/>
      <w:r>
        <w:t xml:space="preserve"> good to make that point here too.</w:t>
      </w:r>
    </w:p>
  </w:comment>
  <w:comment w:id="1228" w:author="Miller, Harvey J. [2]" w:date="2019-11-11T11:03:00Z" w:initials="MHJ">
    <w:p w14:paraId="451E58D3" w14:textId="77777777" w:rsidR="0058164C" w:rsidRDefault="0058164C"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1229" w:author="Liu, Luyu" w:date="2019-11-18T12:24:00Z" w:initials="LL">
    <w:p w14:paraId="38426002" w14:textId="77777777" w:rsidR="0058164C" w:rsidRDefault="0058164C"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58164C" w:rsidRDefault="0058164C" w:rsidP="005A464A">
      <w:pPr>
        <w:pStyle w:val="CommentText"/>
      </w:pPr>
    </w:p>
    <w:p w14:paraId="2E8AE5DC" w14:textId="77777777" w:rsidR="0058164C" w:rsidRDefault="0058164C" w:rsidP="005A464A">
      <w:pPr>
        <w:pStyle w:val="CommentText"/>
      </w:pPr>
      <w:r>
        <w:t>Let’s think about this. If there is a solid reason why we should keep it, I can definitely add it.</w:t>
      </w:r>
    </w:p>
  </w:comment>
  <w:comment w:id="1239" w:author="Miller, Harvey J. [2]" w:date="2019-11-11T11:19:00Z" w:initials="MHJ">
    <w:p w14:paraId="51E61C8C" w14:textId="77777777" w:rsidR="0058164C" w:rsidRDefault="0058164C"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1240" w:author="Liu, Luyu" w:date="2019-11-18T12:23:00Z" w:initials="LL">
    <w:p w14:paraId="03E1F863" w14:textId="77777777" w:rsidR="0058164C" w:rsidRDefault="0058164C" w:rsidP="00B77E50">
      <w:pPr>
        <w:pStyle w:val="CommentText"/>
      </w:pPr>
      <w:r>
        <w:rPr>
          <w:rStyle w:val="CommentReference"/>
        </w:rPr>
        <w:annotationRef/>
      </w:r>
      <w:r>
        <w:t>Made several adjustments.</w:t>
      </w:r>
    </w:p>
  </w:comment>
  <w:comment w:id="1223" w:author="Miller, Harvey J. [2]" w:date="2019-11-11T11:19:00Z" w:initials="MHJ">
    <w:p w14:paraId="21A0F174" w14:textId="73CEEA9D" w:rsidR="0058164C" w:rsidRDefault="0058164C"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1224" w:author="Liu, Luyu" w:date="2019-11-18T12:23:00Z" w:initials="LL">
    <w:p w14:paraId="365BC263" w14:textId="77777777" w:rsidR="0058164C" w:rsidRDefault="0058164C" w:rsidP="005A464A">
      <w:pPr>
        <w:pStyle w:val="CommentText"/>
      </w:pPr>
      <w:r>
        <w:rPr>
          <w:rStyle w:val="CommentReference"/>
        </w:rPr>
        <w:annotationRef/>
      </w:r>
      <w:r>
        <w:t>Made several adjustments.</w:t>
      </w:r>
    </w:p>
  </w:comment>
  <w:comment w:id="1253" w:author="Miller, Harvey J. [2]" w:date="2019-12-10T13:37:00Z" w:initials="MHJ">
    <w:p w14:paraId="793D223C" w14:textId="77777777" w:rsidR="0058164C" w:rsidRDefault="0058164C" w:rsidP="005A464A">
      <w:pPr>
        <w:pStyle w:val="CommentText"/>
      </w:pPr>
      <w:r>
        <w:rPr>
          <w:rStyle w:val="CommentReference"/>
        </w:rPr>
        <w:annotationRef/>
      </w:r>
      <w:r>
        <w:t>I specified the section number manually; you may want to insert automatic fields.</w:t>
      </w:r>
    </w:p>
  </w:comment>
  <w:comment w:id="1275" w:author="Miller, Harvey J." w:date="2020-06-30T16:58:00Z" w:initials="MHJ">
    <w:p w14:paraId="7DDBF068" w14:textId="20DFB3A3" w:rsidR="0058164C" w:rsidRDefault="0058164C">
      <w:pPr>
        <w:pStyle w:val="CommentText"/>
      </w:pPr>
      <w:r>
        <w:rPr>
          <w:rStyle w:val="CommentReference"/>
        </w:rPr>
        <w:annotationRef/>
      </w:r>
      <w:r>
        <w:t>Can we use this map?</w:t>
      </w:r>
    </w:p>
  </w:comment>
  <w:comment w:id="1309" w:author="Miller, Harvey J. [2]" w:date="2019-11-11T12:16:00Z" w:initials="MHJ">
    <w:p w14:paraId="39574292" w14:textId="26A01D4F" w:rsidR="0058164C" w:rsidRDefault="0058164C" w:rsidP="005A464A">
      <w:pPr>
        <w:pStyle w:val="CommentText"/>
      </w:pPr>
      <w:r>
        <w:rPr>
          <w:rStyle w:val="CommentReference"/>
        </w:rPr>
        <w:annotationRef/>
      </w:r>
      <w:r>
        <w:t xml:space="preserve">Why doesn't AT have a waiting time SD and a risk mean and SD? It should. </w:t>
      </w:r>
    </w:p>
  </w:comment>
  <w:comment w:id="1308" w:author="Liu, Luyu" w:date="2019-11-11T15:12:00Z" w:initials="LL">
    <w:p w14:paraId="63A1AEBB" w14:textId="77777777" w:rsidR="0058164C" w:rsidRDefault="0058164C" w:rsidP="005A464A">
      <w:pPr>
        <w:pStyle w:val="CommentText"/>
      </w:pPr>
      <w:r>
        <w:rPr>
          <w:rStyle w:val="CommentReference"/>
        </w:rPr>
        <w:annotationRef/>
      </w:r>
      <w:r>
        <w:t xml:space="preserve">I added an explanation above. </w:t>
      </w:r>
    </w:p>
    <w:p w14:paraId="4CB93804" w14:textId="77777777" w:rsidR="0058164C" w:rsidRDefault="0058164C"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58164C" w:rsidRDefault="0058164C" w:rsidP="005A464A">
      <w:pPr>
        <w:pStyle w:val="CommentText"/>
      </w:pPr>
    </w:p>
    <w:p w14:paraId="30A6DB5E" w14:textId="77777777" w:rsidR="0058164C" w:rsidRDefault="0058164C" w:rsidP="005A464A">
      <w:pPr>
        <w:pStyle w:val="CommentText"/>
      </w:pPr>
      <w:r>
        <w:t>So for missed risk: In the sense of my computation, AT’s missed risk is always 0, but in reality it’s definitely not.</w:t>
      </w:r>
    </w:p>
    <w:p w14:paraId="0C3A8549" w14:textId="77777777" w:rsidR="0058164C" w:rsidRDefault="0058164C" w:rsidP="005A464A">
      <w:pPr>
        <w:pStyle w:val="CommentText"/>
      </w:pPr>
    </w:p>
    <w:p w14:paraId="3C17F6B8" w14:textId="77777777" w:rsidR="0058164C" w:rsidRDefault="0058164C"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58164C" w:rsidRDefault="0058164C" w:rsidP="005A464A">
      <w:pPr>
        <w:pStyle w:val="CommentText"/>
      </w:pPr>
    </w:p>
  </w:comment>
  <w:comment w:id="1390" w:author="Miller, Harvey J. [2]" w:date="2019-11-11T14:56:00Z" w:initials="MHJ">
    <w:p w14:paraId="6218AF92" w14:textId="77777777" w:rsidR="0058164C" w:rsidRDefault="0058164C" w:rsidP="005A464A">
      <w:pPr>
        <w:pStyle w:val="CommentText"/>
      </w:pPr>
      <w:r>
        <w:rPr>
          <w:rStyle w:val="CommentReference"/>
        </w:rPr>
        <w:annotationRef/>
      </w:r>
      <w:r>
        <w:t>Change "Average X change rate" to "Rate of change"</w:t>
      </w:r>
    </w:p>
  </w:comment>
  <w:comment w:id="1465" w:author="Miller, Harvey J. [2]" w:date="2019-11-26T12:07:00Z" w:initials="MHJ">
    <w:p w14:paraId="6814713E" w14:textId="77777777" w:rsidR="0058164C" w:rsidRDefault="0058164C"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1475" w:author="Miller, Harvey J. [2]" w:date="2019-11-26T12:06:00Z" w:initials="MHJ">
    <w:p w14:paraId="7349455E" w14:textId="77777777" w:rsidR="0058164C" w:rsidRDefault="0058164C" w:rsidP="005A464A">
      <w:pPr>
        <w:pStyle w:val="CommentText"/>
      </w:pPr>
      <w:r>
        <w:rPr>
          <w:rStyle w:val="CommentReference"/>
        </w:rPr>
        <w:annotationRef/>
      </w:r>
      <w:r>
        <w:t xml:space="preserve">In the figure, use “PT” rather than “PT optimal” for consistency </w:t>
      </w:r>
    </w:p>
  </w:comment>
  <w:comment w:id="1527" w:author="Miller, Harvey J. [2]" w:date="2019-11-26T13:16:00Z" w:initials="MHJ">
    <w:p w14:paraId="5CF70BED" w14:textId="77777777" w:rsidR="0058164C" w:rsidRDefault="0058164C" w:rsidP="005A464A">
      <w:pPr>
        <w:pStyle w:val="CommentText"/>
      </w:pPr>
      <w:r>
        <w:rPr>
          <w:rStyle w:val="CommentReference"/>
        </w:rPr>
        <w:annotationRef/>
      </w:r>
      <w:r>
        <w:t>What does “headway of each hour” mean?</w:t>
      </w:r>
    </w:p>
  </w:comment>
  <w:comment w:id="1528" w:author="Liu, Luyu" w:date="2019-11-26T17:25:00Z" w:initials="LL">
    <w:p w14:paraId="0C9168C7" w14:textId="77777777" w:rsidR="0058164C" w:rsidRDefault="0058164C" w:rsidP="005A464A">
      <w:pPr>
        <w:pStyle w:val="CommentText"/>
      </w:pPr>
      <w:r>
        <w:rPr>
          <w:rStyle w:val="CommentReference"/>
        </w:rPr>
        <w:annotationRef/>
      </w:r>
      <w:r>
        <w:t>It means the buses’ headway within each hour.</w:t>
      </w:r>
    </w:p>
    <w:p w14:paraId="416D606D" w14:textId="77777777" w:rsidR="0058164C" w:rsidRDefault="0058164C" w:rsidP="005A464A">
      <w:pPr>
        <w:pStyle w:val="CommentText"/>
      </w:pPr>
    </w:p>
    <w:p w14:paraId="1C19100A" w14:textId="77777777" w:rsidR="0058164C" w:rsidRDefault="0058164C" w:rsidP="005A464A">
      <w:pPr>
        <w:pStyle w:val="CommentText"/>
      </w:pPr>
      <w:r>
        <w:t xml:space="preserve">I </w:t>
      </w:r>
      <w:r>
        <w:rPr>
          <w:rFonts w:hint="eastAsia"/>
        </w:rPr>
        <w:t>added</w:t>
      </w:r>
      <w:r>
        <w:t xml:space="preserve"> another sentence in the beginning of this paragraph</w:t>
      </w:r>
    </w:p>
  </w:comment>
  <w:comment w:id="1579" w:author="Miller, Harvey J. [2]" w:date="2019-11-26T12:33:00Z" w:initials="MHJ">
    <w:p w14:paraId="0106B417" w14:textId="77777777" w:rsidR="0058164C" w:rsidRDefault="0058164C" w:rsidP="005A464A">
      <w:pPr>
        <w:pStyle w:val="CommentText"/>
      </w:pPr>
      <w:r>
        <w:rPr>
          <w:rStyle w:val="CommentReference"/>
        </w:rPr>
        <w:annotationRef/>
      </w:r>
      <w:r>
        <w:t>Same as above</w:t>
      </w:r>
    </w:p>
  </w:comment>
  <w:comment w:id="1587" w:author="Miller, Harvey J. [2]" w:date="2019-11-26T14:18:00Z" w:initials="MHJ">
    <w:p w14:paraId="793796F1" w14:textId="77777777" w:rsidR="0058164C" w:rsidRDefault="0058164C" w:rsidP="005A464A">
      <w:pPr>
        <w:pStyle w:val="CommentText"/>
      </w:pPr>
      <w:r>
        <w:rPr>
          <w:rStyle w:val="CommentReference"/>
        </w:rPr>
        <w:annotationRef/>
      </w:r>
      <w:r>
        <w:t>Provide the distance (in meters)</w:t>
      </w:r>
    </w:p>
  </w:comment>
  <w:comment w:id="1626" w:author="Miller, Harvey J. [2]" w:date="2019-11-26T13:18:00Z" w:initials="MHJ">
    <w:p w14:paraId="64A68B6B" w14:textId="77777777" w:rsidR="0058164C" w:rsidRDefault="0058164C" w:rsidP="005A464A">
      <w:pPr>
        <w:pStyle w:val="CommentText"/>
      </w:pPr>
      <w:r>
        <w:rPr>
          <w:rStyle w:val="CommentReference"/>
        </w:rPr>
        <w:annotationRef/>
      </w:r>
      <w:r>
        <w:t>Add red ovals indicating change in headway</w:t>
      </w:r>
    </w:p>
  </w:comment>
  <w:comment w:id="1635" w:author="Miller, Harvey J. [2]" w:date="2019-11-26T13:19:00Z" w:initials="MHJ">
    <w:p w14:paraId="643F7497" w14:textId="77777777" w:rsidR="0058164C" w:rsidRDefault="0058164C" w:rsidP="005A464A">
      <w:pPr>
        <w:pStyle w:val="CommentText"/>
      </w:pPr>
      <w:r>
        <w:rPr>
          <w:rStyle w:val="CommentReference"/>
        </w:rPr>
        <w:annotationRef/>
      </w:r>
      <w:r>
        <w:t>Rearrange this figure so it matches the figure above (leave a blank panel in the upper left corner corresponding to AT)</w:t>
      </w:r>
    </w:p>
  </w:comment>
  <w:comment w:id="1748" w:author="Miller, Harvey J. [2]" w:date="2019-11-26T13:52:00Z" w:initials="MHJ">
    <w:p w14:paraId="7168B432" w14:textId="77777777" w:rsidR="0058164C" w:rsidRDefault="0058164C" w:rsidP="005A464A">
      <w:pPr>
        <w:pStyle w:val="CommentText"/>
      </w:pPr>
      <w:r>
        <w:rPr>
          <w:rStyle w:val="CommentReference"/>
        </w:rPr>
        <w:annotationRef/>
      </w:r>
      <w:r>
        <w:t>Again, only use “PT” in the figure</w:t>
      </w:r>
    </w:p>
  </w:comment>
  <w:comment w:id="1766" w:author="Miller, Harvey J. [2]" w:date="2019-11-26T14:24:00Z" w:initials="MHJ">
    <w:p w14:paraId="58D5DF38" w14:textId="77777777" w:rsidR="0058164C" w:rsidRDefault="0058164C" w:rsidP="005A464A">
      <w:pPr>
        <w:pStyle w:val="CommentText"/>
      </w:pPr>
      <w:r>
        <w:rPr>
          <w:rStyle w:val="CommentReference"/>
        </w:rPr>
        <w:annotationRef/>
      </w:r>
      <w:r>
        <w:t>What is the difference between these two?</w:t>
      </w:r>
    </w:p>
  </w:comment>
  <w:comment w:id="1767" w:author="Liu, Luyu" w:date="2019-11-27T16:50:00Z" w:initials="LL">
    <w:p w14:paraId="1FE14754" w14:textId="77777777" w:rsidR="0058164C" w:rsidRDefault="0058164C" w:rsidP="005A464A">
      <w:pPr>
        <w:pStyle w:val="CommentText"/>
      </w:pPr>
      <w:r>
        <w:rPr>
          <w:rStyle w:val="CommentReference"/>
        </w:rPr>
        <w:annotationRef/>
      </w:r>
      <w:r>
        <w:t>One is real-time, which is the performance in the present;</w:t>
      </w:r>
    </w:p>
    <w:p w14:paraId="207A2F25" w14:textId="77777777" w:rsidR="0058164C" w:rsidRDefault="0058164C" w:rsidP="005A464A">
      <w:pPr>
        <w:pStyle w:val="CommentText"/>
      </w:pPr>
      <w:r>
        <w:t>One is historical, which is the performance is the past.</w:t>
      </w:r>
    </w:p>
  </w:comment>
  <w:comment w:id="1762" w:author="Miller, Harvey J. [2]" w:date="2019-12-10T14:22:00Z" w:initials="MHJ">
    <w:p w14:paraId="0A6F58D0" w14:textId="77777777" w:rsidR="0058164C" w:rsidRDefault="0058164C" w:rsidP="005A464A">
      <w:pPr>
        <w:pStyle w:val="CommentText"/>
      </w:pPr>
      <w:r>
        <w:rPr>
          <w:rStyle w:val="CommentReference"/>
        </w:rPr>
        <w:annotationRef/>
      </w:r>
      <w:r>
        <w:t>What do you think?</w:t>
      </w:r>
    </w:p>
  </w:comment>
  <w:comment w:id="1763" w:author="Luyu Liu" w:date="2019-12-17T15:58:00Z" w:initials="LL">
    <w:p w14:paraId="6CAEEA24" w14:textId="77777777" w:rsidR="0058164C" w:rsidRDefault="0058164C" w:rsidP="005A464A">
      <w:pPr>
        <w:pStyle w:val="CommentText"/>
      </w:pPr>
      <w:r>
        <w:rPr>
          <w:rStyle w:val="CommentReference"/>
        </w:rPr>
        <w:annotationRef/>
      </w:r>
      <w:r>
        <w:t>Good for me.</w:t>
      </w:r>
    </w:p>
  </w:comment>
  <w:comment w:id="1820" w:author="Miller, Harvey J. [2]" w:date="2019-11-26T14:20:00Z" w:initials="MHJ">
    <w:p w14:paraId="0D596B54" w14:textId="77777777" w:rsidR="0058164C" w:rsidRDefault="0058164C"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EFD7E3" w15:done="0"/>
  <w15:commentEx w15:paraId="254FA6B8" w15:done="1"/>
  <w15:commentEx w15:paraId="7BBBB7D5" w15:done="1"/>
  <w15:commentEx w15:paraId="7F99B162" w15:done="1"/>
  <w15:commentEx w15:paraId="4637086B" w15:done="1"/>
  <w15:commentEx w15:paraId="3DC75E43" w15:done="0"/>
  <w15:commentEx w15:paraId="3EE3A199" w15:done="0"/>
  <w15:commentEx w15:paraId="42325D37" w15:done="0"/>
  <w15:commentEx w15:paraId="484AC89D" w15:done="1"/>
  <w15:commentEx w15:paraId="77FEFD68" w15:done="1"/>
  <w15:commentEx w15:paraId="0C4C7ED6" w15:paraIdParent="77FEFD68" w15:done="1"/>
  <w15:commentEx w15:paraId="09580BED" w15:done="0"/>
  <w15:commentEx w15:paraId="019E7BD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7DDBF068" w15:done="0"/>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34B" w16cex:dateUtc="2020-06-30T20:14:00Z"/>
  <w16cex:commentExtensible w16cex:durableId="22A6D90F" w16cex:dateUtc="2020-07-01T13:42:00Z"/>
  <w16cex:commentExtensible w16cex:durableId="22A6D918" w16cex:dateUtc="2020-07-01T13:42:00Z"/>
  <w16cex:commentExtensible w16cex:durableId="22A6D922" w16cex:dateUtc="2020-07-01T13:42:00Z"/>
  <w16cex:commentExtensible w16cex:durableId="22A700AE" w16cex:dateUtc="2020-07-01T16:31:00Z"/>
  <w16cex:commentExtensible w16cex:durableId="22A5EC04" w16cex:dateUtc="2020-06-30T20:51:00Z"/>
  <w16cex:commentExtensible w16cex:durableId="22A5EDD0" w16cex:dateUtc="2020-06-30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EFD7E3" w16cid:durableId="22A5E34B"/>
  <w16cid:commentId w16cid:paraId="254FA6B8" w16cid:durableId="22A5DD1A"/>
  <w16cid:commentId w16cid:paraId="7BBBB7D5" w16cid:durableId="22A5DD1B"/>
  <w16cid:commentId w16cid:paraId="7F99B162" w16cid:durableId="22A5DD1C"/>
  <w16cid:commentId w16cid:paraId="4637086B" w16cid:durableId="22A5DD1D"/>
  <w16cid:commentId w16cid:paraId="3DC75E43" w16cid:durableId="22A6D90F"/>
  <w16cid:commentId w16cid:paraId="3EE3A199" w16cid:durableId="22A6D918"/>
  <w16cid:commentId w16cid:paraId="42325D37" w16cid:durableId="22A6D922"/>
  <w16cid:commentId w16cid:paraId="484AC89D" w16cid:durableId="22A5DD1E"/>
  <w16cid:commentId w16cid:paraId="77FEFD68" w16cid:durableId="22A5DD1F"/>
  <w16cid:commentId w16cid:paraId="0C4C7ED6" w16cid:durableId="22A5DD20"/>
  <w16cid:commentId w16cid:paraId="09580BED" w16cid:durableId="22A700AE"/>
  <w16cid:commentId w16cid:paraId="019E7BD8" w16cid:durableId="22A5EC04"/>
  <w16cid:commentId w16cid:paraId="451E58D3" w16cid:durableId="22A5DD21"/>
  <w16cid:commentId w16cid:paraId="2E8AE5DC" w16cid:durableId="22A5DD22"/>
  <w16cid:commentId w16cid:paraId="51E61C8C" w16cid:durableId="22A5DD23"/>
  <w16cid:commentId w16cid:paraId="03E1F863" w16cid:durableId="22A5DD24"/>
  <w16cid:commentId w16cid:paraId="21A0F174" w16cid:durableId="22A5DD25"/>
  <w16cid:commentId w16cid:paraId="365BC263" w16cid:durableId="22A5DD26"/>
  <w16cid:commentId w16cid:paraId="793D223C" w16cid:durableId="22A5DD27"/>
  <w16cid:commentId w16cid:paraId="7DDBF068" w16cid:durableId="22A5EDD0"/>
  <w16cid:commentId w16cid:paraId="39574292" w16cid:durableId="22A5DD28"/>
  <w16cid:commentId w16cid:paraId="7E60C955" w16cid:durableId="22A5DD29"/>
  <w16cid:commentId w16cid:paraId="6218AF92" w16cid:durableId="22A5DD2A"/>
  <w16cid:commentId w16cid:paraId="6814713E" w16cid:durableId="22A5DD2B"/>
  <w16cid:commentId w16cid:paraId="7349455E" w16cid:durableId="22A5DD2C"/>
  <w16cid:commentId w16cid:paraId="5CF70BED" w16cid:durableId="22A5DD2D"/>
  <w16cid:commentId w16cid:paraId="1C19100A" w16cid:durableId="22A5DD2E"/>
  <w16cid:commentId w16cid:paraId="0106B417" w16cid:durableId="22A5DD31"/>
  <w16cid:commentId w16cid:paraId="793796F1" w16cid:durableId="22A5DD32"/>
  <w16cid:commentId w16cid:paraId="64A68B6B" w16cid:durableId="22A5DD33"/>
  <w16cid:commentId w16cid:paraId="643F7497" w16cid:durableId="22A5DD34"/>
  <w16cid:commentId w16cid:paraId="7168B432" w16cid:durableId="22A5DD35"/>
  <w16cid:commentId w16cid:paraId="58D5DF38" w16cid:durableId="22A5DD36"/>
  <w16cid:commentId w16cid:paraId="207A2F25" w16cid:durableId="22A5DD37"/>
  <w16cid:commentId w16cid:paraId="0A6F58D0" w16cid:durableId="22A5DD38"/>
  <w16cid:commentId w16cid:paraId="6CAEEA24" w16cid:durableId="22A5DD39"/>
  <w16cid:commentId w16cid:paraId="0D596B54" w16cid:durableId="22A5DD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46E77C" w14:textId="77777777" w:rsidR="00193433" w:rsidRDefault="00193433" w:rsidP="005A464A">
      <w:pPr>
        <w:spacing w:after="0" w:line="240" w:lineRule="auto"/>
      </w:pPr>
      <w:r>
        <w:separator/>
      </w:r>
    </w:p>
  </w:endnote>
  <w:endnote w:type="continuationSeparator" w:id="0">
    <w:p w14:paraId="3140BE7C" w14:textId="77777777" w:rsidR="00193433" w:rsidRDefault="00193433"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C38D9F" w14:textId="77777777" w:rsidR="00193433" w:rsidRDefault="00193433" w:rsidP="005A464A">
      <w:pPr>
        <w:spacing w:after="0" w:line="240" w:lineRule="auto"/>
      </w:pPr>
      <w:r>
        <w:separator/>
      </w:r>
    </w:p>
  </w:footnote>
  <w:footnote w:type="continuationSeparator" w:id="0">
    <w:p w14:paraId="7A090E1C" w14:textId="77777777" w:rsidR="00193433" w:rsidRDefault="00193433" w:rsidP="005A464A">
      <w:pPr>
        <w:spacing w:after="0" w:line="240" w:lineRule="auto"/>
      </w:pPr>
      <w:r>
        <w:continuationSeparator/>
      </w:r>
    </w:p>
  </w:footnote>
  <w:footnote w:id="1">
    <w:p w14:paraId="379C98E5" w14:textId="77777777" w:rsidR="0058164C" w:rsidRPr="00351FFE" w:rsidRDefault="0058164C"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Luyu">
    <w15:presenceInfo w15:providerId="AD" w15:userId="S-1-5-21-3711032425-755364728-2729317452-68558"/>
  </w15:person>
  <w15:person w15:author="Miller, Harvey J.">
    <w15:presenceInfo w15:providerId="AD" w15:userId="S::miller.81@osu.edu::a502b954-5642-4a2a-8f22-6e0bbb41520b"/>
  </w15:person>
  <w15:person w15:author="Miller, Harvey J. [2]">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3C67"/>
    <w:rsid w:val="00004CCF"/>
    <w:rsid w:val="00004FFF"/>
    <w:rsid w:val="000075C2"/>
    <w:rsid w:val="00007AEA"/>
    <w:rsid w:val="0001558A"/>
    <w:rsid w:val="000202BE"/>
    <w:rsid w:val="00025ED8"/>
    <w:rsid w:val="00027007"/>
    <w:rsid w:val="000377DB"/>
    <w:rsid w:val="000402CC"/>
    <w:rsid w:val="0004693D"/>
    <w:rsid w:val="00064D29"/>
    <w:rsid w:val="00066124"/>
    <w:rsid w:val="00067856"/>
    <w:rsid w:val="00067EB1"/>
    <w:rsid w:val="00075952"/>
    <w:rsid w:val="000908A0"/>
    <w:rsid w:val="00094EDC"/>
    <w:rsid w:val="000A4C95"/>
    <w:rsid w:val="000A621D"/>
    <w:rsid w:val="000B6A91"/>
    <w:rsid w:val="000C0BD8"/>
    <w:rsid w:val="000C432A"/>
    <w:rsid w:val="000D1C79"/>
    <w:rsid w:val="000D3498"/>
    <w:rsid w:val="000D4D12"/>
    <w:rsid w:val="000E1C52"/>
    <w:rsid w:val="000E1FF9"/>
    <w:rsid w:val="000E291A"/>
    <w:rsid w:val="000E2D42"/>
    <w:rsid w:val="000E693C"/>
    <w:rsid w:val="000E6AA4"/>
    <w:rsid w:val="000E7329"/>
    <w:rsid w:val="000F0CA7"/>
    <w:rsid w:val="000F1852"/>
    <w:rsid w:val="00104F24"/>
    <w:rsid w:val="00125ABE"/>
    <w:rsid w:val="001262AA"/>
    <w:rsid w:val="00126F71"/>
    <w:rsid w:val="00131C92"/>
    <w:rsid w:val="00143C44"/>
    <w:rsid w:val="00150565"/>
    <w:rsid w:val="001530ED"/>
    <w:rsid w:val="0015437E"/>
    <w:rsid w:val="00161D36"/>
    <w:rsid w:val="00163257"/>
    <w:rsid w:val="0018128D"/>
    <w:rsid w:val="00181EB2"/>
    <w:rsid w:val="00187A84"/>
    <w:rsid w:val="0019332F"/>
    <w:rsid w:val="00193433"/>
    <w:rsid w:val="00196B01"/>
    <w:rsid w:val="001A5CD7"/>
    <w:rsid w:val="001B0999"/>
    <w:rsid w:val="001B4909"/>
    <w:rsid w:val="001B51E8"/>
    <w:rsid w:val="001C208C"/>
    <w:rsid w:val="001C320A"/>
    <w:rsid w:val="001C472B"/>
    <w:rsid w:val="001C632B"/>
    <w:rsid w:val="001D19BB"/>
    <w:rsid w:val="001D6E74"/>
    <w:rsid w:val="001E0EB5"/>
    <w:rsid w:val="001E61EC"/>
    <w:rsid w:val="001F05AD"/>
    <w:rsid w:val="001F6E54"/>
    <w:rsid w:val="001F7846"/>
    <w:rsid w:val="00202522"/>
    <w:rsid w:val="00202DD3"/>
    <w:rsid w:val="002106A5"/>
    <w:rsid w:val="0021289C"/>
    <w:rsid w:val="00213F56"/>
    <w:rsid w:val="0021617B"/>
    <w:rsid w:val="002225A0"/>
    <w:rsid w:val="002331C7"/>
    <w:rsid w:val="00242D0F"/>
    <w:rsid w:val="00244721"/>
    <w:rsid w:val="00246801"/>
    <w:rsid w:val="00252535"/>
    <w:rsid w:val="00252FFD"/>
    <w:rsid w:val="00253BE9"/>
    <w:rsid w:val="00257422"/>
    <w:rsid w:val="0026052E"/>
    <w:rsid w:val="002650A2"/>
    <w:rsid w:val="00270353"/>
    <w:rsid w:val="00274FDA"/>
    <w:rsid w:val="0028075F"/>
    <w:rsid w:val="00282DA5"/>
    <w:rsid w:val="002916ED"/>
    <w:rsid w:val="00293712"/>
    <w:rsid w:val="002A300E"/>
    <w:rsid w:val="002B61BA"/>
    <w:rsid w:val="002D4819"/>
    <w:rsid w:val="002D7987"/>
    <w:rsid w:val="002E5328"/>
    <w:rsid w:val="002E7CD2"/>
    <w:rsid w:val="00301CA8"/>
    <w:rsid w:val="0030283A"/>
    <w:rsid w:val="003034F0"/>
    <w:rsid w:val="00307818"/>
    <w:rsid w:val="0031367D"/>
    <w:rsid w:val="00315DDF"/>
    <w:rsid w:val="00331568"/>
    <w:rsid w:val="00340673"/>
    <w:rsid w:val="00341995"/>
    <w:rsid w:val="00341E5C"/>
    <w:rsid w:val="0034420C"/>
    <w:rsid w:val="003463AD"/>
    <w:rsid w:val="00347BC3"/>
    <w:rsid w:val="0035038F"/>
    <w:rsid w:val="00351DCD"/>
    <w:rsid w:val="00355A84"/>
    <w:rsid w:val="00355E41"/>
    <w:rsid w:val="00373BEE"/>
    <w:rsid w:val="00373C67"/>
    <w:rsid w:val="00374DFB"/>
    <w:rsid w:val="0037671B"/>
    <w:rsid w:val="00381A9D"/>
    <w:rsid w:val="003876C4"/>
    <w:rsid w:val="0039009C"/>
    <w:rsid w:val="0039143D"/>
    <w:rsid w:val="00392806"/>
    <w:rsid w:val="00393362"/>
    <w:rsid w:val="0039590D"/>
    <w:rsid w:val="003A2A32"/>
    <w:rsid w:val="003B51EA"/>
    <w:rsid w:val="003B60E6"/>
    <w:rsid w:val="003D036C"/>
    <w:rsid w:val="003D13C4"/>
    <w:rsid w:val="003D6CE2"/>
    <w:rsid w:val="003E0FCA"/>
    <w:rsid w:val="003E6D9E"/>
    <w:rsid w:val="004120D6"/>
    <w:rsid w:val="00414DB0"/>
    <w:rsid w:val="004150C3"/>
    <w:rsid w:val="004220D9"/>
    <w:rsid w:val="00422498"/>
    <w:rsid w:val="00423DB9"/>
    <w:rsid w:val="00426597"/>
    <w:rsid w:val="004359D5"/>
    <w:rsid w:val="004400AC"/>
    <w:rsid w:val="004441BF"/>
    <w:rsid w:val="00445144"/>
    <w:rsid w:val="00455A6C"/>
    <w:rsid w:val="00461E45"/>
    <w:rsid w:val="00473418"/>
    <w:rsid w:val="004742D3"/>
    <w:rsid w:val="00474E80"/>
    <w:rsid w:val="004765A2"/>
    <w:rsid w:val="00483E8A"/>
    <w:rsid w:val="00495CA2"/>
    <w:rsid w:val="00497A00"/>
    <w:rsid w:val="004A7963"/>
    <w:rsid w:val="004B6CB6"/>
    <w:rsid w:val="004C189B"/>
    <w:rsid w:val="004C1B1D"/>
    <w:rsid w:val="004C1D89"/>
    <w:rsid w:val="004D2FE2"/>
    <w:rsid w:val="004D36B5"/>
    <w:rsid w:val="004D4726"/>
    <w:rsid w:val="004D6471"/>
    <w:rsid w:val="004E63A0"/>
    <w:rsid w:val="00500780"/>
    <w:rsid w:val="00507BCC"/>
    <w:rsid w:val="0051612F"/>
    <w:rsid w:val="0052176D"/>
    <w:rsid w:val="00522476"/>
    <w:rsid w:val="005254FE"/>
    <w:rsid w:val="00536234"/>
    <w:rsid w:val="00537B40"/>
    <w:rsid w:val="00543494"/>
    <w:rsid w:val="0054373C"/>
    <w:rsid w:val="00543EE4"/>
    <w:rsid w:val="00553FF5"/>
    <w:rsid w:val="00564BD6"/>
    <w:rsid w:val="00565924"/>
    <w:rsid w:val="0058164C"/>
    <w:rsid w:val="005A2CF0"/>
    <w:rsid w:val="005A3944"/>
    <w:rsid w:val="005A464A"/>
    <w:rsid w:val="005A4745"/>
    <w:rsid w:val="005B0C17"/>
    <w:rsid w:val="005B1FF1"/>
    <w:rsid w:val="005B2415"/>
    <w:rsid w:val="005B7E90"/>
    <w:rsid w:val="005C2837"/>
    <w:rsid w:val="005C4682"/>
    <w:rsid w:val="005C62D9"/>
    <w:rsid w:val="005C7387"/>
    <w:rsid w:val="005C7EF1"/>
    <w:rsid w:val="005D2C95"/>
    <w:rsid w:val="005E1216"/>
    <w:rsid w:val="005E74BE"/>
    <w:rsid w:val="005E777C"/>
    <w:rsid w:val="005F3EA6"/>
    <w:rsid w:val="005F4A8A"/>
    <w:rsid w:val="00614960"/>
    <w:rsid w:val="00614D95"/>
    <w:rsid w:val="00616528"/>
    <w:rsid w:val="00623A6B"/>
    <w:rsid w:val="00633412"/>
    <w:rsid w:val="00634294"/>
    <w:rsid w:val="00634C59"/>
    <w:rsid w:val="006473C0"/>
    <w:rsid w:val="00650D62"/>
    <w:rsid w:val="00674A2F"/>
    <w:rsid w:val="00677F36"/>
    <w:rsid w:val="00680FD7"/>
    <w:rsid w:val="00687CCC"/>
    <w:rsid w:val="006967A9"/>
    <w:rsid w:val="006A2735"/>
    <w:rsid w:val="006A5D39"/>
    <w:rsid w:val="006A62A1"/>
    <w:rsid w:val="006B052E"/>
    <w:rsid w:val="006B1D8D"/>
    <w:rsid w:val="006B7BD9"/>
    <w:rsid w:val="006B7F48"/>
    <w:rsid w:val="006C2F32"/>
    <w:rsid w:val="006C3764"/>
    <w:rsid w:val="006D59F6"/>
    <w:rsid w:val="006E2BE1"/>
    <w:rsid w:val="006E2F89"/>
    <w:rsid w:val="006E690F"/>
    <w:rsid w:val="0070034D"/>
    <w:rsid w:val="0070335F"/>
    <w:rsid w:val="00715901"/>
    <w:rsid w:val="00726043"/>
    <w:rsid w:val="00730D45"/>
    <w:rsid w:val="00732E99"/>
    <w:rsid w:val="007348A3"/>
    <w:rsid w:val="007371DD"/>
    <w:rsid w:val="00737814"/>
    <w:rsid w:val="00742EB0"/>
    <w:rsid w:val="007440C9"/>
    <w:rsid w:val="00754A71"/>
    <w:rsid w:val="00756AE4"/>
    <w:rsid w:val="007572F1"/>
    <w:rsid w:val="00761023"/>
    <w:rsid w:val="00762413"/>
    <w:rsid w:val="00767C30"/>
    <w:rsid w:val="0077582E"/>
    <w:rsid w:val="0078530C"/>
    <w:rsid w:val="0078534E"/>
    <w:rsid w:val="00786FA1"/>
    <w:rsid w:val="00792C31"/>
    <w:rsid w:val="0079410E"/>
    <w:rsid w:val="007A2455"/>
    <w:rsid w:val="007A4E80"/>
    <w:rsid w:val="007B22E5"/>
    <w:rsid w:val="007B23C6"/>
    <w:rsid w:val="007B3239"/>
    <w:rsid w:val="007B323E"/>
    <w:rsid w:val="007B7B34"/>
    <w:rsid w:val="007C0955"/>
    <w:rsid w:val="007C20F4"/>
    <w:rsid w:val="007C3594"/>
    <w:rsid w:val="007C4101"/>
    <w:rsid w:val="007C4469"/>
    <w:rsid w:val="007D4253"/>
    <w:rsid w:val="007F393A"/>
    <w:rsid w:val="008061C6"/>
    <w:rsid w:val="0080699F"/>
    <w:rsid w:val="008131AB"/>
    <w:rsid w:val="00814C1F"/>
    <w:rsid w:val="0082149C"/>
    <w:rsid w:val="00830D67"/>
    <w:rsid w:val="00831DD2"/>
    <w:rsid w:val="00837314"/>
    <w:rsid w:val="00846CD0"/>
    <w:rsid w:val="00851388"/>
    <w:rsid w:val="008729A9"/>
    <w:rsid w:val="008977AC"/>
    <w:rsid w:val="008A1E07"/>
    <w:rsid w:val="008A318A"/>
    <w:rsid w:val="008A7B6A"/>
    <w:rsid w:val="008B25DB"/>
    <w:rsid w:val="008B6EB5"/>
    <w:rsid w:val="008D4F13"/>
    <w:rsid w:val="008D6C9E"/>
    <w:rsid w:val="008E2EBB"/>
    <w:rsid w:val="008E5AA7"/>
    <w:rsid w:val="008F0380"/>
    <w:rsid w:val="008F0E2A"/>
    <w:rsid w:val="008F43F7"/>
    <w:rsid w:val="008F4570"/>
    <w:rsid w:val="00910368"/>
    <w:rsid w:val="00915718"/>
    <w:rsid w:val="0091606F"/>
    <w:rsid w:val="00916C51"/>
    <w:rsid w:val="00921FD6"/>
    <w:rsid w:val="00927B85"/>
    <w:rsid w:val="00931385"/>
    <w:rsid w:val="009414E4"/>
    <w:rsid w:val="0094289A"/>
    <w:rsid w:val="00942A6C"/>
    <w:rsid w:val="0094593D"/>
    <w:rsid w:val="00956300"/>
    <w:rsid w:val="00956F17"/>
    <w:rsid w:val="0096055C"/>
    <w:rsid w:val="00960871"/>
    <w:rsid w:val="00961511"/>
    <w:rsid w:val="00962558"/>
    <w:rsid w:val="0096682B"/>
    <w:rsid w:val="00970BC4"/>
    <w:rsid w:val="0097552A"/>
    <w:rsid w:val="00984CCF"/>
    <w:rsid w:val="00994124"/>
    <w:rsid w:val="009A172D"/>
    <w:rsid w:val="009A3EC5"/>
    <w:rsid w:val="009A5BB6"/>
    <w:rsid w:val="009B46CD"/>
    <w:rsid w:val="009B48D7"/>
    <w:rsid w:val="009D18EF"/>
    <w:rsid w:val="009D1D85"/>
    <w:rsid w:val="009D3D88"/>
    <w:rsid w:val="009D652C"/>
    <w:rsid w:val="009D7465"/>
    <w:rsid w:val="009E11FE"/>
    <w:rsid w:val="009E1358"/>
    <w:rsid w:val="009E6C47"/>
    <w:rsid w:val="009E6F49"/>
    <w:rsid w:val="009F1D92"/>
    <w:rsid w:val="00A103DC"/>
    <w:rsid w:val="00A11A2D"/>
    <w:rsid w:val="00A14DF9"/>
    <w:rsid w:val="00A1587A"/>
    <w:rsid w:val="00A163AB"/>
    <w:rsid w:val="00A1720D"/>
    <w:rsid w:val="00A246E6"/>
    <w:rsid w:val="00A35723"/>
    <w:rsid w:val="00A3660D"/>
    <w:rsid w:val="00A41814"/>
    <w:rsid w:val="00A4367B"/>
    <w:rsid w:val="00A46C3D"/>
    <w:rsid w:val="00A539B2"/>
    <w:rsid w:val="00A55901"/>
    <w:rsid w:val="00A56386"/>
    <w:rsid w:val="00A56DD0"/>
    <w:rsid w:val="00A61F5E"/>
    <w:rsid w:val="00A629AD"/>
    <w:rsid w:val="00A67CDA"/>
    <w:rsid w:val="00A7287F"/>
    <w:rsid w:val="00A75713"/>
    <w:rsid w:val="00A76261"/>
    <w:rsid w:val="00A76812"/>
    <w:rsid w:val="00A81052"/>
    <w:rsid w:val="00A816E6"/>
    <w:rsid w:val="00A966F8"/>
    <w:rsid w:val="00AA310D"/>
    <w:rsid w:val="00AA6341"/>
    <w:rsid w:val="00AB37CD"/>
    <w:rsid w:val="00AB3935"/>
    <w:rsid w:val="00AB671D"/>
    <w:rsid w:val="00AC14CC"/>
    <w:rsid w:val="00AC390B"/>
    <w:rsid w:val="00AC3DC8"/>
    <w:rsid w:val="00AC6A61"/>
    <w:rsid w:val="00AD1B88"/>
    <w:rsid w:val="00AD6931"/>
    <w:rsid w:val="00AD786A"/>
    <w:rsid w:val="00AE35D6"/>
    <w:rsid w:val="00AE4B5C"/>
    <w:rsid w:val="00AE57D8"/>
    <w:rsid w:val="00AE5DA1"/>
    <w:rsid w:val="00AE7E5F"/>
    <w:rsid w:val="00AF3EB8"/>
    <w:rsid w:val="00AF6FFC"/>
    <w:rsid w:val="00B04736"/>
    <w:rsid w:val="00B100FD"/>
    <w:rsid w:val="00B118C8"/>
    <w:rsid w:val="00B1253D"/>
    <w:rsid w:val="00B1390E"/>
    <w:rsid w:val="00B16014"/>
    <w:rsid w:val="00B16F96"/>
    <w:rsid w:val="00B326A9"/>
    <w:rsid w:val="00B35D3E"/>
    <w:rsid w:val="00B36D12"/>
    <w:rsid w:val="00B46C8A"/>
    <w:rsid w:val="00B511B6"/>
    <w:rsid w:val="00B56A1C"/>
    <w:rsid w:val="00B62185"/>
    <w:rsid w:val="00B735E6"/>
    <w:rsid w:val="00B738B4"/>
    <w:rsid w:val="00B77E50"/>
    <w:rsid w:val="00B80B02"/>
    <w:rsid w:val="00B862B9"/>
    <w:rsid w:val="00B87824"/>
    <w:rsid w:val="00B90D7A"/>
    <w:rsid w:val="00B9110E"/>
    <w:rsid w:val="00BA476E"/>
    <w:rsid w:val="00BA5D6F"/>
    <w:rsid w:val="00BB08EC"/>
    <w:rsid w:val="00BB34D0"/>
    <w:rsid w:val="00BB49BC"/>
    <w:rsid w:val="00BB4F04"/>
    <w:rsid w:val="00BB57AA"/>
    <w:rsid w:val="00BB650A"/>
    <w:rsid w:val="00BC28A5"/>
    <w:rsid w:val="00BC361F"/>
    <w:rsid w:val="00BC552C"/>
    <w:rsid w:val="00BC5F47"/>
    <w:rsid w:val="00BD0837"/>
    <w:rsid w:val="00BD0DEC"/>
    <w:rsid w:val="00BF36D0"/>
    <w:rsid w:val="00C00330"/>
    <w:rsid w:val="00C05664"/>
    <w:rsid w:val="00C3448A"/>
    <w:rsid w:val="00C61B23"/>
    <w:rsid w:val="00C62F3F"/>
    <w:rsid w:val="00C6427E"/>
    <w:rsid w:val="00C6468D"/>
    <w:rsid w:val="00C71EAB"/>
    <w:rsid w:val="00C80238"/>
    <w:rsid w:val="00C855F9"/>
    <w:rsid w:val="00C917E3"/>
    <w:rsid w:val="00C94203"/>
    <w:rsid w:val="00CA3E89"/>
    <w:rsid w:val="00CC0067"/>
    <w:rsid w:val="00CC1315"/>
    <w:rsid w:val="00CC29B1"/>
    <w:rsid w:val="00CD467A"/>
    <w:rsid w:val="00CD77A2"/>
    <w:rsid w:val="00CE3C87"/>
    <w:rsid w:val="00CE5233"/>
    <w:rsid w:val="00D00DD2"/>
    <w:rsid w:val="00D03EAF"/>
    <w:rsid w:val="00D04CF8"/>
    <w:rsid w:val="00D172A4"/>
    <w:rsid w:val="00D21694"/>
    <w:rsid w:val="00D21F98"/>
    <w:rsid w:val="00D24C8C"/>
    <w:rsid w:val="00D259A3"/>
    <w:rsid w:val="00D26685"/>
    <w:rsid w:val="00D273AF"/>
    <w:rsid w:val="00D31CBF"/>
    <w:rsid w:val="00D32CB3"/>
    <w:rsid w:val="00D34301"/>
    <w:rsid w:val="00D34A60"/>
    <w:rsid w:val="00D36004"/>
    <w:rsid w:val="00D3738F"/>
    <w:rsid w:val="00D41F43"/>
    <w:rsid w:val="00D44222"/>
    <w:rsid w:val="00D519B5"/>
    <w:rsid w:val="00D528F5"/>
    <w:rsid w:val="00D6693C"/>
    <w:rsid w:val="00D71E56"/>
    <w:rsid w:val="00D740AB"/>
    <w:rsid w:val="00D7788E"/>
    <w:rsid w:val="00D838A7"/>
    <w:rsid w:val="00D8560B"/>
    <w:rsid w:val="00D87306"/>
    <w:rsid w:val="00D94E97"/>
    <w:rsid w:val="00DA6901"/>
    <w:rsid w:val="00DA7CFF"/>
    <w:rsid w:val="00DC000A"/>
    <w:rsid w:val="00DC0516"/>
    <w:rsid w:val="00DC2D08"/>
    <w:rsid w:val="00DC5C20"/>
    <w:rsid w:val="00DD6C04"/>
    <w:rsid w:val="00DD7E0C"/>
    <w:rsid w:val="00DE2593"/>
    <w:rsid w:val="00DE2C99"/>
    <w:rsid w:val="00DF7BCC"/>
    <w:rsid w:val="00E029C3"/>
    <w:rsid w:val="00E07DC8"/>
    <w:rsid w:val="00E227C9"/>
    <w:rsid w:val="00E33862"/>
    <w:rsid w:val="00E360ED"/>
    <w:rsid w:val="00E43990"/>
    <w:rsid w:val="00E44002"/>
    <w:rsid w:val="00E476E4"/>
    <w:rsid w:val="00E507BF"/>
    <w:rsid w:val="00E517A2"/>
    <w:rsid w:val="00E5767D"/>
    <w:rsid w:val="00E60001"/>
    <w:rsid w:val="00E62000"/>
    <w:rsid w:val="00E64028"/>
    <w:rsid w:val="00E6403F"/>
    <w:rsid w:val="00E65DED"/>
    <w:rsid w:val="00E800CF"/>
    <w:rsid w:val="00E80762"/>
    <w:rsid w:val="00E87035"/>
    <w:rsid w:val="00E91427"/>
    <w:rsid w:val="00E92211"/>
    <w:rsid w:val="00EB7569"/>
    <w:rsid w:val="00EC48EB"/>
    <w:rsid w:val="00EC5123"/>
    <w:rsid w:val="00EE548B"/>
    <w:rsid w:val="00EE5E8F"/>
    <w:rsid w:val="00EF0430"/>
    <w:rsid w:val="00EF1920"/>
    <w:rsid w:val="00EF308E"/>
    <w:rsid w:val="00EF6CCA"/>
    <w:rsid w:val="00EF712A"/>
    <w:rsid w:val="00EF7412"/>
    <w:rsid w:val="00F06E79"/>
    <w:rsid w:val="00F11B4F"/>
    <w:rsid w:val="00F15B51"/>
    <w:rsid w:val="00F20242"/>
    <w:rsid w:val="00F21561"/>
    <w:rsid w:val="00F26D71"/>
    <w:rsid w:val="00F322BB"/>
    <w:rsid w:val="00F334EC"/>
    <w:rsid w:val="00F42918"/>
    <w:rsid w:val="00F43B23"/>
    <w:rsid w:val="00F47251"/>
    <w:rsid w:val="00F5302C"/>
    <w:rsid w:val="00F56B01"/>
    <w:rsid w:val="00F57A98"/>
    <w:rsid w:val="00F61BB3"/>
    <w:rsid w:val="00F64130"/>
    <w:rsid w:val="00F64BC6"/>
    <w:rsid w:val="00F73E77"/>
    <w:rsid w:val="00F752DD"/>
    <w:rsid w:val="00F77818"/>
    <w:rsid w:val="00F82344"/>
    <w:rsid w:val="00F84F3A"/>
    <w:rsid w:val="00F925FB"/>
    <w:rsid w:val="00F9289F"/>
    <w:rsid w:val="00F953D7"/>
    <w:rsid w:val="00F961A0"/>
    <w:rsid w:val="00FA14CE"/>
    <w:rsid w:val="00FA6C5B"/>
    <w:rsid w:val="00FB0E4C"/>
    <w:rsid w:val="00FB3E31"/>
    <w:rsid w:val="00FB66D6"/>
    <w:rsid w:val="00FC3268"/>
    <w:rsid w:val="00FC7D43"/>
    <w:rsid w:val="00FD1721"/>
    <w:rsid w:val="00FD54DD"/>
    <w:rsid w:val="00FE77C0"/>
    <w:rsid w:val="00FE7804"/>
    <w:rsid w:val="00FF08DF"/>
    <w:rsid w:val="00FF1026"/>
    <w:rsid w:val="00FF16CC"/>
    <w:rsid w:val="00FF1FB0"/>
    <w:rsid w:val="00FF74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 w:type="paragraph" w:customStyle="1" w:styleId="xmsonormal">
    <w:name w:val="x_msonormal"/>
    <w:basedOn w:val="Normal"/>
    <w:uiPriority w:val="99"/>
    <w:semiHidden/>
    <w:rsid w:val="0058164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24E00-D60C-4119-A56C-29E8E50A2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26</Pages>
  <Words>30527</Words>
  <Characters>174010</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Miller, Harvey J.</cp:lastModifiedBy>
  <cp:revision>6</cp:revision>
  <dcterms:created xsi:type="dcterms:W3CDTF">2020-06-30T20:56:00Z</dcterms:created>
  <dcterms:modified xsi:type="dcterms:W3CDTF">2020-07-01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